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8C2842" w14:textId="7AD114F4" w:rsidR="005B16BD" w:rsidRPr="009D25D8" w:rsidRDefault="005B16BD" w:rsidP="00376F2D">
      <w:pPr>
        <w:spacing w:line="259" w:lineRule="auto"/>
        <w:jc w:val="both"/>
        <w:rPr>
          <w:b/>
          <w:sz w:val="32"/>
        </w:rPr>
      </w:pPr>
      <w:r w:rsidRPr="009D25D8">
        <w:rPr>
          <w:b/>
          <w:sz w:val="32"/>
        </w:rPr>
        <w:t>Multi-excitation Raman spectroscopy for</w:t>
      </w:r>
      <w:r w:rsidR="001E0D99" w:rsidRPr="009D25D8">
        <w:rPr>
          <w:b/>
          <w:sz w:val="32"/>
        </w:rPr>
        <w:t xml:space="preserve"> label-free,</w:t>
      </w:r>
      <w:r w:rsidRPr="009D25D8">
        <w:rPr>
          <w:b/>
          <w:sz w:val="32"/>
        </w:rPr>
        <w:t xml:space="preserve"> strain-level characterisation of bacterial pathogens in artificial sputum media</w:t>
      </w:r>
    </w:p>
    <w:p w14:paraId="00FC136E" w14:textId="2C8557A4" w:rsidR="00FA5DE7" w:rsidRPr="009D25D8" w:rsidRDefault="00FA5DE7" w:rsidP="00FA5DE7">
      <w:pPr>
        <w:spacing w:line="259" w:lineRule="auto"/>
        <w:jc w:val="both"/>
      </w:pPr>
      <w:r w:rsidRPr="009D25D8">
        <w:t>Adam. P. Lister</w:t>
      </w:r>
      <w:r w:rsidRPr="009D25D8">
        <w:rPr>
          <w:rFonts w:cstheme="minorHAnsi"/>
        </w:rPr>
        <w:t>†</w:t>
      </w:r>
      <w:r w:rsidRPr="009D25D8">
        <w:rPr>
          <w:vertAlign w:val="superscript"/>
        </w:rPr>
        <w:t>1,5</w:t>
      </w:r>
      <w:r w:rsidRPr="009D25D8">
        <w:t>, Callum. J. Highmore</w:t>
      </w:r>
      <w:r w:rsidRPr="009D25D8">
        <w:rPr>
          <w:rFonts w:cstheme="minorHAnsi"/>
        </w:rPr>
        <w:t>†</w:t>
      </w:r>
      <w:r w:rsidRPr="009D25D8">
        <w:rPr>
          <w:vertAlign w:val="superscript"/>
        </w:rPr>
        <w:t>,2,4</w:t>
      </w:r>
      <w:r w:rsidRPr="009D25D8">
        <w:t>, Niall Hanrahan</w:t>
      </w:r>
      <w:r w:rsidRPr="009D25D8">
        <w:rPr>
          <w:vertAlign w:val="superscript"/>
        </w:rPr>
        <w:t>1,5</w:t>
      </w:r>
      <w:r w:rsidRPr="009D25D8">
        <w:t>, James Read</w:t>
      </w:r>
      <w:r w:rsidRPr="009D25D8">
        <w:rPr>
          <w:vertAlign w:val="superscript"/>
        </w:rPr>
        <w:t>1,5</w:t>
      </w:r>
      <w:r w:rsidRPr="009D25D8">
        <w:t>, Al</w:t>
      </w:r>
      <w:r w:rsidR="00D4343F">
        <w:t>a</w:t>
      </w:r>
      <w:r w:rsidRPr="009D25D8">
        <w:t>sdair P. S. Munro</w:t>
      </w:r>
      <w:r w:rsidRPr="009D25D8">
        <w:rPr>
          <w:vertAlign w:val="superscript"/>
        </w:rPr>
        <w:t>3,4</w:t>
      </w:r>
      <w:r w:rsidRPr="009D25D8">
        <w:t>, Samuel Tan</w:t>
      </w:r>
      <w:r w:rsidRPr="009D25D8">
        <w:rPr>
          <w:vertAlign w:val="superscript"/>
        </w:rPr>
        <w:t>4</w:t>
      </w:r>
      <w:r w:rsidRPr="009D25D8">
        <w:t>, Raymond. N. Allan</w:t>
      </w:r>
      <w:r w:rsidRPr="009D25D8">
        <w:rPr>
          <w:vertAlign w:val="superscript"/>
        </w:rPr>
        <w:t>2,3,6</w:t>
      </w:r>
      <w:r w:rsidRPr="009D25D8">
        <w:t>, Saul N. Faust*</w:t>
      </w:r>
      <w:r w:rsidRPr="009D25D8">
        <w:rPr>
          <w:vertAlign w:val="superscript"/>
        </w:rPr>
        <w:t>3,4,5</w:t>
      </w:r>
      <w:r w:rsidRPr="009D25D8">
        <w:t>, Jeremy. S. Webb*</w:t>
      </w:r>
      <w:r w:rsidRPr="009D25D8">
        <w:rPr>
          <w:vertAlign w:val="superscript"/>
        </w:rPr>
        <w:t>2,5</w:t>
      </w:r>
      <w:r w:rsidRPr="009D25D8">
        <w:t xml:space="preserve"> and Sumeet Mahajan*</w:t>
      </w:r>
      <w:r w:rsidRPr="009D25D8">
        <w:rPr>
          <w:vertAlign w:val="superscript"/>
        </w:rPr>
        <w:t>1,5</w:t>
      </w:r>
    </w:p>
    <w:p w14:paraId="61821CBB" w14:textId="77777777" w:rsidR="00FA5DE7" w:rsidRPr="009D25D8" w:rsidRDefault="00FA5DE7" w:rsidP="00FA5DE7">
      <w:pPr>
        <w:spacing w:line="240" w:lineRule="auto"/>
        <w:rPr>
          <w:rFonts w:ascii="Calibri" w:hAnsi="Calibri"/>
        </w:rPr>
      </w:pPr>
      <w:r w:rsidRPr="009D25D8">
        <w:rPr>
          <w:rFonts w:ascii="Calibri" w:hAnsi="Calibri"/>
        </w:rPr>
        <w:t>1:</w:t>
      </w:r>
      <w:r w:rsidRPr="009D25D8">
        <w:t xml:space="preserve"> </w:t>
      </w:r>
      <w:r w:rsidRPr="009D25D8">
        <w:rPr>
          <w:rFonts w:ascii="Calibri" w:hAnsi="Calibri"/>
        </w:rPr>
        <w:t>School of Chemistry, Faculty of Engineering and Physical Sciences, University of Southampton, SO17 1BJ, Southampton, United Kingdom</w:t>
      </w:r>
    </w:p>
    <w:p w14:paraId="57950D7F" w14:textId="77777777" w:rsidR="00FA5DE7" w:rsidRPr="009D25D8" w:rsidRDefault="00FA5DE7" w:rsidP="00FA5DE7">
      <w:pPr>
        <w:spacing w:line="240" w:lineRule="auto"/>
        <w:rPr>
          <w:rFonts w:ascii="Calibri" w:hAnsi="Calibri"/>
        </w:rPr>
      </w:pPr>
      <w:r w:rsidRPr="009D25D8">
        <w:rPr>
          <w:rFonts w:ascii="Calibri" w:hAnsi="Calibri"/>
        </w:rPr>
        <w:t>2: School of Biological Sciences, Faculty of Environmental and Life Sciences, University of Southampton, SO17 1BJ, Southampton, United Kingdom</w:t>
      </w:r>
    </w:p>
    <w:p w14:paraId="0C33A518" w14:textId="77777777" w:rsidR="00FA5DE7" w:rsidRPr="009D25D8" w:rsidRDefault="00FA5DE7" w:rsidP="00FA5DE7">
      <w:pPr>
        <w:spacing w:line="240" w:lineRule="auto"/>
        <w:rPr>
          <w:rFonts w:ascii="Calibri" w:hAnsi="Calibri"/>
        </w:rPr>
      </w:pPr>
      <w:r w:rsidRPr="009D25D8">
        <w:rPr>
          <w:rFonts w:ascii="Calibri" w:hAnsi="Calibri"/>
        </w:rPr>
        <w:t>3: NIHR Southampton Clinical Research Facility and Biomedical Research Centre, University Hospital Southampton NHS Foundation Trust, Southampton, UK SO16 6YD</w:t>
      </w:r>
    </w:p>
    <w:p w14:paraId="34514909" w14:textId="77777777" w:rsidR="00FA5DE7" w:rsidRPr="009D25D8" w:rsidRDefault="00FA5DE7" w:rsidP="00FA5DE7">
      <w:pPr>
        <w:spacing w:line="240" w:lineRule="auto"/>
        <w:rPr>
          <w:rFonts w:ascii="Calibri" w:hAnsi="Calibri"/>
        </w:rPr>
      </w:pPr>
      <w:r w:rsidRPr="009D25D8">
        <w:rPr>
          <w:rFonts w:ascii="Calibri" w:hAnsi="Calibri"/>
        </w:rPr>
        <w:t>4: Faculty of Medicine and Institute for Life Sciences, University of Southampton, Southampton, United Kingdom</w:t>
      </w:r>
    </w:p>
    <w:p w14:paraId="2D6BA467" w14:textId="77777777" w:rsidR="00FA5DE7" w:rsidRPr="009D25D8" w:rsidRDefault="00FA5DE7" w:rsidP="00FA5DE7">
      <w:pPr>
        <w:spacing w:line="240" w:lineRule="auto"/>
        <w:rPr>
          <w:rFonts w:ascii="Calibri" w:hAnsi="Calibri"/>
        </w:rPr>
      </w:pPr>
      <w:r w:rsidRPr="009D25D8">
        <w:rPr>
          <w:rFonts w:ascii="Calibri" w:hAnsi="Calibri"/>
        </w:rPr>
        <w:t>5: National Biofilms Innovation Centre (NBIC) and Institute for Life Sciences, University of Southampton, Southampton, United Kingdom</w:t>
      </w:r>
    </w:p>
    <w:p w14:paraId="158EDDDC" w14:textId="77777777" w:rsidR="00FA5DE7" w:rsidRPr="009D25D8" w:rsidRDefault="00FA5DE7" w:rsidP="00FA5DE7">
      <w:pPr>
        <w:spacing w:line="240" w:lineRule="auto"/>
        <w:rPr>
          <w:rFonts w:ascii="Calibri" w:hAnsi="Calibri"/>
        </w:rPr>
      </w:pPr>
      <w:r w:rsidRPr="009D25D8">
        <w:rPr>
          <w:rFonts w:ascii="Calibri" w:hAnsi="Calibri"/>
        </w:rPr>
        <w:t>6:</w:t>
      </w:r>
      <w:r w:rsidRPr="009D25D8">
        <w:rPr>
          <w:color w:val="000000"/>
          <w:vertAlign w:val="superscript"/>
        </w:rPr>
        <w:t xml:space="preserve"> </w:t>
      </w:r>
      <w:r w:rsidRPr="009D25D8">
        <w:rPr>
          <w:color w:val="000000"/>
        </w:rPr>
        <w:t>School of Pharmacy, Faculty of Health and Life Sciences, De Montfort University, Leicester, LE1 9BH, UK</w:t>
      </w:r>
    </w:p>
    <w:p w14:paraId="131F871B" w14:textId="00878E2A" w:rsidR="004B7A00" w:rsidRPr="009D25D8" w:rsidRDefault="007F4D65" w:rsidP="00FE1A39">
      <w:pPr>
        <w:spacing w:line="259" w:lineRule="auto"/>
        <w:jc w:val="both"/>
        <w:rPr>
          <w:sz w:val="24"/>
        </w:rPr>
      </w:pPr>
      <w:r>
        <w:rPr>
          <w:sz w:val="24"/>
        </w:rPr>
        <w:t xml:space="preserve">*Corresponding author(s): Sumeet Mahajan, </w:t>
      </w:r>
      <w:hyperlink r:id="rId8" w:history="1">
        <w:r w:rsidRPr="00862075">
          <w:rPr>
            <w:rStyle w:val="Hyperlink"/>
            <w:sz w:val="24"/>
          </w:rPr>
          <w:t>s.mahajan@soton.ac.uk</w:t>
        </w:r>
      </w:hyperlink>
      <w:r>
        <w:rPr>
          <w:sz w:val="24"/>
        </w:rPr>
        <w:t xml:space="preserve">; Jeremy S Webb, </w:t>
      </w:r>
      <w:hyperlink r:id="rId9" w:history="1">
        <w:r w:rsidRPr="00862075">
          <w:rPr>
            <w:rStyle w:val="Hyperlink"/>
            <w:sz w:val="24"/>
          </w:rPr>
          <w:t>j.s.webb@soton.ac.uk</w:t>
        </w:r>
      </w:hyperlink>
      <w:r>
        <w:rPr>
          <w:sz w:val="24"/>
        </w:rPr>
        <w:t xml:space="preserve">  </w:t>
      </w:r>
    </w:p>
    <w:p w14:paraId="1FD63A90" w14:textId="2A9B9960" w:rsidR="004B7A00" w:rsidRPr="009D25D8" w:rsidRDefault="004B7A00" w:rsidP="00FE1A39">
      <w:pPr>
        <w:spacing w:line="259" w:lineRule="auto"/>
        <w:jc w:val="both"/>
        <w:rPr>
          <w:b/>
          <w:bCs/>
        </w:rPr>
      </w:pPr>
      <w:r w:rsidRPr="009D25D8">
        <w:rPr>
          <w:b/>
          <w:bCs/>
        </w:rPr>
        <w:t>Abstract</w:t>
      </w:r>
    </w:p>
    <w:p w14:paraId="7D09D316" w14:textId="6C9016B3" w:rsidR="004B7A00" w:rsidRPr="009D25D8" w:rsidRDefault="004B7A00" w:rsidP="005C0109">
      <w:pPr>
        <w:jc w:val="both"/>
      </w:pPr>
      <w:r w:rsidRPr="009D25D8">
        <w:t xml:space="preserve">The current methods </w:t>
      </w:r>
      <w:r w:rsidR="00F539E7" w:rsidRPr="009D25D8">
        <w:t>for</w:t>
      </w:r>
      <w:r w:rsidRPr="009D25D8">
        <w:t xml:space="preserve"> diagnosis of </w:t>
      </w:r>
      <w:r w:rsidR="003234D3" w:rsidRPr="009D25D8">
        <w:t xml:space="preserve">acute and chronic </w:t>
      </w:r>
      <w:r w:rsidRPr="009D25D8">
        <w:t>infections are complex</w:t>
      </w:r>
      <w:r w:rsidR="00206EE0" w:rsidRPr="009D25D8">
        <w:t xml:space="preserve"> and </w:t>
      </w:r>
      <w:r w:rsidRPr="009D25D8">
        <w:t>skill-intensive</w:t>
      </w:r>
      <w:r w:rsidR="00206EE0" w:rsidRPr="009D25D8">
        <w:t xml:space="preserve">. </w:t>
      </w:r>
      <w:r w:rsidR="003234D3" w:rsidRPr="009D25D8">
        <w:t>For complex clinical biofilm infections</w:t>
      </w:r>
      <w:r w:rsidR="00F539E7" w:rsidRPr="009D25D8">
        <w:t>,</w:t>
      </w:r>
      <w:r w:rsidR="003234D3" w:rsidRPr="009D25D8">
        <w:t xml:space="preserve"> it</w:t>
      </w:r>
      <w:r w:rsidR="00F539E7" w:rsidRPr="009D25D8">
        <w:t xml:space="preserve"> </w:t>
      </w:r>
      <w:r w:rsidRPr="009D25D8">
        <w:t>can take days from</w:t>
      </w:r>
      <w:r w:rsidR="00814EE6" w:rsidRPr="009D25D8">
        <w:t xml:space="preserve"> collecting </w:t>
      </w:r>
      <w:r w:rsidR="00E75C00" w:rsidRPr="009D25D8">
        <w:t xml:space="preserve">and processing </w:t>
      </w:r>
      <w:r w:rsidR="00814EE6" w:rsidRPr="009D25D8">
        <w:t>a</w:t>
      </w:r>
      <w:r w:rsidRPr="009D25D8">
        <w:t xml:space="preserve"> patient</w:t>
      </w:r>
      <w:r w:rsidR="00814EE6" w:rsidRPr="009D25D8">
        <w:t>’s</w:t>
      </w:r>
      <w:r w:rsidRPr="009D25D8">
        <w:t xml:space="preserve"> sample to </w:t>
      </w:r>
      <w:r w:rsidR="00814EE6" w:rsidRPr="009D25D8">
        <w:t xml:space="preserve">achieving a </w:t>
      </w:r>
      <w:r w:rsidRPr="009D25D8">
        <w:t xml:space="preserve">result. </w:t>
      </w:r>
      <w:r w:rsidR="00814EE6" w:rsidRPr="009D25D8">
        <w:t xml:space="preserve">These aspects </w:t>
      </w:r>
      <w:r w:rsidRPr="009D25D8">
        <w:t xml:space="preserve">place a significant burden on healthcare providers, delay treatment and can lead to adverse patient outcomes. We report the development and application of a novel multi-excitation Raman spectroscopy based methodology for the label-free and non-invasive detection of microbial pathogens that can be used with unprocessed clinical samples directly and provide rapid </w:t>
      </w:r>
      <w:r w:rsidR="00570FC6" w:rsidRPr="009D25D8">
        <w:t>data</w:t>
      </w:r>
      <w:r w:rsidR="00E75C00" w:rsidRPr="009D25D8">
        <w:t xml:space="preserve"> to inform </w:t>
      </w:r>
      <w:r w:rsidRPr="009D25D8">
        <w:t>diagnosis</w:t>
      </w:r>
      <w:r w:rsidR="00E75C00" w:rsidRPr="009D25D8">
        <w:t xml:space="preserve"> by a medical professional</w:t>
      </w:r>
      <w:r w:rsidRPr="009D25D8">
        <w:t>. The method relies on the differential excitation of non-resonant and resonant molecular components in bacterial cell</w:t>
      </w:r>
      <w:r w:rsidR="0048520C" w:rsidRPr="009D25D8">
        <w:t>s</w:t>
      </w:r>
      <w:r w:rsidR="005C0109" w:rsidRPr="009D25D8">
        <w:t xml:space="preserve"> to enhance the molecular finger-printing capability to obtain strain level distinction in bacterial species</w:t>
      </w:r>
      <w:r w:rsidRPr="009D25D8">
        <w:t xml:space="preserve">. Here we use this strategy to detect and characterise the respiratory pathogens </w:t>
      </w:r>
      <w:r w:rsidRPr="009D25D8">
        <w:rPr>
          <w:i/>
          <w:iCs/>
        </w:rPr>
        <w:t>Pseudomonas aeruginosa</w:t>
      </w:r>
      <w:r w:rsidRPr="009D25D8">
        <w:t xml:space="preserve"> and </w:t>
      </w:r>
      <w:r w:rsidRPr="009D25D8">
        <w:rPr>
          <w:i/>
          <w:iCs/>
        </w:rPr>
        <w:t>Staphylococcus aureus</w:t>
      </w:r>
      <w:r w:rsidRPr="009D25D8">
        <w:rPr>
          <w:iCs/>
        </w:rPr>
        <w:t xml:space="preserve"> </w:t>
      </w:r>
      <w:r w:rsidRPr="009D25D8">
        <w:t xml:space="preserve">as typical infectious agents associated with </w:t>
      </w:r>
      <w:r w:rsidR="00CD42BD" w:rsidRPr="009D25D8">
        <w:t>c</w:t>
      </w:r>
      <w:r w:rsidRPr="009D25D8">
        <w:t xml:space="preserve">ystic </w:t>
      </w:r>
      <w:r w:rsidR="00CD42BD" w:rsidRPr="009D25D8">
        <w:t>f</w:t>
      </w:r>
      <w:r w:rsidRPr="009D25D8">
        <w:t>ibrosis. Planktonic specimens were analysed</w:t>
      </w:r>
      <w:r w:rsidR="00634A30" w:rsidRPr="009D25D8">
        <w:t xml:space="preserve"> both</w:t>
      </w:r>
      <w:r w:rsidRPr="009D25D8">
        <w:t xml:space="preserve"> in isolation </w:t>
      </w:r>
      <w:r w:rsidR="005C0109" w:rsidRPr="009D25D8">
        <w:t>and in artificial sputum media.</w:t>
      </w:r>
      <w:r w:rsidRPr="009D25D8">
        <w:t xml:space="preserve"> </w:t>
      </w:r>
      <w:r w:rsidR="005C0109" w:rsidRPr="009D25D8">
        <w:t xml:space="preserve">The resonance Raman components, excited at different wavelengths, were characterised as carotenoids and porphyrins. </w:t>
      </w:r>
      <w:r w:rsidRPr="009D25D8">
        <w:t>By combining the more informative multi-excitation Raman spectra with multivariate analysis (support vector machine) the accuracy was found to be 9</w:t>
      </w:r>
      <w:r w:rsidR="00244C9C" w:rsidRPr="009D25D8">
        <w:t>9</w:t>
      </w:r>
      <w:r w:rsidRPr="009D25D8">
        <w:t xml:space="preserve">.75% for both species (across all strains), including 100% accuracy for drug-sensitive and drug-resistant </w:t>
      </w:r>
      <w:r w:rsidRPr="009D25D8">
        <w:rPr>
          <w:i/>
        </w:rPr>
        <w:t>S. aureus.</w:t>
      </w:r>
      <w:r w:rsidRPr="009D25D8">
        <w:t xml:space="preserve"> The results demonstrate that our methodology based on multi-excitation Raman spectroscopy can underpin the development of a powerful platform for the rapid and </w:t>
      </w:r>
      <w:proofErr w:type="spellStart"/>
      <w:r w:rsidRPr="009D25D8">
        <w:t>reagentless</w:t>
      </w:r>
      <w:proofErr w:type="spellEnd"/>
      <w:r w:rsidRPr="009D25D8">
        <w:t xml:space="preserve"> detection </w:t>
      </w:r>
      <w:r w:rsidR="004E5038" w:rsidRPr="009D25D8">
        <w:t>of clinical pathogens</w:t>
      </w:r>
      <w:r w:rsidR="00E75C00" w:rsidRPr="009D25D8">
        <w:t xml:space="preserve"> to support diagnosis by a medical expert</w:t>
      </w:r>
      <w:r w:rsidR="004E5038" w:rsidRPr="009D25D8">
        <w:t xml:space="preserve">, in this case </w:t>
      </w:r>
      <w:r w:rsidR="00314457" w:rsidRPr="009D25D8">
        <w:t>relevant to cystic fibrosis</w:t>
      </w:r>
      <w:r w:rsidR="004E5038" w:rsidRPr="009D25D8">
        <w:t>.</w:t>
      </w:r>
      <w:r w:rsidR="005F69E6" w:rsidRPr="009D25D8">
        <w:t xml:space="preserve"> Such a platform could provide</w:t>
      </w:r>
      <w:r w:rsidRPr="009D25D8">
        <w:t xml:space="preserve"> translatable </w:t>
      </w:r>
      <w:r w:rsidRPr="009D25D8">
        <w:lastRenderedPageBreak/>
        <w:t>diagnostic solution</w:t>
      </w:r>
      <w:r w:rsidR="005C0109" w:rsidRPr="009D25D8">
        <w:t>s</w:t>
      </w:r>
      <w:r w:rsidRPr="009D25D8">
        <w:t xml:space="preserve"> in a variety of disease areas and also </w:t>
      </w:r>
      <w:r w:rsidR="00625437" w:rsidRPr="009D25D8">
        <w:t xml:space="preserve">be </w:t>
      </w:r>
      <w:r w:rsidRPr="009D25D8">
        <w:t>utilised for the rapid detection of anti-microbial resistance.</w:t>
      </w:r>
    </w:p>
    <w:p w14:paraId="05AC0CD7" w14:textId="77777777" w:rsidR="004B7A00" w:rsidRPr="009D25D8" w:rsidRDefault="004B7A00" w:rsidP="00FE1A39">
      <w:pPr>
        <w:spacing w:line="259" w:lineRule="auto"/>
        <w:jc w:val="both"/>
        <w:rPr>
          <w:b/>
          <w:bCs/>
        </w:rPr>
        <w:sectPr w:rsidR="004B7A00" w:rsidRPr="009D25D8" w:rsidSect="004B7A00">
          <w:pgSz w:w="11906" w:h="16838"/>
          <w:pgMar w:top="1440" w:right="1440" w:bottom="1440" w:left="1440" w:header="708" w:footer="708" w:gutter="0"/>
          <w:cols w:space="708"/>
          <w:docGrid w:linePitch="360"/>
        </w:sectPr>
      </w:pPr>
    </w:p>
    <w:p w14:paraId="67BFC436" w14:textId="5904867F" w:rsidR="00D63ABF" w:rsidRPr="009D25D8" w:rsidRDefault="00AE61F7" w:rsidP="00FE1A39">
      <w:pPr>
        <w:spacing w:line="259" w:lineRule="auto"/>
        <w:jc w:val="both"/>
        <w:rPr>
          <w:b/>
          <w:bCs/>
        </w:rPr>
      </w:pPr>
      <w:r w:rsidRPr="009D25D8">
        <w:rPr>
          <w:b/>
          <w:bCs/>
        </w:rPr>
        <w:t>Introduction</w:t>
      </w:r>
    </w:p>
    <w:p w14:paraId="14E12EC5" w14:textId="6EC3C7F0" w:rsidR="00A35750" w:rsidRPr="009D25D8" w:rsidRDefault="00A35750" w:rsidP="005C0109">
      <w:pPr>
        <w:jc w:val="both"/>
      </w:pPr>
      <w:r w:rsidRPr="009D25D8">
        <w:t>Across clinical scenarios the diagnosis of bacterial infection is dependent on traditional culture techniques and, in the case of biofilm</w:t>
      </w:r>
      <w:r w:rsidR="005C0109" w:rsidRPr="009D25D8">
        <w:t>s</w:t>
      </w:r>
      <w:r w:rsidRPr="009D25D8">
        <w:t xml:space="preserve">, fluorescence </w:t>
      </w:r>
      <w:r w:rsidRPr="009D25D8">
        <w:rPr>
          <w:i/>
          <w:iCs/>
        </w:rPr>
        <w:t>in-situ</w:t>
      </w:r>
      <w:r w:rsidRPr="009D25D8">
        <w:t xml:space="preserve"> hybridisation</w:t>
      </w:r>
      <w:r w:rsidR="00DF27DF" w:rsidRPr="009D25D8">
        <w:t xml:space="preserve"> </w:t>
      </w:r>
      <w:r w:rsidRPr="009D25D8">
        <w:fldChar w:fldCharType="begin"/>
      </w:r>
      <w:r w:rsidR="00AA05C4" w:rsidRPr="009D25D8">
        <w:instrText xml:space="preserve"> ADDIN EN.CITE &lt;EndNote&gt;&lt;Cite&gt;&lt;Author&gt;Høiby&lt;/Author&gt;&lt;Year&gt;2017&lt;/Year&gt;&lt;RecNum&gt;17&lt;/RecNum&gt;&lt;DisplayText&gt;&lt;style face="superscript"&gt;1&lt;/style&gt;&lt;/DisplayText&gt;&lt;record&gt;&lt;rec-number&gt;17&lt;/rec-number&gt;&lt;foreign-keys&gt;&lt;key app="EN" db-id="pp9vraawyfftxwe0pse5wap622pevft5vwtt" timestamp="1589880882"&gt;17&lt;/key&gt;&lt;/foreign-keys&gt;&lt;ref-type name="Journal Article"&gt;17&lt;/ref-type&gt;&lt;contributors&gt;&lt;authors&gt;&lt;author&gt;Høiby, Niels&lt;/author&gt;&lt;author&gt;Bjarnsholt, Thomas&lt;/author&gt;&lt;author&gt;Moser, Claus&lt;/author&gt;&lt;author&gt;Jensen, Peter Østrup&lt;/author&gt;&lt;author&gt;Kolpen, Mette&lt;/author&gt;&lt;author&gt;Qvist, Tavs&lt;/author&gt;&lt;author&gt;Aanæs, Kasper&lt;/author&gt;&lt;author&gt;Pressler, Tanja&lt;/author&gt;&lt;author&gt;Skov, Marianne&lt;/author&gt;&lt;author&gt;Ciofu, Oana&lt;/author&gt;&lt;/authors&gt;&lt;/contributors&gt;&lt;titles&gt;&lt;title&gt;Diagnosis of biofilm infections in cystic fibrosis patients&lt;/title&gt;&lt;secondary-title&gt;APMIS&lt;/secondary-title&gt;&lt;/titles&gt;&lt;periodical&gt;&lt;full-title&gt;APMIS&lt;/full-title&gt;&lt;/periodical&gt;&lt;pages&gt;339-343&lt;/pages&gt;&lt;volume&gt;125&lt;/volume&gt;&lt;number&gt;4&lt;/number&gt;&lt;dates&gt;&lt;year&gt;2017&lt;/year&gt;&lt;/dates&gt;&lt;isbn&gt;0903-4641&lt;/isbn&gt;&lt;urls&gt;&lt;related-urls&gt;&lt;url&gt;https://onlinelibrary.wiley.com/doi/abs/10.1111/apm.12689&lt;/url&gt;&lt;/related-urls&gt;&lt;/urls&gt;&lt;electronic-resource-num&gt;10.1111/apm.12689&lt;/electronic-resource-num&gt;&lt;/record&gt;&lt;/Cite&gt;&lt;/EndNote&gt;</w:instrText>
      </w:r>
      <w:r w:rsidRPr="009D25D8">
        <w:fldChar w:fldCharType="separate"/>
      </w:r>
      <w:r w:rsidR="00AA05C4" w:rsidRPr="009D25D8">
        <w:rPr>
          <w:noProof/>
          <w:vertAlign w:val="superscript"/>
        </w:rPr>
        <w:t>1</w:t>
      </w:r>
      <w:r w:rsidRPr="009D25D8">
        <w:fldChar w:fldCharType="end"/>
      </w:r>
      <w:r w:rsidRPr="009D25D8">
        <w:t>. This is primarily due to diagnostic samples comprising</w:t>
      </w:r>
      <w:r w:rsidR="005C0109" w:rsidRPr="009D25D8">
        <w:t xml:space="preserve"> </w:t>
      </w:r>
      <w:r w:rsidRPr="009D25D8">
        <w:t>complex biological material</w:t>
      </w:r>
      <w:r w:rsidR="005C0109" w:rsidRPr="009D25D8">
        <w:t>s</w:t>
      </w:r>
      <w:r w:rsidRPr="009D25D8">
        <w:t xml:space="preserve"> and </w:t>
      </w:r>
      <w:r w:rsidR="00FE1A39" w:rsidRPr="009D25D8">
        <w:t>heterogeneous</w:t>
      </w:r>
      <w:r w:rsidRPr="009D25D8">
        <w:t xml:space="preserve"> microbial communities. The methodologies used are labour, cost, and time intensive, </w:t>
      </w:r>
      <w:r w:rsidR="00AC6FD5" w:rsidRPr="009D25D8">
        <w:t xml:space="preserve">thereby </w:t>
      </w:r>
      <w:r w:rsidRPr="009D25D8">
        <w:t>delaying effective treatment by days.</w:t>
      </w:r>
    </w:p>
    <w:p w14:paraId="1DCBFEA1" w14:textId="5FCABBCC" w:rsidR="00A35750" w:rsidRPr="009D25D8" w:rsidRDefault="00A35750" w:rsidP="00AD742B">
      <w:pPr>
        <w:jc w:val="both"/>
      </w:pPr>
      <w:r w:rsidRPr="009D25D8">
        <w:t xml:space="preserve">The shortcomings in </w:t>
      </w:r>
      <w:r w:rsidR="00AC6FD5" w:rsidRPr="009D25D8">
        <w:t xml:space="preserve">medical </w:t>
      </w:r>
      <w:r w:rsidRPr="009D25D8">
        <w:t>diagnostic</w:t>
      </w:r>
      <w:r w:rsidR="0048520C" w:rsidRPr="009D25D8">
        <w:t xml:space="preserve"> capabilities are exemplified in</w:t>
      </w:r>
      <w:r w:rsidRPr="009D25D8">
        <w:t xml:space="preserve"> cystic fibrosis (CF), where diagnosis of infection relies on the manipulation of complex sputum samples. CF is an autosomal recessive genetic disorder, affecting 1.37 births per 10,000 in the UK</w:t>
      </w:r>
      <w:r w:rsidR="00DF27DF" w:rsidRPr="009D25D8">
        <w:t xml:space="preserve"> </w:t>
      </w:r>
      <w:r w:rsidRPr="009D25D8">
        <w:fldChar w:fldCharType="begin"/>
      </w:r>
      <w:r w:rsidR="00AA05C4" w:rsidRPr="009D25D8">
        <w:instrText xml:space="preserve"> ADDIN EN.CITE &lt;EndNote&gt;&lt;Cite&gt;&lt;Author&gt;Farrell&lt;/Author&gt;&lt;Year&gt;2008&lt;/Year&gt;&lt;RecNum&gt;18&lt;/RecNum&gt;&lt;DisplayText&gt;&lt;style face="superscript"&gt;2&lt;/style&gt;&lt;/DisplayText&gt;&lt;record&gt;&lt;rec-number&gt;18&lt;/rec-number&gt;&lt;foreign-keys&gt;&lt;key app="EN" db-id="pp9vraawyfftxwe0pse5wap622pevft5vwtt" timestamp="1589880882"&gt;18&lt;/key&gt;&lt;/foreign-keys&gt;&lt;ref-type name="Journal Article"&gt;17&lt;/ref-type&gt;&lt;contributors&gt;&lt;authors&gt;&lt;author&gt;Farrell, Philip M.&lt;/author&gt;&lt;/authors&gt;&lt;/contributors&gt;&lt;titles&gt;&lt;title&gt;The prevalence of cystic fibrosis in the European Union&lt;/title&gt;&lt;secondary-title&gt;Journal of Cystic Fibrosis&lt;/secondary-title&gt;&lt;/titles&gt;&lt;periodical&gt;&lt;full-title&gt;Journal of Cystic Fibrosis&lt;/full-title&gt;&lt;/periodical&gt;&lt;pages&gt;450-453&lt;/pages&gt;&lt;volume&gt;7&lt;/volume&gt;&lt;number&gt;5&lt;/number&gt;&lt;keywords&gt;&lt;keyword&gt;Cystic fibrosis&lt;/keyword&gt;&lt;keyword&gt;Prevalence&lt;/keyword&gt;&lt;keyword&gt;Incidence&lt;/keyword&gt;&lt;keyword&gt;Europe&lt;/keyword&gt;&lt;keyword&gt;European Union&lt;/keyword&gt;&lt;/keywords&gt;&lt;dates&gt;&lt;year&gt;2008&lt;/year&gt;&lt;pub-dates&gt;&lt;date&gt;2008/09/01/&lt;/date&gt;&lt;/pub-dates&gt;&lt;/dates&gt;&lt;isbn&gt;1569-1993&lt;/isbn&gt;&lt;urls&gt;&lt;related-urls&gt;&lt;url&gt;http://www.sciencedirect.com/science/article/pii/S1569199308000349&lt;/url&gt;&lt;/related-urls&gt;&lt;/urls&gt;&lt;electronic-resource-num&gt;https://doi.org/10.1016/j.jcf.2008.03.007&lt;/electronic-resource-num&gt;&lt;/record&gt;&lt;/Cite&gt;&lt;/EndNote&gt;</w:instrText>
      </w:r>
      <w:r w:rsidRPr="009D25D8">
        <w:fldChar w:fldCharType="separate"/>
      </w:r>
      <w:r w:rsidR="00AA05C4" w:rsidRPr="009D25D8">
        <w:rPr>
          <w:noProof/>
          <w:vertAlign w:val="superscript"/>
        </w:rPr>
        <w:t>2</w:t>
      </w:r>
      <w:r w:rsidRPr="009D25D8">
        <w:fldChar w:fldCharType="end"/>
      </w:r>
      <w:r w:rsidRPr="009D25D8">
        <w:t>. Affected individuals are extremely susceptible to bacterial infection of the lower respiratory tract due to impaired innate immune function in the lung and the consequent overproduction of mucus</w:t>
      </w:r>
      <w:r w:rsidR="00DF27DF" w:rsidRPr="009D25D8">
        <w:t xml:space="preserve"> </w:t>
      </w:r>
      <w:r w:rsidRPr="009D25D8">
        <w:fldChar w:fldCharType="begin"/>
      </w:r>
      <w:r w:rsidR="00AA05C4" w:rsidRPr="009D25D8">
        <w:instrText xml:space="preserve"> ADDIN EN.CITE &lt;EndNote&gt;&lt;Cite&gt;&lt;Author&gt;Munro&lt;/Author&gt;&lt;Year&gt;2019&lt;/Year&gt;&lt;RecNum&gt;19&lt;/RecNum&gt;&lt;DisplayText&gt;&lt;style face="superscript"&gt;3&lt;/style&gt;&lt;/DisplayText&gt;&lt;record&gt;&lt;rec-number&gt;19&lt;/rec-number&gt;&lt;foreign-keys&gt;&lt;key app="EN" db-id="pp9vraawyfftxwe0pse5wap622pevft5vwtt" timestamp="1589880882"&gt;19&lt;/key&gt;&lt;/foreign-keys&gt;&lt;ref-type name="Journal Article"&gt;17&lt;/ref-type&gt;&lt;contributors&gt;&lt;authors&gt;&lt;author&gt;Munro, A. P. S.&lt;/author&gt;&lt;author&gt;Highmore, C. J.&lt;/author&gt;&lt;author&gt;Webb, J. S.&lt;/author&gt;&lt;author&gt;Faust, S. N.&lt;/author&gt;&lt;/authors&gt;&lt;/contributors&gt;&lt;auth-address&gt;Centre for Biological Science, Institute for Life Sciences, National Biofilm Innovation Centre, University of Southampton, Southampton, UK.&lt;/auth-address&gt;&lt;titles&gt;&lt;title&gt;Diagnosis and treatment of biofilm infections in children&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505-509&lt;/pages&gt;&lt;volume&gt;32&lt;/volume&gt;&lt;number&gt;5&lt;/number&gt;&lt;edition&gt;2019/07/25&lt;/edition&gt;&lt;dates&gt;&lt;year&gt;2019&lt;/year&gt;&lt;pub-dates&gt;&lt;date&gt;Oct&lt;/date&gt;&lt;/pub-dates&gt;&lt;/dates&gt;&lt;isbn&gt;0951-7375&lt;/isbn&gt;&lt;accession-num&gt;31335442&lt;/accession-num&gt;&lt;urls&gt;&lt;/urls&gt;&lt;electronic-resource-num&gt;10.1097/qco.0000000000000582&lt;/electronic-resource-num&gt;&lt;remote-database-provider&gt;NLM&lt;/remote-database-provider&gt;&lt;language&gt;eng&lt;/language&gt;&lt;/record&gt;&lt;/Cite&gt;&lt;/EndNote&gt;</w:instrText>
      </w:r>
      <w:r w:rsidRPr="009D25D8">
        <w:fldChar w:fldCharType="separate"/>
      </w:r>
      <w:r w:rsidR="00AA05C4" w:rsidRPr="009D25D8">
        <w:rPr>
          <w:noProof/>
          <w:vertAlign w:val="superscript"/>
        </w:rPr>
        <w:t>3</w:t>
      </w:r>
      <w:r w:rsidRPr="009D25D8">
        <w:fldChar w:fldCharType="end"/>
      </w:r>
      <w:r w:rsidRPr="009D25D8">
        <w:t xml:space="preserve">. </w:t>
      </w:r>
      <w:r w:rsidR="00277983" w:rsidRPr="009D25D8">
        <w:t>Even with the advent of new disease modifying treatment,</w:t>
      </w:r>
      <w:r w:rsidR="00876A3C" w:rsidRPr="009D25D8">
        <w:t xml:space="preserve"> recurrent infections</w:t>
      </w:r>
      <w:r w:rsidR="00277983" w:rsidRPr="009D25D8">
        <w:t xml:space="preserve"> </w:t>
      </w:r>
      <w:r w:rsidR="00876A3C" w:rsidRPr="009D25D8">
        <w:t>cause</w:t>
      </w:r>
      <w:r w:rsidRPr="009D25D8">
        <w:t xml:space="preserve"> a dramatic reduction of quality </w:t>
      </w:r>
      <w:r w:rsidR="00876A3C" w:rsidRPr="009D25D8">
        <w:t xml:space="preserve">and length of </w:t>
      </w:r>
      <w:r w:rsidRPr="009D25D8">
        <w:t>life</w:t>
      </w:r>
      <w:r w:rsidRPr="009D25D8">
        <w:fldChar w:fldCharType="begin"/>
      </w:r>
      <w:r w:rsidR="00AA05C4" w:rsidRPr="009D25D8">
        <w:instrText xml:space="preserve"> ADDIN EN.CITE &lt;EndNote&gt;&lt;Cite&gt;&lt;Author&gt;Registry&lt;/Author&gt;&lt;Year&gt;2011&lt;/Year&gt;&lt;RecNum&gt;20&lt;/RecNum&gt;&lt;DisplayText&gt;&lt;style face="superscript"&gt;4&lt;/style&gt;&lt;/DisplayText&gt;&lt;record&gt;&lt;rec-number&gt;20&lt;/rec-number&gt;&lt;foreign-keys&gt;&lt;key app="EN" db-id="pp9vraawyfftxwe0pse5wap622pevft5vwtt" timestamp="1589880882"&gt;20&lt;/key&gt;&lt;/foreign-keys&gt;&lt;ref-type name="Generic"&gt;13&lt;/ref-type&gt;&lt;contributors&gt;&lt;authors&gt;&lt;author&gt;Cystic Fibrosis Foundation Patient Registry&lt;/author&gt;&lt;/authors&gt;&lt;/contributors&gt;&lt;titles&gt;&lt;title&gt;Annual data report&lt;/title&gt;&lt;/titles&gt;&lt;dates&gt;&lt;year&gt;2011&lt;/year&gt;&lt;/dates&gt;&lt;publisher&gt;Cystic Fibrosis Foundation Bethesda, MD&lt;/publisher&gt;&lt;urls&gt;&lt;/urls&gt;&lt;/record&gt;&lt;/Cite&gt;&lt;/EndNote&gt;</w:instrText>
      </w:r>
      <w:r w:rsidRPr="009D25D8">
        <w:fldChar w:fldCharType="separate"/>
      </w:r>
      <w:r w:rsidR="00AA05C4" w:rsidRPr="009D25D8">
        <w:rPr>
          <w:noProof/>
          <w:vertAlign w:val="superscript"/>
        </w:rPr>
        <w:t>4</w:t>
      </w:r>
      <w:r w:rsidRPr="009D25D8">
        <w:fldChar w:fldCharType="end"/>
      </w:r>
      <w:r w:rsidRPr="009D25D8">
        <w:t>.</w:t>
      </w:r>
    </w:p>
    <w:p w14:paraId="35F42FC5" w14:textId="70C3DCB8" w:rsidR="00A35750" w:rsidRPr="009D25D8" w:rsidRDefault="00A35750" w:rsidP="00FE1A39">
      <w:pPr>
        <w:jc w:val="both"/>
      </w:pPr>
      <w:r w:rsidRPr="009D25D8">
        <w:t xml:space="preserve">The pathophysiology of the CF lung impedes the administration of effective treatment. Intensive antibiotic treatment is reported to be beneficial in eradicating </w:t>
      </w:r>
      <w:r w:rsidRPr="009D25D8">
        <w:rPr>
          <w:i/>
          <w:iCs/>
        </w:rPr>
        <w:t>Pseudomonas aeruginosa</w:t>
      </w:r>
      <w:r w:rsidRPr="009D25D8">
        <w:t xml:space="preserve"> at its early stages of colonisation </w:t>
      </w:r>
      <w:r w:rsidRPr="009D25D8">
        <w:fldChar w:fldCharType="begin">
          <w:fldData xml:space="preserve">PEVuZE5vdGU+PENpdGU+PEF1dGhvcj5Ew7ZyaW5nPC9BdXRob3I+PFllYXI+MjAxMjwvWWVhcj48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g0MS04NDk8L3BhZ2VzPjx2b2x1bWU+MTY3PC92b2x1bWU+PG51bWJl
cj42PC9udW1iZXI+PGRhdGVzPjx5ZWFyPjIwMDM8L3llYXI+PC9kYXRlcz48aXNibj4xMDczLTQ0
OVg8L2lzYm4+PHVybHM+PC91cmxzPjwvcmVjb3JkPjwvQ2l0ZT48L0VuZE5vdGU+AG==
</w:fldData>
        </w:fldChar>
      </w:r>
      <w:r w:rsidR="00E87D49" w:rsidRPr="009D25D8">
        <w:instrText xml:space="preserve"> ADDIN EN.CITE </w:instrText>
      </w:r>
      <w:r w:rsidR="00E87D49" w:rsidRPr="009D25D8">
        <w:fldChar w:fldCharType="begin">
          <w:fldData xml:space="preserve">PEVuZE5vdGU+PENpdGU+PEF1dGhvcj5Ew7ZyaW5nPC9BdXRob3I+PFllYXI+MjAxMjwvWWVhcj48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g0MS04NDk8L3BhZ2VzPjx2b2x1bWU+MTY3PC92b2x1bWU+PG51bWJl
cj42PC9udW1iZXI+PGRhdGVzPjx5ZWFyPjIwMDM8L3llYXI+PC9kYXRlcz48aXNibj4xMDczLTQ0
OVg8L2lzYm4+PHVybHM+PC91cmxzPjwvcmVjb3JkPjwvQ2l0ZT48L0VuZE5vdGU+AG==
</w:fldData>
        </w:fldChar>
      </w:r>
      <w:r w:rsidR="00E87D49" w:rsidRPr="009D25D8">
        <w:instrText xml:space="preserve"> ADDIN EN.CITE.DATA </w:instrText>
      </w:r>
      <w:r w:rsidR="00E87D49" w:rsidRPr="009D25D8">
        <w:fldChar w:fldCharType="end"/>
      </w:r>
      <w:r w:rsidRPr="009D25D8">
        <w:fldChar w:fldCharType="separate"/>
      </w:r>
      <w:r w:rsidR="00E87D49" w:rsidRPr="009D25D8">
        <w:rPr>
          <w:noProof/>
          <w:vertAlign w:val="superscript"/>
        </w:rPr>
        <w:t>5-6</w:t>
      </w:r>
      <w:r w:rsidRPr="009D25D8">
        <w:fldChar w:fldCharType="end"/>
      </w:r>
      <w:r w:rsidRPr="009D25D8">
        <w:t xml:space="preserve">. When established in the CF lung, there is evidence that </w:t>
      </w:r>
      <w:r w:rsidRPr="009D25D8">
        <w:rPr>
          <w:i/>
          <w:iCs/>
        </w:rPr>
        <w:t>P. aeruginosa</w:t>
      </w:r>
      <w:r w:rsidRPr="009D25D8">
        <w:t xml:space="preserve"> exists as biofilms, microbial communities protected by a self-produced polymeric matrix </w:t>
      </w:r>
      <w:r w:rsidRPr="009D25D8">
        <w:fldChar w:fldCharType="begin">
          <w:fldData xml:space="preserve">PEVuZE5vdGU+PENpdGU+PEF1dGhvcj5NdXJyYXk8L0F1dGhvcj48WWVhcj4yMDA3PC9ZZWFyPjxS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YyLTQ8L3BhZ2VzPjx2b2x1bWU+NDA3PC92b2x1bWU+PG51bWJlcj42ODA1PC9u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</w:fldData>
        </w:fldChar>
      </w:r>
      <w:r w:rsidR="00E87D49" w:rsidRPr="009D25D8">
        <w:instrText xml:space="preserve"> ADDIN EN.CITE </w:instrText>
      </w:r>
      <w:r w:rsidR="00E87D49" w:rsidRPr="009D25D8">
        <w:fldChar w:fldCharType="begin">
          <w:fldData xml:space="preserve">PEVuZE5vdGU+PENpdGU+PEF1dGhvcj5NdXJyYXk8L0F1dGhvcj48WWVhcj4yMDA3PC9ZZWFyPjxS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YyLTQ8L3BhZ2VzPjx2b2x1bWU+NDA3PC92b2x1bWU+PG51bWJlcj42ODA1PC9u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</w:fldData>
        </w:fldChar>
      </w:r>
      <w:r w:rsidR="00E87D49" w:rsidRPr="009D25D8">
        <w:instrText xml:space="preserve"> ADDIN EN.CITE.DATA </w:instrText>
      </w:r>
      <w:r w:rsidR="00E87D49" w:rsidRPr="009D25D8">
        <w:fldChar w:fldCharType="end"/>
      </w:r>
      <w:r w:rsidRPr="009D25D8">
        <w:fldChar w:fldCharType="separate"/>
      </w:r>
      <w:r w:rsidR="00E87D49" w:rsidRPr="009D25D8">
        <w:rPr>
          <w:noProof/>
          <w:vertAlign w:val="superscript"/>
        </w:rPr>
        <w:t>7-8</w:t>
      </w:r>
      <w:r w:rsidRPr="009D25D8">
        <w:fldChar w:fldCharType="end"/>
      </w:r>
      <w:r w:rsidRPr="009D25D8">
        <w:t xml:space="preserve">. The protection afforded to bacteria by a biofilm reduces the efficacy of antibiotic treatment </w:t>
      </w:r>
      <w:r w:rsidRPr="009D25D8">
        <w:fldChar w:fldCharType="begin"/>
      </w:r>
      <w:r w:rsidR="00AA05C4" w:rsidRPr="009D25D8">
        <w:instrText xml:space="preserve"> ADDIN EN.CITE &lt;EndNote&gt;&lt;Cite&gt;&lt;Author&gt;Olsen&lt;/Author&gt;&lt;Year&gt;2015&lt;/Year&gt;&lt;RecNum&gt;25&lt;/RecNum&gt;&lt;DisplayText&gt;&lt;style face="superscript"&gt;9&lt;/style&gt;&lt;/DisplayText&gt;&lt;record&gt;&lt;rec-number&gt;25&lt;/rec-number&gt;&lt;foreign-keys&gt;&lt;key app="EN" db-id="pp9vraawyfftxwe0pse5wap622pevft5vwtt" timestamp="1589880882"&gt;25&lt;/key&gt;&lt;/foreign-keys&gt;&lt;ref-type name="Journal Article"&gt;17&lt;/ref-type&gt;&lt;contributors&gt;&lt;authors&gt;&lt;author&gt;Olsen, I.&lt;/author&gt;&lt;/authors&gt;&lt;/contributors&gt;&lt;titles&gt;&lt;title&gt;Biofilm-specific antibiotic tolerance and resistance&lt;/title&gt;&lt;secondary-title&gt;European Journal of Clinical Microbiology &amp;amp; Infectious Diseases&lt;/secondary-title&gt;&lt;/titles&gt;&lt;periodical&gt;&lt;full-title&gt;European Journal of Clinical Microbiology &amp;amp; Infectious Diseases&lt;/full-title&gt;&lt;/periodical&gt;&lt;pages&gt;877-886&lt;/pages&gt;&lt;volume&gt;34&lt;/volume&gt;&lt;number&gt;5&lt;/number&gt;&lt;dates&gt;&lt;year&gt;2015&lt;/year&gt;&lt;pub-dates&gt;&lt;date&gt;May 01&lt;/date&gt;&lt;/pub-dates&gt;&lt;/dates&gt;&lt;isbn&gt;1435-4373&lt;/isbn&gt;&lt;label&gt;Olsen2015&lt;/label&gt;&lt;work-type&gt;journal article&lt;/work-type&gt;&lt;urls&gt;&lt;related-urls&gt;&lt;url&gt;https://doi.org/10.1007/s10096-015-2323-z&lt;/url&gt;&lt;/related-urls&gt;&lt;/urls&gt;&lt;electronic-resource-num&gt;10.1007/s10096-015-2323-z&lt;/electronic-resource-num&gt;&lt;/record&gt;&lt;/Cite&gt;&lt;/EndNote&gt;</w:instrText>
      </w:r>
      <w:r w:rsidRPr="009D25D8">
        <w:fldChar w:fldCharType="separate"/>
      </w:r>
      <w:r w:rsidR="00AA05C4" w:rsidRPr="009D25D8">
        <w:rPr>
          <w:noProof/>
          <w:vertAlign w:val="superscript"/>
        </w:rPr>
        <w:t>9</w:t>
      </w:r>
      <w:r w:rsidRPr="009D25D8">
        <w:fldChar w:fldCharType="end"/>
      </w:r>
      <w:r w:rsidRPr="009D25D8">
        <w:t xml:space="preserve">, and is a driver of antimicrobial resistance </w:t>
      </w:r>
      <w:r w:rsidRPr="009D25D8">
        <w:fldChar w:fldCharType="begin"/>
      </w:r>
      <w:r w:rsidR="00AA05C4" w:rsidRPr="009D25D8">
        <w:instrText xml:space="preserve"> ADDIN EN.CITE &lt;EndNote&gt;&lt;Cite&gt;&lt;Author&gt;Høiby&lt;/Author&gt;&lt;Year&gt;2010&lt;/Year&gt;&lt;RecNum&gt;26&lt;/RecNum&gt;&lt;DisplayText&gt;&lt;style face="superscript"&gt;10&lt;/style&gt;&lt;/DisplayText&gt;&lt;record&gt;&lt;rec-number&gt;26&lt;/rec-number&gt;&lt;foreign-keys&gt;&lt;key app="EN" db-id="pp9vraawyfftxwe0pse5wap622pevft5vwtt" timestamp="1589880882"&gt;26&lt;/key&gt;&lt;/foreign-keys&gt;&lt;ref-type name="Journal Article"&gt;17&lt;/ref-type&gt;&lt;contributors&gt;&lt;authors&gt;&lt;author&gt;Høiby, N.&lt;/author&gt;&lt;author&gt;Bjarnsholt, T.&lt;/author&gt;&lt;author&gt;Givskov, M.&lt;/author&gt;&lt;author&gt;Molin, S.&lt;/author&gt;&lt;author&gt;Ciofu, O.&lt;/author&gt;&lt;/authors&gt;&lt;/contributors&gt;&lt;auth-address&gt;Department of Clinical Microbiology 9301, Juliane Mariesvej 22, Rigshospitalet, 2100 Copenhagen, Denmark. hoiby@hoibyniels.dk&lt;/auth-address&gt;&lt;titles&gt;&lt;title&gt;Antibiotic resistance of bacterial biofilms&lt;/title&gt;&lt;secondary-title&gt;Int J Antimicrob Agents&lt;/secondary-title&gt;&lt;alt-title&gt;International journal of antimicrobial agents&lt;/alt-title&gt;&lt;/titles&gt;&lt;alt-periodical&gt;&lt;full-title&gt;International Journal of Antimicrobial Agents&lt;/full-title&gt;&lt;/alt-periodical&gt;&lt;pages&gt;322-32&lt;/pages&gt;&lt;volume&gt;35&lt;/volume&gt;&lt;number&gt;4&lt;/number&gt;&lt;edition&gt;2010/02/13&lt;/edition&gt;&lt;keywords&gt;&lt;keyword&gt;Anti-Bacterial Agents/*metabolism/*pharmacology&lt;/keyword&gt;&lt;keyword&gt;Bacteria/*drug effects/isolation &amp;amp; purification&lt;/keyword&gt;&lt;keyword&gt;Bacterial Infections/microbiology&lt;/keyword&gt;&lt;keyword&gt;*Bacterial Physiological Phenomena&lt;/keyword&gt;&lt;keyword&gt;Biofilms/*drug effects&lt;/keyword&gt;&lt;keyword&gt;*Drug Resistance, Bacterial&lt;/keyword&gt;&lt;keyword&gt;Humans&lt;/keyword&gt;&lt;/keywords&gt;&lt;dates&gt;&lt;year&gt;2010&lt;/year&gt;&lt;pub-dates&gt;&lt;date&gt;Apr&lt;/date&gt;&lt;/pub-dates&gt;&lt;/dates&gt;&lt;isbn&gt;0924-8579&lt;/isbn&gt;&lt;accession-num&gt;20149602&lt;/accession-num&gt;&lt;urls&gt;&lt;/urls&gt;&lt;electronic-resource-num&gt;10.1016/j.ijantimicag.2009.12.011&lt;/electronic-resource-num&gt;&lt;remote-database-provider&gt;NLM&lt;/remote-database-provider&gt;&lt;language&gt;eng&lt;/language&gt;&lt;/record&gt;&lt;/Cite&gt;&lt;/EndNote&gt;</w:instrText>
      </w:r>
      <w:r w:rsidRPr="009D25D8">
        <w:fldChar w:fldCharType="separate"/>
      </w:r>
      <w:r w:rsidR="00AA05C4" w:rsidRPr="009D25D8">
        <w:rPr>
          <w:noProof/>
          <w:vertAlign w:val="superscript"/>
        </w:rPr>
        <w:t>10</w:t>
      </w:r>
      <w:r w:rsidRPr="009D25D8">
        <w:fldChar w:fldCharType="end"/>
      </w:r>
      <w:r w:rsidRPr="009D25D8">
        <w:t xml:space="preserve">, so effective and rapid treatment is of great importance. In CF, </w:t>
      </w:r>
      <w:r w:rsidRPr="009D25D8">
        <w:rPr>
          <w:i/>
          <w:iCs/>
        </w:rPr>
        <w:t>P. aeruginosa</w:t>
      </w:r>
      <w:r w:rsidRPr="009D25D8">
        <w:t xml:space="preserve"> lineages display variation in virulence and antibiotic sensitivity </w:t>
      </w:r>
      <w:r w:rsidRPr="009D25D8">
        <w:fldChar w:fldCharType="begin">
          <w:fldData xml:space="preserve">PEVuZE5vdGU+PENpdGU+PEF1dGhvcj5Kb3J0aDwvQXV0aG9yPjxZZWFyPjIwMTU8L1llYXI+PFJl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</w:fldData>
        </w:fldChar>
      </w:r>
      <w:r w:rsidR="00AA05C4" w:rsidRPr="009D25D8">
        <w:instrText xml:space="preserve"> ADDIN EN.CITE </w:instrText>
      </w:r>
      <w:r w:rsidR="00AA05C4" w:rsidRPr="009D25D8">
        <w:fldChar w:fldCharType="begin">
          <w:fldData xml:space="preserve">PEVuZE5vdGU+PENpdGU+PEF1dGhvcj5Kb3J0aDwvQXV0aG9yPjxZZWFyPjIwMTU8L1llYXI+PFJl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</w:fldData>
        </w:fldChar>
      </w:r>
      <w:r w:rsidR="00AA05C4" w:rsidRPr="009D25D8">
        <w:instrText xml:space="preserve"> ADDIN EN.CITE.DATA </w:instrText>
      </w:r>
      <w:r w:rsidR="00AA05C4" w:rsidRPr="009D25D8">
        <w:fldChar w:fldCharType="end"/>
      </w:r>
      <w:r w:rsidRPr="009D25D8">
        <w:fldChar w:fldCharType="separate"/>
      </w:r>
      <w:r w:rsidR="00AA05C4" w:rsidRPr="009D25D8">
        <w:rPr>
          <w:noProof/>
          <w:vertAlign w:val="superscript"/>
        </w:rPr>
        <w:t>11</w:t>
      </w:r>
      <w:r w:rsidRPr="009D25D8">
        <w:fldChar w:fldCharType="end"/>
      </w:r>
      <w:r w:rsidRPr="009D25D8">
        <w:t xml:space="preserve"> and </w:t>
      </w:r>
      <w:r w:rsidRPr="009D25D8">
        <w:t xml:space="preserve">undergo recombination events to further increase phenotypic diversity and antibiotic resistance </w:t>
      </w:r>
      <w:r w:rsidRPr="009D25D8">
        <w:fldChar w:fldCharType="begin">
          <w:fldData xml:space="preserve">PEVuZE5vdGU+PENpdGU+PEF1dGhvcj5EYXJjaDwvQXV0aG9yPjxZZWFyPjIwMTU8L1llYXI+PFJl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2NDk8L3BhZ2VzPjx2b2x1bWU+NTwvdm9sdW1lPjxlZGl0aW9uPjIwMTUv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</w:fldData>
        </w:fldChar>
      </w:r>
      <w:r w:rsidR="00AA05C4" w:rsidRPr="009D25D8">
        <w:instrText xml:space="preserve"> ADDIN EN.CITE </w:instrText>
      </w:r>
      <w:r w:rsidR="00AA05C4" w:rsidRPr="009D25D8">
        <w:fldChar w:fldCharType="begin">
          <w:fldData xml:space="preserve">PEVuZE5vdGU+PENpdGU+PEF1dGhvcj5EYXJjaDwvQXV0aG9yPjxZZWFyPjIwMTU8L1llYXI+PFJl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2NDk8L3BhZ2VzPjx2b2x1bWU+NTwvdm9sdW1lPjxlZGl0aW9uPjIwMTUv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</w:fldData>
        </w:fldChar>
      </w:r>
      <w:r w:rsidR="00AA05C4" w:rsidRPr="009D25D8">
        <w:instrText xml:space="preserve"> ADDIN EN.CITE.DATA </w:instrText>
      </w:r>
      <w:r w:rsidR="00AA05C4" w:rsidRPr="009D25D8">
        <w:fldChar w:fldCharType="end"/>
      </w:r>
      <w:r w:rsidRPr="009D25D8">
        <w:fldChar w:fldCharType="separate"/>
      </w:r>
      <w:r w:rsidR="00AA05C4" w:rsidRPr="009D25D8">
        <w:rPr>
          <w:noProof/>
          <w:vertAlign w:val="superscript"/>
        </w:rPr>
        <w:t>12</w:t>
      </w:r>
      <w:r w:rsidRPr="009D25D8">
        <w:fldChar w:fldCharType="end"/>
      </w:r>
      <w:r w:rsidRPr="009D25D8">
        <w:t xml:space="preserve">. Taken together, these attributes necessitate a rapid and specific </w:t>
      </w:r>
      <w:r w:rsidR="00DF27DF" w:rsidRPr="009D25D8">
        <w:t>alternative to the current slow and resource intensive methods</w:t>
      </w:r>
      <w:r w:rsidRPr="009D25D8">
        <w:t xml:space="preserve"> of diagnosing infection in CF patients.</w:t>
      </w:r>
    </w:p>
    <w:p w14:paraId="03894D27" w14:textId="7F936E20" w:rsidR="006D7567" w:rsidRPr="009D25D8" w:rsidRDefault="006D7567" w:rsidP="00137AE7">
      <w:pPr>
        <w:tabs>
          <w:tab w:val="left" w:pos="2902"/>
        </w:tabs>
        <w:spacing w:line="259" w:lineRule="auto"/>
        <w:jc w:val="both"/>
      </w:pPr>
      <w:r w:rsidRPr="009D25D8">
        <w:t>Raman spectroscopy offers many advantages</w:t>
      </w:r>
      <w:r w:rsidR="00DF27DF" w:rsidRPr="009D25D8">
        <w:t xml:space="preserve"> over</w:t>
      </w:r>
      <w:r w:rsidRPr="009D25D8">
        <w:t xml:space="preserve"> </w:t>
      </w:r>
      <w:r w:rsidR="00137AE7" w:rsidRPr="009D25D8">
        <w:t xml:space="preserve">resource intensive </w:t>
      </w:r>
      <w:r w:rsidR="00DF27DF" w:rsidRPr="009D25D8">
        <w:t>culture</w:t>
      </w:r>
      <w:r w:rsidR="001E0E4A" w:rsidRPr="009D25D8">
        <w:t>-</w:t>
      </w:r>
      <w:r w:rsidR="00DF27DF" w:rsidRPr="009D25D8">
        <w:t xml:space="preserve">based </w:t>
      </w:r>
      <w:r w:rsidR="00137AE7" w:rsidRPr="009D25D8">
        <w:t>methods</w:t>
      </w:r>
      <w:r w:rsidR="00DF27DF" w:rsidRPr="009D25D8">
        <w:t xml:space="preserve"> and </w:t>
      </w:r>
      <w:r w:rsidR="00137AE7" w:rsidRPr="009D25D8">
        <w:t xml:space="preserve">techniques such as </w:t>
      </w:r>
      <w:r w:rsidR="00DF27DF" w:rsidRPr="009D25D8">
        <w:t xml:space="preserve">fluorescence, allowing rapid and label-free analysis. It is advantageous over </w:t>
      </w:r>
      <w:r w:rsidRPr="009D25D8">
        <w:t>techniques such as ELISA, mass spectrometry, and infrared spectroscopy</w:t>
      </w:r>
      <w:r w:rsidR="00DF27DF" w:rsidRPr="009D25D8">
        <w:t xml:space="preserve"> as well because it is </w:t>
      </w:r>
      <w:proofErr w:type="spellStart"/>
      <w:r w:rsidR="00DF27DF" w:rsidRPr="009D25D8">
        <w:t>reagentless</w:t>
      </w:r>
      <w:proofErr w:type="spellEnd"/>
      <w:r w:rsidR="00DF27DF" w:rsidRPr="009D25D8">
        <w:t xml:space="preserve">, avoids </w:t>
      </w:r>
      <w:r w:rsidRPr="009D25D8">
        <w:t>complex sample-preparation steps</w:t>
      </w:r>
      <w:r w:rsidR="00DF27DF" w:rsidRPr="009D25D8">
        <w:t>, does</w:t>
      </w:r>
      <w:r w:rsidR="00587AD1" w:rsidRPr="009D25D8">
        <w:t xml:space="preserve"> </w:t>
      </w:r>
      <w:r w:rsidR="00DF27DF" w:rsidRPr="009D25D8">
        <w:t>n</w:t>
      </w:r>
      <w:r w:rsidR="00587AD1" w:rsidRPr="009D25D8">
        <w:t>o</w:t>
      </w:r>
      <w:r w:rsidR="00DF27DF" w:rsidRPr="009D25D8">
        <w:t xml:space="preserve">t require sophisticated equipment and </w:t>
      </w:r>
      <w:r w:rsidRPr="009D25D8">
        <w:t>is water-insensitive.</w:t>
      </w:r>
      <w:r w:rsidR="00DF27DF" w:rsidRPr="009D25D8">
        <w:t xml:space="preserve"> For Raman analysis</w:t>
      </w:r>
      <w:r w:rsidR="00AC6FD5" w:rsidRPr="009D25D8">
        <w:t>,</w:t>
      </w:r>
      <w:r w:rsidR="00DF27DF" w:rsidRPr="009D25D8">
        <w:t xml:space="preserve"> b</w:t>
      </w:r>
      <w:r w:rsidR="0086744E" w:rsidRPr="009D25D8">
        <w:t>acterial samples require no culturing step, o</w:t>
      </w:r>
      <w:r w:rsidR="00F41CC0" w:rsidRPr="009D25D8">
        <w:t xml:space="preserve">ffering results within </w:t>
      </w:r>
      <w:r w:rsidR="00DF27DF" w:rsidRPr="009D25D8">
        <w:t xml:space="preserve">minutes </w:t>
      </w:r>
      <w:r w:rsidR="00F41CC0" w:rsidRPr="009D25D8">
        <w:t xml:space="preserve">while culture methods </w:t>
      </w:r>
      <w:r w:rsidR="00AC6FD5" w:rsidRPr="009D25D8">
        <w:t xml:space="preserve">typically </w:t>
      </w:r>
      <w:r w:rsidR="00F41CC0" w:rsidRPr="009D25D8">
        <w:t xml:space="preserve">require 24 - 48 hours </w:t>
      </w:r>
      <w:r w:rsidR="008F0F25" w:rsidRPr="009D25D8">
        <w:t>before detection</w:t>
      </w:r>
      <w:r w:rsidR="00E75C00" w:rsidRPr="009D25D8">
        <w:t xml:space="preserve"> of a specific biomarker</w:t>
      </w:r>
      <w:r w:rsidR="00F41CC0" w:rsidRPr="009D25D8">
        <w:t xml:space="preserve"> can be </w:t>
      </w:r>
      <w:r w:rsidR="00E75C00" w:rsidRPr="009D25D8">
        <w:t>achieved</w:t>
      </w:r>
      <w:r w:rsidR="00F41CC0" w:rsidRPr="009D25D8">
        <w:t>.</w:t>
      </w:r>
      <w:r w:rsidR="00DF27DF" w:rsidRPr="009D25D8">
        <w:t xml:space="preserve"> Raman spectroscopy relies on the inelastic scattering of light to probe the molecular vibrations present in a sample. This allows ‘fingerprinting’</w:t>
      </w:r>
      <w:r w:rsidR="0073158E" w:rsidRPr="009D25D8">
        <w:t xml:space="preserve"> that can be used to identify molecular, biotic and abiotic components in a sample</w:t>
      </w:r>
      <w:r w:rsidR="00DF27DF" w:rsidRPr="009D25D8">
        <w:t>.</w:t>
      </w:r>
    </w:p>
    <w:p w14:paraId="1DE005D4" w14:textId="1C8C8008" w:rsidR="004368A5" w:rsidRPr="009D25D8" w:rsidRDefault="00602C65" w:rsidP="004368A5">
      <w:pPr>
        <w:spacing w:line="259" w:lineRule="auto"/>
        <w:jc w:val="both"/>
        <w:rPr>
          <w:noProof/>
        </w:rPr>
      </w:pPr>
      <w:r w:rsidRPr="009D25D8">
        <w:t>P</w:t>
      </w:r>
      <w:r w:rsidR="00ED16F6" w:rsidRPr="009D25D8">
        <w:t>reviously, Raman spectroscopy h</w:t>
      </w:r>
      <w:r w:rsidR="009423DD" w:rsidRPr="009D25D8">
        <w:t xml:space="preserve">as been used to examine </w:t>
      </w:r>
      <w:r w:rsidR="0073158E" w:rsidRPr="009D25D8">
        <w:t>microbiological samples in</w:t>
      </w:r>
      <w:r w:rsidR="009423DD" w:rsidRPr="009D25D8">
        <w:t xml:space="preserve"> clinical scenarios. </w:t>
      </w:r>
      <w:r w:rsidR="009423DD" w:rsidRPr="009D25D8">
        <w:rPr>
          <w:noProof/>
        </w:rPr>
        <w:t xml:space="preserve">Kloß </w:t>
      </w:r>
      <w:r w:rsidR="009423DD" w:rsidRPr="009D25D8">
        <w:rPr>
          <w:i/>
          <w:noProof/>
        </w:rPr>
        <w:t xml:space="preserve">et al </w:t>
      </w:r>
      <w:r w:rsidR="009423DD" w:rsidRPr="009D25D8">
        <w:rPr>
          <w:noProof/>
        </w:rPr>
        <w:t>w</w:t>
      </w:r>
      <w:r w:rsidR="00297D50" w:rsidRPr="009D25D8">
        <w:rPr>
          <w:noProof/>
        </w:rPr>
        <w:t>ere</w:t>
      </w:r>
      <w:r w:rsidR="009423DD" w:rsidRPr="009D25D8">
        <w:rPr>
          <w:noProof/>
        </w:rPr>
        <w:t xml:space="preserve"> able to </w:t>
      </w:r>
      <w:r w:rsidR="00297D50" w:rsidRPr="009D25D8">
        <w:rPr>
          <w:noProof/>
        </w:rPr>
        <w:t xml:space="preserve">characterise </w:t>
      </w:r>
      <w:r w:rsidR="009423DD" w:rsidRPr="009D25D8">
        <w:rPr>
          <w:noProof/>
        </w:rPr>
        <w:t>respiratory pathogens at the species level using Raman spectroscopy</w:t>
      </w:r>
      <w:r w:rsidR="00285E77" w:rsidRPr="009D25D8">
        <w:rPr>
          <w:noProof/>
        </w:rPr>
        <w:t xml:space="preserve"> </w:t>
      </w:r>
      <w:r w:rsidR="009423DD" w:rsidRPr="009D25D8">
        <w:rPr>
          <w:noProof/>
        </w:rPr>
        <w:fldChar w:fldCharType="begin"/>
      </w:r>
      <w:r w:rsidR="00AA05C4" w:rsidRPr="009D25D8">
        <w:rPr>
          <w:noProof/>
        </w:rPr>
        <w:instrText xml:space="preserve"> ADDIN EN.CITE &lt;EndNote&gt;&lt;Cite&gt;&lt;Author&gt;Kloß&lt;/Author&gt;&lt;Year&gt;2015&lt;/Year&gt;&lt;RecNum&gt;29&lt;/RecNum&gt;&lt;DisplayText&gt;&lt;style face="superscript"&gt;13&lt;/style&gt;&lt;/DisplayText&gt;&lt;record&gt;&lt;rec-number&gt;29&lt;/rec-number&gt;&lt;foreign-keys&gt;&lt;key app="EN" db-id="pp9vraawyfftxwe0pse5wap622pevft5vwtt" timestamp="1589880883"&gt;29&lt;/key&gt;&lt;/foreign-keys&gt;&lt;ref-type name="Journal Article"&gt;17&lt;/ref-type&gt;&lt;contributors&gt;&lt;authors&gt;&lt;author&gt;Kloß, Sandra&lt;/author&gt;&lt;author&gt;Lorenz, Björn&lt;/author&gt;&lt;author&gt;Dees, Stefan&lt;/author&gt;&lt;author&gt;Labugger, Ines&lt;/author&gt;&lt;author&gt;Rösch, Petra&lt;/author&gt;&lt;author&gt;Popp, Jürgen&lt;/author&gt;&lt;/authors&gt;&lt;/contributors&gt;&lt;titles&gt;&lt;title&gt;Destruction-free procedure for the isolation of bacteria from sputum samples for Raman spectroscopic analysis&lt;/title&gt;&lt;secondary-title&gt;Analytical and Bioanalytical Chemistry&lt;/secondary-title&gt;&lt;/titles&gt;&lt;periodical&gt;&lt;full-title&gt;Analytical and Bioanalytical Chemistry&lt;/full-title&gt;&lt;/periodical&gt;&lt;pages&gt;8333-8341&lt;/pages&gt;&lt;volume&gt;407&lt;/volume&gt;&lt;number&gt;27&lt;/number&gt;&lt;dates&gt;&lt;year&gt;2015&lt;/year&gt;&lt;pub-dates&gt;&lt;date&gt;November 01&lt;/date&gt;&lt;/pub-dates&gt;&lt;/dates&gt;&lt;isbn&gt;1618-2650&lt;/isbn&gt;&lt;label&gt;Kloß2015&lt;/label&gt;&lt;work-type&gt;journal article&lt;/work-type&gt;&lt;urls&gt;&lt;related-urls&gt;&lt;url&gt;https://doi.org/10.1007/s00216-015-8743-x&lt;/url&gt;&lt;/related-urls&gt;&lt;/urls&gt;&lt;electronic-resource-num&gt;10.1007/s00216-015-8743-x&lt;/electronic-resource-num&gt;&lt;/record&gt;&lt;/Cite&gt;&lt;/EndNote&gt;</w:instrText>
      </w:r>
      <w:r w:rsidR="009423DD" w:rsidRPr="009D25D8">
        <w:rPr>
          <w:noProof/>
        </w:rPr>
        <w:fldChar w:fldCharType="separate"/>
      </w:r>
      <w:r w:rsidR="00AA05C4" w:rsidRPr="009D25D8">
        <w:rPr>
          <w:noProof/>
          <w:vertAlign w:val="superscript"/>
        </w:rPr>
        <w:t>13</w:t>
      </w:r>
      <w:r w:rsidR="009423DD" w:rsidRPr="009D25D8">
        <w:rPr>
          <w:noProof/>
        </w:rPr>
        <w:fldChar w:fldCharType="end"/>
      </w:r>
      <w:r w:rsidR="009423DD" w:rsidRPr="009D25D8">
        <w:rPr>
          <w:noProof/>
        </w:rPr>
        <w:t xml:space="preserve">, </w:t>
      </w:r>
      <w:r w:rsidR="00297D50" w:rsidRPr="009D25D8">
        <w:rPr>
          <w:noProof/>
        </w:rPr>
        <w:t xml:space="preserve">and Ghebremedhin </w:t>
      </w:r>
      <w:r w:rsidR="00297D50" w:rsidRPr="009D25D8">
        <w:rPr>
          <w:i/>
          <w:noProof/>
        </w:rPr>
        <w:t>et al</w:t>
      </w:r>
      <w:r w:rsidR="00297D50" w:rsidRPr="009D25D8">
        <w:rPr>
          <w:noProof/>
        </w:rPr>
        <w:t xml:space="preserve"> used the technique to differentiate between 31 clinical isolates of</w:t>
      </w:r>
      <w:r w:rsidR="009423DD" w:rsidRPr="009D25D8">
        <w:rPr>
          <w:noProof/>
        </w:rPr>
        <w:t xml:space="preserve"> </w:t>
      </w:r>
      <w:r w:rsidR="00B65216" w:rsidRPr="009D25D8">
        <w:rPr>
          <w:i/>
          <w:iCs/>
          <w:noProof/>
        </w:rPr>
        <w:t>Acinetobacter baum</w:t>
      </w:r>
      <w:r w:rsidR="00297D50" w:rsidRPr="009D25D8">
        <w:rPr>
          <w:i/>
          <w:iCs/>
          <w:noProof/>
        </w:rPr>
        <w:t>an</w:t>
      </w:r>
      <w:r w:rsidR="00B65216" w:rsidRPr="009D25D8">
        <w:rPr>
          <w:i/>
          <w:iCs/>
          <w:noProof/>
        </w:rPr>
        <w:t>nii</w:t>
      </w:r>
      <w:r w:rsidR="00297D50" w:rsidRPr="009D25D8">
        <w:rPr>
          <w:noProof/>
        </w:rPr>
        <w:t xml:space="preserve"> at the strain level </w:t>
      </w:r>
      <w:r w:rsidR="00776124" w:rsidRPr="009D25D8">
        <w:rPr>
          <w:noProof/>
        </w:rPr>
        <w:fldChar w:fldCharType="begin"/>
      </w:r>
      <w:r w:rsidR="00AA05C4" w:rsidRPr="009D25D8">
        <w:rPr>
          <w:noProof/>
        </w:rPr>
        <w:instrText xml:space="preserve"> ADDIN EN.CITE &lt;EndNote&gt;&lt;Cite&gt;&lt;Author&gt;Ghebremedhin&lt;/Author&gt;&lt;Year&gt;2017&lt;/Year&gt;&lt;RecNum&gt;30&lt;/RecNum&gt;&lt;DisplayText&gt;&lt;style face="superscript"&gt;14&lt;/style&gt;&lt;/DisplayText&gt;&lt;record&gt;&lt;rec-number&gt;30&lt;/rec-number&gt;&lt;foreign-keys&gt;&lt;key app="EN" db-id="pp9vraawyfftxwe0pse5wap622pevft5vwtt" timestamp="1589880883"&gt;30&lt;/key&gt;&lt;/foreign-keys&gt;&lt;ref-type name="Journal Article"&gt;17&lt;/ref-type&gt;&lt;contributors&gt;&lt;authors&gt;&lt;author&gt;Ghebremedhin, Meron&lt;/author&gt;&lt;author&gt;Heitkamp, Rae&lt;/author&gt;&lt;author&gt;Yesupriya, Shubha&lt;/author&gt;&lt;author&gt;Clay, Bradford&lt;/author&gt;&lt;author&gt;Crane, Nicole J.&lt;/author&gt;&lt;/authors&gt;&lt;/contributors&gt;&lt;titles&gt;&lt;title&gt;Accurate and Rapid Differentiation of &amp;lt;span class=&amp;quot;named-content genus-species&amp;quot; id=&amp;quot;named-content-1&amp;quot;&amp;gt;Acinetobacter baumannii&amp;lt;/span&amp;gt; Strains by Raman Spectroscopy: a Comparative Study&lt;/title&gt;&lt;secondary-title&gt;Journal of Clinical Microbiology&lt;/secondary-title&gt;&lt;/titles&gt;&lt;periodical&gt;&lt;full-title&gt;Journal of Clinical Microbiology&lt;/full-title&gt;&lt;/periodical&gt;&lt;pages&gt;2480-2490&lt;/pages&gt;&lt;volume&gt;55&lt;/volume&gt;&lt;number&gt;8&lt;/number&gt;&lt;dates&gt;&lt;year&gt;2017&lt;/year&gt;&lt;/dates&gt;&lt;urls&gt;&lt;related-urls&gt;&lt;url&gt;https://jcm.asm.org/content/jcm/55/8/2480.full.pdf&lt;/url&gt;&lt;/related-urls&gt;&lt;/urls&gt;&lt;electronic-resource-num&gt;10.1128/jcm.01744-16&lt;/electronic-resource-num&gt;&lt;/record&gt;&lt;/Cite&gt;&lt;/EndNote&gt;</w:instrText>
      </w:r>
      <w:r w:rsidR="00776124" w:rsidRPr="009D25D8">
        <w:rPr>
          <w:noProof/>
        </w:rPr>
        <w:fldChar w:fldCharType="separate"/>
      </w:r>
      <w:r w:rsidR="00AA05C4" w:rsidRPr="009D25D8">
        <w:rPr>
          <w:noProof/>
          <w:vertAlign w:val="superscript"/>
        </w:rPr>
        <w:t>14</w:t>
      </w:r>
      <w:r w:rsidR="00776124" w:rsidRPr="009D25D8">
        <w:rPr>
          <w:noProof/>
        </w:rPr>
        <w:fldChar w:fldCharType="end"/>
      </w:r>
      <w:r w:rsidR="00776124" w:rsidRPr="009D25D8">
        <w:rPr>
          <w:noProof/>
        </w:rPr>
        <w:t xml:space="preserve">. </w:t>
      </w:r>
      <w:r w:rsidR="004368A5" w:rsidRPr="009D25D8">
        <w:t xml:space="preserve">Raman spectroscopy has been applied to analysis in microbiology, e.g. the detection of human pathogens inoculated into ascitic fluid </w:t>
      </w:r>
      <w:r w:rsidR="004368A5" w:rsidRPr="009D25D8">
        <w:fldChar w:fldCharType="begin"/>
      </w:r>
      <w:r w:rsidR="004368A5" w:rsidRPr="009D25D8">
        <w:instrText xml:space="preserve"> ADDIN EN.CITE &lt;EndNote&gt;&lt;Cite&gt;&lt;Author&gt;Kloß&lt;/Author&gt;&lt;Year&gt;2015&lt;/Year&gt;&lt;RecNum&gt;34&lt;/RecNum&gt;&lt;DisplayText&gt;&lt;style face="superscript"&gt;15&lt;/style&gt;&lt;/DisplayText&gt;&lt;record&gt;&lt;rec-number&gt;34&lt;/rec-number&gt;&lt;foreign-keys&gt;&lt;key app="EN" db-id="pp9vraawyfftxwe0pse5wap622pevft5vwtt" timestamp="1589880883"&gt;34&lt;/key&gt;&lt;/foreign-keys&gt;&lt;ref-type name="Journal Article"&gt;17&lt;/ref-type&gt;&lt;contributors&gt;&lt;authors&gt;&lt;author&gt;Kloß, Sandra&lt;/author&gt;&lt;author&gt;Rösch, Petra&lt;/author&gt;&lt;author&gt;Pfister, Wolfgang&lt;/author&gt;&lt;author&gt;Kiehntopf, Michael&lt;/author&gt;&lt;author&gt;Popp, Jürgen&lt;/author&gt;&lt;/authors&gt;&lt;/contributors&gt;&lt;titles&gt;&lt;title&gt;Toward Culture-Free Raman Spectroscopic Identification of Pathogens in Ascitic Fluid&lt;/title&gt;&lt;secondary-title&gt;Analytical Chemistry&lt;/secondary-title&gt;&lt;/titles&gt;&lt;periodical&gt;&lt;full-title&gt;Analytical Chemistry&lt;/full-title&gt;&lt;/periodical&gt;&lt;pages&gt;937-943&lt;/pages&gt;&lt;volume&gt;87&lt;/volume&gt;&lt;number&gt;2&lt;/number&gt;&lt;dates&gt;&lt;year&gt;2015&lt;/year&gt;&lt;pub-dates&gt;&lt;date&gt;2015/01/20&lt;/date&gt;&lt;/pub-dates&gt;&lt;/dates&gt;&lt;publisher&gt;American Chemical Society&lt;/publisher&gt;&lt;isbn&gt;0003-2700&lt;/isbn&gt;&lt;urls&gt;&lt;related-urls&gt;&lt;url&gt;https://doi.org/10.1021/ac503373r&lt;/url&gt;&lt;/related-urls&gt;&lt;/urls&gt;&lt;electronic-resource-num&gt;10.1021/ac503373r&lt;/electronic-resource-num&gt;&lt;/record&gt;&lt;/Cite&gt;&lt;/EndNote&gt;</w:instrText>
      </w:r>
      <w:r w:rsidR="004368A5" w:rsidRPr="009D25D8">
        <w:fldChar w:fldCharType="separate"/>
      </w:r>
      <w:r w:rsidR="004368A5" w:rsidRPr="009D25D8">
        <w:rPr>
          <w:noProof/>
          <w:vertAlign w:val="superscript"/>
        </w:rPr>
        <w:t>15</w:t>
      </w:r>
      <w:r w:rsidR="004368A5" w:rsidRPr="009D25D8">
        <w:fldChar w:fldCharType="end"/>
      </w:r>
      <w:r w:rsidR="004368A5" w:rsidRPr="009D25D8">
        <w:t xml:space="preserve">; however, this can often involve long acquisition times that slow down analysis because of the relative scarcity of Raman-scattering events.  </w:t>
      </w:r>
    </w:p>
    <w:p w14:paraId="330CCF04" w14:textId="03134560" w:rsidR="00FE376A" w:rsidRPr="009D25D8" w:rsidRDefault="001A241A" w:rsidP="00872AA1">
      <w:pPr>
        <w:tabs>
          <w:tab w:val="left" w:pos="2902"/>
        </w:tabs>
        <w:spacing w:line="259" w:lineRule="auto"/>
        <w:jc w:val="both"/>
      </w:pPr>
      <w:r w:rsidRPr="009D25D8">
        <w:t>Surface-E</w:t>
      </w:r>
      <w:r w:rsidR="00776124" w:rsidRPr="009D25D8">
        <w:t xml:space="preserve">nhanced </w:t>
      </w:r>
      <w:r w:rsidRPr="009D25D8">
        <w:t>R</w:t>
      </w:r>
      <w:r w:rsidR="00776124" w:rsidRPr="009D25D8">
        <w:t>esonant Raman scattering</w:t>
      </w:r>
      <w:r w:rsidR="004368A5" w:rsidRPr="009D25D8">
        <w:t xml:space="preserve"> (SERS)</w:t>
      </w:r>
      <w:r w:rsidR="00776124" w:rsidRPr="009D25D8">
        <w:t xml:space="preserve"> </w:t>
      </w:r>
      <w:r w:rsidR="004368A5" w:rsidRPr="009D25D8">
        <w:t xml:space="preserve">offers advantages over spontaneous </w:t>
      </w:r>
      <w:r w:rsidR="004368A5" w:rsidRPr="009D25D8">
        <w:lastRenderedPageBreak/>
        <w:t xml:space="preserve">Raman in terms of speed and an </w:t>
      </w:r>
      <w:r w:rsidR="00AC6FD5" w:rsidRPr="009D25D8">
        <w:t xml:space="preserve">improved </w:t>
      </w:r>
      <w:r w:rsidR="004368A5" w:rsidRPr="009D25D8">
        <w:t xml:space="preserve">limit of detection </w:t>
      </w:r>
      <w:r w:rsidR="00872AA1" w:rsidRPr="009D25D8">
        <w:t>due to</w:t>
      </w:r>
      <w:r w:rsidR="004368A5" w:rsidRPr="009D25D8">
        <w:t xml:space="preserve"> enhancement of </w:t>
      </w:r>
      <w:r w:rsidR="00872AA1" w:rsidRPr="009D25D8">
        <w:t>signals by electromagnetic and/or chemical mechanisms typically observed with nanoscale metallic materials</w:t>
      </w:r>
      <w:r w:rsidR="004368A5" w:rsidRPr="009D25D8">
        <w:t xml:space="preserve">. SERS has been used to </w:t>
      </w:r>
      <w:r w:rsidR="00776124" w:rsidRPr="009D25D8">
        <w:t xml:space="preserve">distinguish </w:t>
      </w:r>
      <w:r w:rsidR="00776124" w:rsidRPr="009D25D8">
        <w:rPr>
          <w:i/>
          <w:iCs/>
        </w:rPr>
        <w:t>Escherichia coli</w:t>
      </w:r>
      <w:r w:rsidR="00776124" w:rsidRPr="009D25D8">
        <w:t xml:space="preserve"> isolates based on their sensitivity to carbapenem antibiotics </w:t>
      </w:r>
      <w:r w:rsidR="00776124" w:rsidRPr="009D25D8">
        <w:fldChar w:fldCharType="begin"/>
      </w:r>
      <w:r w:rsidR="004368A5" w:rsidRPr="009D25D8">
        <w:instrText xml:space="preserve"> ADDIN EN.CITE &lt;EndNote&gt;&lt;Cite&gt;&lt;Author&gt;Li&lt;/Author&gt;&lt;Year&gt;2018&lt;/Year&gt;&lt;RecNum&gt;31&lt;/RecNum&gt;&lt;DisplayText&gt;&lt;style face="superscript"&gt;16&lt;/style&gt;&lt;/DisplayText&gt;&lt;record&gt;&lt;rec-number&gt;31&lt;/rec-number&gt;&lt;foreign-keys&gt;&lt;key app="EN" db-id="pp9vraawyfftxwe0pse5wap622pevft5vwtt" timestamp="1589880883"&gt;31&lt;/key&gt;&lt;/foreign-keys&gt;&lt;ref-type name="Journal Article"&gt;17&lt;/ref-type&gt;&lt;contributors&gt;&lt;authors&gt;&lt;author&gt;Li, Jia&lt;/author&gt;&lt;author&gt;Wang, Chongwen&lt;/author&gt;&lt;author&gt;Kang, Haiquan&lt;/author&gt;&lt;author&gt;Shao, Liting&lt;/author&gt;&lt;author&gt;Hu, Lulu&lt;/author&gt;&lt;author&gt;Xiao, Rui&lt;/author&gt;&lt;author&gt;Wang, Shengqi&lt;/author&gt;&lt;author&gt;Gu, Bing&lt;/author&gt;&lt;/authors&gt;&lt;/contributors&gt;&lt;titles&gt;&lt;title&gt;Label-free identification carbapenem-resistant Escherichia coli based on surface-enhanced resonance Raman scattering&lt;/title&gt;&lt;secondary-title&gt;RSC Advances&lt;/secondary-title&gt;&lt;/titles&gt;&lt;periodical&gt;&lt;full-title&gt;RSC Advances&lt;/full-title&gt;&lt;/periodical&gt;&lt;pages&gt;4761-4765&lt;/pages&gt;&lt;volume&gt;8&lt;/volume&gt;&lt;number&gt;9&lt;/number&gt;&lt;dates&gt;&lt;year&gt;2018&lt;/year&gt;&lt;/dates&gt;&lt;publisher&gt;The Royal Society of Chemistry&lt;/publisher&gt;&lt;work-type&gt;10.1039/C7RA13063E&lt;/work-type&gt;&lt;urls&gt;&lt;related-urls&gt;&lt;url&gt;http://dx.doi.org/10.1039/C7RA13063E&lt;/url&gt;&lt;/related-urls&gt;&lt;/urls&gt;&lt;electronic-resource-num&gt;10.1039/C7RA13063E&lt;/electronic-resource-num&gt;&lt;/record&gt;&lt;/Cite&gt;&lt;/EndNote&gt;</w:instrText>
      </w:r>
      <w:r w:rsidR="00776124" w:rsidRPr="009D25D8">
        <w:fldChar w:fldCharType="separate"/>
      </w:r>
      <w:r w:rsidR="004368A5" w:rsidRPr="009D25D8">
        <w:rPr>
          <w:noProof/>
          <w:vertAlign w:val="superscript"/>
        </w:rPr>
        <w:t>16</w:t>
      </w:r>
      <w:r w:rsidR="00776124" w:rsidRPr="009D25D8">
        <w:fldChar w:fldCharType="end"/>
      </w:r>
      <w:r w:rsidR="00D72B9C" w:rsidRPr="009D25D8">
        <w:t>, and to identify common CF pathogens in pellets with silver nanoparticles</w:t>
      </w:r>
      <w:r w:rsidR="00CF2449" w:rsidRPr="009D25D8">
        <w:t xml:space="preserve"> </w:t>
      </w:r>
      <w:r w:rsidR="00936E84" w:rsidRPr="009D25D8">
        <w:fldChar w:fldCharType="begin"/>
      </w:r>
      <w:r w:rsidR="004368A5" w:rsidRPr="009D25D8">
        <w:instrText xml:space="preserve"> ADDIN EN.CITE &lt;EndNote&gt;&lt;Cite&gt;&lt;Author&gt;Allen&lt;/Author&gt;&lt;Year&gt;2019&lt;/Year&gt;&lt;RecNum&gt;275&lt;/RecNum&gt;&lt;DisplayText&gt;&lt;style face="superscript"&gt;17&lt;/style&gt;&lt;/DisplayText&gt;&lt;record&gt;&lt;rec-number&gt;275&lt;/rec-number&gt;&lt;foreign-keys&gt;&lt;key app="EN" db-id="zpxrt9exkf9xaoeaf28p9p0z9vwe5wzsp9es" timestamp="1582801142"&gt;275&lt;/key&gt;&lt;/foreign-keys&gt;&lt;ref-type name="Journal Article"&gt;17&lt;/ref-type&gt;&lt;contributors&gt;&lt;authors&gt;&lt;author&gt;Allen, Danielle&lt;/author&gt;&lt;author&gt;Kelly, Jessica&lt;/author&gt;&lt;author&gt;Gilpin, Deirdre&lt;/author&gt;&lt;author&gt;Bell, Steven&lt;/author&gt;&lt;author&gt;Tunney, Michael&lt;/author&gt;&lt;/authors&gt;&lt;/contributors&gt;&lt;titles&gt;&lt;title&gt;Detection and characterisation of bacteria causing lung infection in people with Cystic Fibrosis (CF) by surface-enhanced Raman spectroscopy (SERS)&lt;/title&gt;&lt;secondary-title&gt;Access Microbiology&lt;/secondary-title&gt;&lt;/titles&gt;&lt;periodical&gt;&lt;full-title&gt;Access Microbiology&lt;/full-title&gt;&lt;/periodical&gt;&lt;volume&gt;1&lt;/volume&gt;&lt;number&gt;1A&lt;/number&gt;&lt;dates&gt;&lt;year&gt;2019&lt;/year&gt;&lt;/dates&gt;&lt;urls&gt;&lt;related-urls&gt;&lt;url&gt;https://www.microbiologyresearch.org/content/journal/acmi/10.1099/acmi.ac2019.po0267&lt;/url&gt;&lt;/related-urls&gt;&lt;/urls&gt;&lt;electronic-resource-num&gt;https://doi.org/10.1099/acmi.ac2019.po0267&lt;/electronic-resource-num&gt;&lt;/record&gt;&lt;/Cite&gt;&lt;/EndNote&gt;</w:instrText>
      </w:r>
      <w:r w:rsidR="00936E84" w:rsidRPr="009D25D8">
        <w:fldChar w:fldCharType="separate"/>
      </w:r>
      <w:r w:rsidR="004368A5" w:rsidRPr="009D25D8">
        <w:rPr>
          <w:noProof/>
          <w:vertAlign w:val="superscript"/>
        </w:rPr>
        <w:t>17</w:t>
      </w:r>
      <w:r w:rsidR="00936E84" w:rsidRPr="009D25D8">
        <w:fldChar w:fldCharType="end"/>
      </w:r>
      <w:r w:rsidR="009E51A3" w:rsidRPr="009D25D8">
        <w:t xml:space="preserve">, and to map </w:t>
      </w:r>
      <w:r w:rsidR="00791BA5" w:rsidRPr="009D25D8">
        <w:rPr>
          <w:i/>
        </w:rPr>
        <w:t>P</w:t>
      </w:r>
      <w:r w:rsidR="009E51A3" w:rsidRPr="009D25D8">
        <w:rPr>
          <w:i/>
        </w:rPr>
        <w:t xml:space="preserve">. aeruginosa </w:t>
      </w:r>
      <w:r w:rsidR="009E51A3" w:rsidRPr="009D25D8">
        <w:t>colonies by acquiring SER</w:t>
      </w:r>
      <w:r w:rsidR="001A697D" w:rsidRPr="009D25D8">
        <w:t>S</w:t>
      </w:r>
      <w:r w:rsidR="009E51A3" w:rsidRPr="009D25D8">
        <w:t xml:space="preserve"> spectra via laser-scanning and </w:t>
      </w:r>
      <w:r w:rsidR="008F0F25" w:rsidRPr="009D25D8">
        <w:t xml:space="preserve">using the intensity of </w:t>
      </w:r>
      <w:r w:rsidR="009E51A3" w:rsidRPr="009D25D8">
        <w:t>a CH bond associated with pyocyanin</w:t>
      </w:r>
      <w:r w:rsidR="00CF2449" w:rsidRPr="009D25D8">
        <w:t xml:space="preserve"> </w:t>
      </w:r>
      <w:r w:rsidR="00847532" w:rsidRPr="009D25D8">
        <w:fldChar w:fldCharType="begin">
          <w:fldData xml:space="preserve">PEVuZE5vdGU+PENpdGU+PEF1dGhvcj5Qb2xpc2V0dGk8L0F1dGhvcj48WWVhcj4yMDE3PC9ZZWFy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</w:fldData>
        </w:fldChar>
      </w:r>
      <w:r w:rsidR="004368A5" w:rsidRPr="009D25D8">
        <w:instrText xml:space="preserve"> ADDIN EN.CITE </w:instrText>
      </w:r>
      <w:r w:rsidR="004368A5" w:rsidRPr="009D25D8">
        <w:fldChar w:fldCharType="begin">
          <w:fldData xml:space="preserve">PEVuZE5vdGU+PENpdGU+PEF1dGhvcj5Qb2xpc2V0dGk8L0F1dGhvcj48WWVhcj4yMDE3PC9ZZWFy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</w:fldData>
        </w:fldChar>
      </w:r>
      <w:r w:rsidR="004368A5" w:rsidRPr="009D25D8">
        <w:instrText xml:space="preserve"> ADDIN EN.CITE.DATA </w:instrText>
      </w:r>
      <w:r w:rsidR="004368A5" w:rsidRPr="009D25D8">
        <w:fldChar w:fldCharType="end"/>
      </w:r>
      <w:r w:rsidR="00847532" w:rsidRPr="009D25D8">
        <w:fldChar w:fldCharType="separate"/>
      </w:r>
      <w:r w:rsidR="004368A5" w:rsidRPr="009D25D8">
        <w:rPr>
          <w:noProof/>
          <w:vertAlign w:val="superscript"/>
        </w:rPr>
        <w:t>18-22</w:t>
      </w:r>
      <w:r w:rsidR="00847532" w:rsidRPr="009D25D8">
        <w:fldChar w:fldCharType="end"/>
      </w:r>
      <w:r w:rsidR="00625437" w:rsidRPr="009D25D8">
        <w:t>.</w:t>
      </w:r>
      <w:r w:rsidR="00DA1C96" w:rsidRPr="009D25D8">
        <w:t xml:space="preserve"> </w:t>
      </w:r>
      <w:r w:rsidR="00EA41AB" w:rsidRPr="009D25D8">
        <w:t>Despite the capabilities and advantages of SERS, it requires the introduction of exogenous materials</w:t>
      </w:r>
      <w:r w:rsidR="00490BF9" w:rsidRPr="009D25D8">
        <w:t>,</w:t>
      </w:r>
      <w:r w:rsidR="00EA41AB" w:rsidRPr="009D25D8">
        <w:t xml:space="preserve"> </w:t>
      </w:r>
      <w:r w:rsidR="00490BF9" w:rsidRPr="009D25D8">
        <w:t xml:space="preserve">such as metallic nanoparticles, </w:t>
      </w:r>
      <w:r w:rsidR="00EA41AB" w:rsidRPr="009D25D8">
        <w:t>to the sample to provide signal enhancement. Additionally, this exogenous material must interact closely and r</w:t>
      </w:r>
      <w:r w:rsidR="00490BF9" w:rsidRPr="009D25D8">
        <w:t>eproducibly with the analyte, and the</w:t>
      </w:r>
      <w:r w:rsidR="00EF4DA2" w:rsidRPr="009D25D8">
        <w:t xml:space="preserve"> reproducibili</w:t>
      </w:r>
      <w:r w:rsidR="00486FB0" w:rsidRPr="009D25D8">
        <w:t xml:space="preserve">ty and sensitivity can be severely </w:t>
      </w:r>
      <w:r w:rsidR="00EF4DA2" w:rsidRPr="009D25D8">
        <w:t>affected</w:t>
      </w:r>
      <w:r w:rsidR="00350692" w:rsidRPr="009D25D8">
        <w:t xml:space="preserve"> by any variations in the number or intensity of plasmonic hotspots, or from changes to the frequency of the plasmon resonance arising from different </w:t>
      </w:r>
      <w:r w:rsidR="00350692" w:rsidRPr="009D25D8">
        <w:t>degrees of aggregation, as might be seen with colloidal gold nanoparticles</w:t>
      </w:r>
      <w:r w:rsidR="00EF4DA2" w:rsidRPr="009D25D8">
        <w:t>.</w:t>
      </w:r>
    </w:p>
    <w:p w14:paraId="5517CE6E" w14:textId="5AEBB234" w:rsidR="005C4A54" w:rsidRPr="009D25D8" w:rsidRDefault="00DC3B1D" w:rsidP="00ED1AB3">
      <w:pPr>
        <w:spacing w:line="259" w:lineRule="auto"/>
        <w:jc w:val="both"/>
      </w:pPr>
      <w:r w:rsidRPr="009D25D8">
        <w:rPr>
          <w:noProof/>
          <w:lang w:eastAsia="en-GB"/>
        </w:rPr>
        <mc:AlternateContent>
          <mc:Choice Requires="wpg">
            <w:drawing>
              <wp:anchor distT="0" distB="0" distL="114300" distR="114300" simplePos="0" relativeHeight="251784192" behindDoc="0" locked="0" layoutInCell="1" allowOverlap="1" wp14:anchorId="1F2064FC" wp14:editId="15C132F7">
                <wp:simplePos x="0" y="0"/>
                <wp:positionH relativeFrom="column">
                  <wp:posOffset>-28575</wp:posOffset>
                </wp:positionH>
                <wp:positionV relativeFrom="page">
                  <wp:posOffset>5229225</wp:posOffset>
                </wp:positionV>
                <wp:extent cx="5775960" cy="4544695"/>
                <wp:effectExtent l="0" t="38100" r="0" b="8255"/>
                <wp:wrapTopAndBottom/>
                <wp:docPr id="1426" name="Group 1426"/>
                <wp:cNvGraphicFramePr/>
                <a:graphic xmlns:a="http://schemas.openxmlformats.org/drawingml/2006/main">
                  <a:graphicData uri="http://schemas.microsoft.com/office/word/2010/wordprocessingGroup">
                    <wpg:wgp>
                      <wpg:cNvGrpSpPr/>
                      <wpg:grpSpPr>
                        <a:xfrm>
                          <a:off x="0" y="0"/>
                          <a:ext cx="5775960" cy="4544695"/>
                          <a:chOff x="0" y="0"/>
                          <a:chExt cx="5776017" cy="4545309"/>
                        </a:xfrm>
                      </wpg:grpSpPr>
                      <wps:wsp>
                        <wps:cNvPr id="1" name="Text Box 1"/>
                        <wps:cNvSpPr txBox="1"/>
                        <wps:spPr>
                          <a:xfrm>
                            <a:off x="25400" y="3581400"/>
                            <a:ext cx="5750617" cy="963909"/>
                          </a:xfrm>
                          <a:prstGeom prst="rect">
                            <a:avLst/>
                          </a:prstGeom>
                          <a:solidFill>
                            <a:prstClr val="white"/>
                          </a:solidFill>
                          <a:ln>
                            <a:noFill/>
                          </a:ln>
                        </wps:spPr>
                        <wps:txbx>
                          <w:txbxContent>
                            <w:p w14:paraId="148BF726" w14:textId="53BF2D00" w:rsidR="00F45122" w:rsidRPr="00410F3F" w:rsidRDefault="00F45122" w:rsidP="00137AE7">
                              <w:pPr>
                                <w:pStyle w:val="Caption"/>
                                <w:jc w:val="both"/>
                                <w:rPr>
                                  <w:color w:val="auto"/>
                                </w:rPr>
                              </w:pPr>
                              <w:r w:rsidRPr="0030415A">
                                <w:rPr>
                                  <w:b/>
                                  <w:color w:val="auto"/>
                                </w:rPr>
                                <w:t xml:space="preserve">Figure </w:t>
                              </w:r>
                              <w:r w:rsidRPr="0030415A">
                                <w:rPr>
                                  <w:b/>
                                  <w:color w:val="auto"/>
                                </w:rPr>
                                <w:fldChar w:fldCharType="begin"/>
                              </w:r>
                              <w:r w:rsidRPr="0030415A">
                                <w:rPr>
                                  <w:b/>
                                  <w:color w:val="auto"/>
                                </w:rPr>
                                <w:instrText xml:space="preserve"> SEQ Figure \* ARABIC </w:instrText>
                              </w:r>
                              <w:r w:rsidRPr="0030415A">
                                <w:rPr>
                                  <w:b/>
                                  <w:color w:val="auto"/>
                                </w:rPr>
                                <w:fldChar w:fldCharType="separate"/>
                              </w:r>
                              <w:r w:rsidR="00851765">
                                <w:rPr>
                                  <w:b/>
                                  <w:noProof/>
                                  <w:color w:val="auto"/>
                                </w:rPr>
                                <w:t>1</w:t>
                              </w:r>
                              <w:r w:rsidRPr="0030415A">
                                <w:rPr>
                                  <w:b/>
                                  <w:color w:val="auto"/>
                                </w:rPr>
                                <w:fldChar w:fldCharType="end"/>
                              </w:r>
                              <w:r w:rsidRPr="0030415A">
                                <w:rPr>
                                  <w:b/>
                                  <w:color w:val="auto"/>
                                </w:rPr>
                                <w:t>:</w:t>
                              </w:r>
                              <w:r w:rsidRPr="00410F3F">
                                <w:rPr>
                                  <w:color w:val="auto"/>
                                </w:rPr>
                                <w:t xml:space="preserve"> The envisaged w</w:t>
                              </w:r>
                              <w:r>
                                <w:rPr>
                                  <w:color w:val="auto"/>
                                </w:rPr>
                                <w:t xml:space="preserve">orkflow for a device using multi-excitation Raman detection </w:t>
                              </w:r>
                              <w:r w:rsidRPr="00410F3F">
                                <w:rPr>
                                  <w:color w:val="auto"/>
                                </w:rPr>
                                <w:t>technology. A patient arrives with a complaint and a biofluid sample is taken. The sample is prepared by a method analogous to a common blood smear, and placed into the device for Raman analysis and subseque</w:t>
                              </w:r>
                              <w:r w:rsidRPr="00410F3F">
                                <w:rPr>
                                  <w:rFonts w:hAnsi="Calibri"/>
                                  <w:color w:val="auto"/>
                                  <w:kern w:val="24"/>
                                </w:rPr>
                                <w:t xml:space="preserve">nt classification. This classification then informs the clinician’s final diagnosis and treatment options. Inset bottom centre: Representation of the Raman analysis. Raman spectra are taken at multiple excitation wavelengths and concatenated </w:t>
                              </w:r>
                              <w:r>
                                <w:rPr>
                                  <w:rFonts w:hAnsi="Calibri"/>
                                  <w:color w:val="auto"/>
                                  <w:kern w:val="24"/>
                                </w:rPr>
                                <w:t>into a spectral matrix</w:t>
                              </w:r>
                              <w:r w:rsidRPr="00410F3F">
                                <w:rPr>
                                  <w:rFonts w:hAnsi="Calibri"/>
                                  <w:color w:val="auto"/>
                                  <w:kern w:val="24"/>
                                </w:rPr>
                                <w:t xml:space="preserve">. This </w:t>
                              </w:r>
                              <w:r>
                                <w:rPr>
                                  <w:rFonts w:hAnsi="Calibri"/>
                                  <w:color w:val="auto"/>
                                  <w:kern w:val="24"/>
                                </w:rPr>
                                <w:t xml:space="preserve">spectral-matrix </w:t>
                              </w:r>
                              <w:r w:rsidRPr="00410F3F">
                                <w:rPr>
                                  <w:rFonts w:hAnsi="Calibri"/>
                                  <w:color w:val="auto"/>
                                  <w:kern w:val="24"/>
                                </w:rPr>
                                <w:t xml:space="preserve">is then fed into a trained </w:t>
                              </w:r>
                              <w:r>
                                <w:rPr>
                                  <w:rFonts w:hAnsi="Calibri"/>
                                  <w:color w:val="auto"/>
                                  <w:kern w:val="24"/>
                                </w:rPr>
                                <w:t xml:space="preserve">PCA or </w:t>
                              </w:r>
                              <w:r w:rsidRPr="00410F3F">
                                <w:rPr>
                                  <w:rFonts w:hAnsi="Calibri"/>
                                  <w:color w:val="auto"/>
                                  <w:kern w:val="24"/>
                                </w:rPr>
                                <w:t xml:space="preserve">SVM </w:t>
                              </w:r>
                              <w:r>
                                <w:rPr>
                                  <w:rFonts w:hAnsi="Calibri"/>
                                  <w:color w:val="auto"/>
                                  <w:kern w:val="24"/>
                                </w:rPr>
                                <w:t xml:space="preserve">(or equivalent classification technique) </w:t>
                              </w:r>
                              <w:r w:rsidRPr="00410F3F">
                                <w:rPr>
                                  <w:rFonts w:hAnsi="Calibri"/>
                                  <w:color w:val="auto"/>
                                  <w:kern w:val="24"/>
                                </w:rPr>
                                <w:t>model of known spectra for class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Group 2"/>
                        <wpg:cNvGrpSpPr/>
                        <wpg:grpSpPr>
                          <a:xfrm>
                            <a:off x="0" y="0"/>
                            <a:ext cx="5747385" cy="3489960"/>
                            <a:chOff x="0" y="0"/>
                            <a:chExt cx="6864348" cy="4168504"/>
                          </a:xfrm>
                        </wpg:grpSpPr>
                        <wpg:grpSp>
                          <wpg:cNvPr id="17" name="Group 17"/>
                          <wpg:cNvGrpSpPr/>
                          <wpg:grpSpPr>
                            <a:xfrm>
                              <a:off x="325758" y="0"/>
                              <a:ext cx="6437003" cy="1200435"/>
                              <a:chOff x="325758" y="0"/>
                              <a:chExt cx="6437003" cy="1200435"/>
                            </a:xfrm>
                          </wpg:grpSpPr>
                          <wps:wsp>
                            <wps:cNvPr id="18" name="Right Arrow 18"/>
                            <wps:cNvSpPr/>
                            <wps:spPr>
                              <a:xfrm>
                                <a:off x="1417168" y="498400"/>
                                <a:ext cx="295889" cy="281280"/>
                              </a:xfrm>
                              <a:prstGeom prst="rightArrow">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 name="Right Arrow 224"/>
                            <wps:cNvSpPr/>
                            <wps:spPr>
                              <a:xfrm>
                                <a:off x="2797662" y="495173"/>
                                <a:ext cx="295889" cy="281280"/>
                              </a:xfrm>
                              <a:prstGeom prst="rightArrow">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 name="Right Arrow 225"/>
                            <wps:cNvSpPr/>
                            <wps:spPr>
                              <a:xfrm>
                                <a:off x="4175472" y="494379"/>
                                <a:ext cx="295889" cy="281280"/>
                              </a:xfrm>
                              <a:prstGeom prst="rightArrow">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 name="Right Arrow 228"/>
                            <wps:cNvSpPr/>
                            <wps:spPr>
                              <a:xfrm>
                                <a:off x="5527701" y="495398"/>
                                <a:ext cx="295889" cy="281280"/>
                              </a:xfrm>
                              <a:prstGeom prst="rightArrow">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39" name="Group 239"/>
                            <wpg:cNvGrpSpPr/>
                            <wpg:grpSpPr>
                              <a:xfrm>
                                <a:off x="325758" y="26562"/>
                                <a:ext cx="987035" cy="987035"/>
                                <a:chOff x="325758" y="26562"/>
                                <a:chExt cx="987035" cy="987035"/>
                              </a:xfrm>
                            </wpg:grpSpPr>
                            <wps:wsp>
                              <wps:cNvPr id="240" name="Rectangle 240"/>
                              <wps:cNvSpPr/>
                              <wps:spPr>
                                <a:xfrm>
                                  <a:off x="325758" y="26562"/>
                                  <a:ext cx="987035" cy="987035"/>
                                </a:xfrm>
                                <a:prstGeom prst="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2" name="Flowchart: Terminator 242"/>
                              <wps:cNvSpPr/>
                              <wps:spPr>
                                <a:xfrm>
                                  <a:off x="468755" y="943301"/>
                                  <a:ext cx="701040" cy="70296"/>
                                </a:xfrm>
                                <a:prstGeom prst="flowChartTerminator">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3" name="Flowchart: Process 243"/>
                              <wps:cNvSpPr/>
                              <wps:spPr>
                                <a:xfrm>
                                  <a:off x="617802" y="755507"/>
                                  <a:ext cx="402945" cy="187794"/>
                                </a:xfrm>
                                <a:prstGeom prst="flowChartProcess">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4" name="Flowchart: Terminator 244"/>
                              <wps:cNvSpPr/>
                              <wps:spPr>
                                <a:xfrm rot="16989331">
                                  <a:off x="948625" y="526392"/>
                                  <a:ext cx="378738" cy="82563"/>
                                </a:xfrm>
                                <a:prstGeom prst="flowChartTerminator">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6" name="Flowchart: Terminator 246"/>
                              <wps:cNvSpPr/>
                              <wps:spPr>
                                <a:xfrm rot="16989331">
                                  <a:off x="983524" y="496664"/>
                                  <a:ext cx="428268" cy="81994"/>
                                </a:xfrm>
                                <a:prstGeom prst="flowChartTerminator">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1" name="Flowchart: Terminator 251"/>
                              <wps:cNvSpPr/>
                              <wps:spPr>
                                <a:xfrm>
                                  <a:off x="441453" y="690109"/>
                                  <a:ext cx="746984" cy="65397"/>
                                </a:xfrm>
                                <a:prstGeom prst="flowChartTerminator">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2" name="Rounded Rectangle 252"/>
                              <wps:cNvSpPr/>
                              <wps:spPr>
                                <a:xfrm>
                                  <a:off x="360877" y="174564"/>
                                  <a:ext cx="555310" cy="327750"/>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3" name="Rectangle 253"/>
                              <wps:cNvSpPr/>
                              <wps:spPr>
                                <a:xfrm>
                                  <a:off x="429198" y="208328"/>
                                  <a:ext cx="414686" cy="185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0" name="Oval 260"/>
                              <wps:cNvSpPr/>
                              <wps:spPr>
                                <a:xfrm flipV="1">
                                  <a:off x="414712" y="414261"/>
                                  <a:ext cx="70611" cy="70612"/>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1" name="Oval 261"/>
                              <wps:cNvSpPr/>
                              <wps:spPr>
                                <a:xfrm flipV="1">
                                  <a:off x="514956" y="414259"/>
                                  <a:ext cx="70611" cy="70612"/>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4" name="Oval 284"/>
                              <wps:cNvSpPr/>
                              <wps:spPr>
                                <a:xfrm flipV="1">
                                  <a:off x="610803" y="414258"/>
                                  <a:ext cx="70611" cy="70612"/>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5" name="Oval 285"/>
                              <wps:cNvSpPr/>
                              <wps:spPr>
                                <a:xfrm flipV="1">
                                  <a:off x="701767" y="411787"/>
                                  <a:ext cx="70611" cy="70612"/>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2" name="Oval 302"/>
                              <wps:cNvSpPr/>
                              <wps:spPr>
                                <a:xfrm flipV="1">
                                  <a:off x="795390" y="411785"/>
                                  <a:ext cx="70611" cy="70612"/>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03" name="Group 303"/>
                              <wpg:cNvGrpSpPr/>
                              <wpg:grpSpPr>
                                <a:xfrm>
                                  <a:off x="426315" y="232909"/>
                                  <a:ext cx="137320" cy="137646"/>
                                  <a:chOff x="426315" y="232909"/>
                                  <a:chExt cx="137320" cy="137646"/>
                                </a:xfrm>
                              </wpg:grpSpPr>
                              <wpg:grpSp>
                                <wpg:cNvPr id="304" name="Group 304"/>
                                <wpg:cNvGrpSpPr/>
                                <wpg:grpSpPr>
                                  <a:xfrm>
                                    <a:off x="426315" y="232909"/>
                                    <a:ext cx="69319" cy="136641"/>
                                    <a:chOff x="426307" y="232909"/>
                                    <a:chExt cx="103404" cy="203834"/>
                                  </a:xfrm>
                                </wpg:grpSpPr>
                                <wps:wsp>
                                  <wps:cNvPr id="305" name="Straight Connector 305"/>
                                  <wps:cNvCnPr/>
                                  <wps:spPr>
                                    <a:xfrm flipH="1" flipV="1">
                                      <a:off x="480183" y="232909"/>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06" name="Straight Connector 306"/>
                                  <wps:cNvCnPr/>
                                  <wps:spPr>
                                    <a:xfrm flipV="1">
                                      <a:off x="466846" y="234813"/>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07" name="Straight Connector 307"/>
                                  <wps:cNvCnPr/>
                                  <wps:spPr>
                                    <a:xfrm flipV="1">
                                      <a:off x="514472" y="333872"/>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08" name="Straight Connector 308"/>
                                  <wps:cNvCnPr/>
                                  <wps:spPr>
                                    <a:xfrm>
                                      <a:off x="426307" y="337684"/>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g:cNvPr id="309" name="Group 309"/>
                                <wpg:cNvGrpSpPr/>
                                <wpg:grpSpPr>
                                  <a:xfrm>
                                    <a:off x="494316" y="233914"/>
                                    <a:ext cx="69319" cy="136641"/>
                                    <a:chOff x="494306" y="233914"/>
                                    <a:chExt cx="103404" cy="203834"/>
                                  </a:xfrm>
                                </wpg:grpSpPr>
                                <wps:wsp>
                                  <wps:cNvPr id="310" name="Straight Connector 310"/>
                                  <wps:cNvCnPr/>
                                  <wps:spPr>
                                    <a:xfrm flipH="1" flipV="1">
                                      <a:off x="548182" y="233914"/>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1" name="Straight Connector 311"/>
                                  <wps:cNvCnPr/>
                                  <wps:spPr>
                                    <a:xfrm flipV="1">
                                      <a:off x="534845" y="235818"/>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2" name="Straight Connector 312"/>
                                  <wps:cNvCnPr/>
                                  <wps:spPr>
                                    <a:xfrm flipV="1">
                                      <a:off x="582471" y="334877"/>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3" name="Straight Connector 313"/>
                                  <wps:cNvCnPr/>
                                  <wps:spPr>
                                    <a:xfrm>
                                      <a:off x="494306" y="338689"/>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g:grpSp>
                              <wpg:cNvPr id="314" name="Group 314"/>
                              <wpg:cNvGrpSpPr/>
                              <wpg:grpSpPr>
                                <a:xfrm>
                                  <a:off x="566148" y="232865"/>
                                  <a:ext cx="137320" cy="137646"/>
                                  <a:chOff x="566148" y="232865"/>
                                  <a:chExt cx="137320" cy="137646"/>
                                </a:xfrm>
                              </wpg:grpSpPr>
                              <wpg:grpSp>
                                <wpg:cNvPr id="315" name="Group 315"/>
                                <wpg:cNvGrpSpPr/>
                                <wpg:grpSpPr>
                                  <a:xfrm>
                                    <a:off x="566148" y="232865"/>
                                    <a:ext cx="69319" cy="136641"/>
                                    <a:chOff x="566138" y="232865"/>
                                    <a:chExt cx="103404" cy="203834"/>
                                  </a:xfrm>
                                </wpg:grpSpPr>
                                <wps:wsp>
                                  <wps:cNvPr id="316" name="Straight Connector 316"/>
                                  <wps:cNvCnPr/>
                                  <wps:spPr>
                                    <a:xfrm flipH="1" flipV="1">
                                      <a:off x="620014" y="232865"/>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7" name="Straight Connector 317"/>
                                  <wps:cNvCnPr/>
                                  <wps:spPr>
                                    <a:xfrm flipV="1">
                                      <a:off x="606677" y="234769"/>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8" name="Straight Connector 318"/>
                                  <wps:cNvCnPr/>
                                  <wps:spPr>
                                    <a:xfrm flipV="1">
                                      <a:off x="654303" y="333828"/>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9" name="Straight Connector 319"/>
                                  <wps:cNvCnPr/>
                                  <wps:spPr>
                                    <a:xfrm>
                                      <a:off x="566138" y="337640"/>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g:cNvPr id="160" name="Group 160"/>
                                <wpg:cNvGrpSpPr/>
                                <wpg:grpSpPr>
                                  <a:xfrm>
                                    <a:off x="634149" y="233870"/>
                                    <a:ext cx="69319" cy="136641"/>
                                    <a:chOff x="634137" y="233870"/>
                                    <a:chExt cx="103404" cy="203834"/>
                                  </a:xfrm>
                                </wpg:grpSpPr>
                                <wps:wsp>
                                  <wps:cNvPr id="161" name="Straight Connector 161"/>
                                  <wps:cNvCnPr/>
                                  <wps:spPr>
                                    <a:xfrm flipH="1" flipV="1">
                                      <a:off x="688013" y="233870"/>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flipV="1">
                                      <a:off x="674676" y="235774"/>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flipV="1">
                                      <a:off x="722302" y="334833"/>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64" name="Straight Connector 164"/>
                                  <wps:cNvCnPr/>
                                  <wps:spPr>
                                    <a:xfrm>
                                      <a:off x="634137" y="338645"/>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g:grpSp>
                              <wpg:cNvPr id="320" name="Group 320"/>
                              <wpg:cNvGrpSpPr/>
                              <wpg:grpSpPr>
                                <a:xfrm>
                                  <a:off x="704678" y="232506"/>
                                  <a:ext cx="137319" cy="137646"/>
                                  <a:chOff x="704678" y="232506"/>
                                  <a:chExt cx="137319" cy="137646"/>
                                </a:xfrm>
                              </wpg:grpSpPr>
                              <wpg:grpSp>
                                <wpg:cNvPr id="321" name="Group 321"/>
                                <wpg:cNvGrpSpPr/>
                                <wpg:grpSpPr>
                                  <a:xfrm>
                                    <a:off x="704678" y="232506"/>
                                    <a:ext cx="69319" cy="136641"/>
                                    <a:chOff x="704664" y="232506"/>
                                    <a:chExt cx="103404" cy="203834"/>
                                  </a:xfrm>
                                </wpg:grpSpPr>
                                <wps:wsp>
                                  <wps:cNvPr id="322" name="Straight Connector 322"/>
                                  <wps:cNvCnPr/>
                                  <wps:spPr>
                                    <a:xfrm flipH="1" flipV="1">
                                      <a:off x="758540" y="232506"/>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3" name="Straight Connector 323"/>
                                  <wps:cNvCnPr/>
                                  <wps:spPr>
                                    <a:xfrm flipV="1">
                                      <a:off x="745203" y="234410"/>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4" name="Straight Connector 324"/>
                                  <wps:cNvCnPr/>
                                  <wps:spPr>
                                    <a:xfrm flipV="1">
                                      <a:off x="792829" y="333469"/>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5" name="Straight Connector 325"/>
                                  <wps:cNvCnPr/>
                                  <wps:spPr>
                                    <a:xfrm>
                                      <a:off x="704664" y="337281"/>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g:cNvPr id="326" name="Group 326"/>
                                <wpg:cNvGrpSpPr/>
                                <wpg:grpSpPr>
                                  <a:xfrm>
                                    <a:off x="772678" y="233511"/>
                                    <a:ext cx="69319" cy="136641"/>
                                    <a:chOff x="772663" y="233511"/>
                                    <a:chExt cx="103404" cy="203834"/>
                                  </a:xfrm>
                                </wpg:grpSpPr>
                                <wps:wsp>
                                  <wps:cNvPr id="327" name="Straight Connector 327"/>
                                  <wps:cNvCnPr/>
                                  <wps:spPr>
                                    <a:xfrm flipH="1" flipV="1">
                                      <a:off x="826539" y="233511"/>
                                      <a:ext cx="34289" cy="203834"/>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8" name="Straight Connector 328"/>
                                  <wps:cNvCnPr/>
                                  <wps:spPr>
                                    <a:xfrm flipV="1">
                                      <a:off x="813202" y="235415"/>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9" name="Straight Connector 329"/>
                                  <wps:cNvCnPr/>
                                  <wps:spPr>
                                    <a:xfrm flipV="1">
                                      <a:off x="860828" y="334474"/>
                                      <a:ext cx="15239" cy="1028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30" name="Straight Connector 330"/>
                                  <wps:cNvCnPr/>
                                  <wps:spPr>
                                    <a:xfrm>
                                      <a:off x="772663" y="338286"/>
                                      <a:ext cx="40539" cy="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s:wsp>
                              <wps:cNvPr id="331" name="Flowchart: Terminator 331"/>
                              <wps:cNvSpPr/>
                              <wps:spPr>
                                <a:xfrm>
                                  <a:off x="810744" y="575325"/>
                                  <a:ext cx="283822" cy="110201"/>
                                </a:xfrm>
                                <a:prstGeom prst="flowChartTerminator">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2" name="Rounded Rectangle 332"/>
                              <wps:cNvSpPr/>
                              <wps:spPr>
                                <a:xfrm>
                                  <a:off x="441453" y="574568"/>
                                  <a:ext cx="525183" cy="182529"/>
                                </a:xfrm>
                                <a:prstGeom prst="roundRect">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 name="Flowchart: Terminator 333"/>
                              <wps:cNvSpPr/>
                              <wps:spPr>
                                <a:xfrm rot="17100000">
                                  <a:off x="930063" y="456356"/>
                                  <a:ext cx="283822" cy="110201"/>
                                </a:xfrm>
                                <a:prstGeom prst="flowChartTerminator">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1004247" y="202548"/>
                                  <a:ext cx="189407" cy="189407"/>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983957" y="274391"/>
                                  <a:ext cx="45719" cy="45719"/>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36" name="Group 336"/>
                            <wpg:cNvGrpSpPr/>
                            <wpg:grpSpPr>
                              <a:xfrm>
                                <a:off x="1669018" y="0"/>
                                <a:ext cx="1141094" cy="1200435"/>
                                <a:chOff x="1669018" y="0"/>
                                <a:chExt cx="1141094" cy="1238501"/>
                              </a:xfrm>
                            </wpg:grpSpPr>
                            <wps:wsp>
                              <wps:cNvPr id="337" name="Flowchart: Terminator 337"/>
                              <wps:cNvSpPr/>
                              <wps:spPr>
                                <a:xfrm>
                                  <a:off x="1669018" y="985309"/>
                                  <a:ext cx="1141094" cy="253192"/>
                                </a:xfrm>
                                <a:prstGeom prst="flowChartTerminator">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8" name="Cube 338"/>
                              <wps:cNvSpPr/>
                              <wps:spPr>
                                <a:xfrm>
                                  <a:off x="1766129" y="0"/>
                                  <a:ext cx="688135" cy="448620"/>
                                </a:xfrm>
                                <a:prstGeom prst="cube">
                                  <a:avLst>
                                    <a:gd name="adj" fmla="val 95730"/>
                                  </a:avLst>
                                </a:prstGeom>
                                <a:gradFill>
                                  <a:gsLst>
                                    <a:gs pos="100000">
                                      <a:schemeClr val="accent1">
                                        <a:lumMod val="40000"/>
                                        <a:lumOff val="60000"/>
                                      </a:schemeClr>
                                    </a:gs>
                                    <a:gs pos="40000">
                                      <a:schemeClr val="accent1">
                                        <a:lumMod val="20000"/>
                                        <a:lumOff val="80000"/>
                                      </a:schemeClr>
                                    </a:gs>
                                    <a:gs pos="70000">
                                      <a:schemeClr val="accent1">
                                        <a:lumMod val="40000"/>
                                        <a:lumOff val="60000"/>
                                      </a:schemeClr>
                                    </a:gs>
                                    <a:gs pos="50000">
                                      <a:schemeClr val="bg1"/>
                                    </a:gs>
                                    <a:gs pos="60000">
                                      <a:schemeClr val="accent1">
                                        <a:lumMod val="20000"/>
                                        <a:lumOff val="80000"/>
                                      </a:schemeClr>
                                    </a:gs>
                                    <a:gs pos="30000">
                                      <a:schemeClr val="accent1">
                                        <a:lumMod val="40000"/>
                                        <a:lumOff val="60000"/>
                                      </a:schemeClr>
                                    </a:gs>
                                    <a:gs pos="0">
                                      <a:schemeClr val="accent1">
                                        <a:lumMod val="40000"/>
                                        <a:lumOff val="60000"/>
                                      </a:schemeClr>
                                    </a:gs>
                                  </a:gsLst>
                                  <a:lin ang="6600000" scaled="0"/>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9" name="Cube 339"/>
                              <wps:cNvSpPr/>
                              <wps:spPr>
                                <a:xfrm>
                                  <a:off x="1766129" y="357069"/>
                                  <a:ext cx="688135" cy="448620"/>
                                </a:xfrm>
                                <a:prstGeom prst="cube">
                                  <a:avLst>
                                    <a:gd name="adj" fmla="val 95730"/>
                                  </a:avLst>
                                </a:prstGeom>
                                <a:gradFill>
                                  <a:gsLst>
                                    <a:gs pos="100000">
                                      <a:schemeClr val="accent1">
                                        <a:lumMod val="40000"/>
                                        <a:lumOff val="60000"/>
                                      </a:schemeClr>
                                    </a:gs>
                                    <a:gs pos="40000">
                                      <a:schemeClr val="accent1">
                                        <a:lumMod val="20000"/>
                                        <a:lumOff val="80000"/>
                                      </a:schemeClr>
                                    </a:gs>
                                    <a:gs pos="70000">
                                      <a:schemeClr val="accent1">
                                        <a:lumMod val="40000"/>
                                        <a:lumOff val="60000"/>
                                      </a:schemeClr>
                                    </a:gs>
                                    <a:gs pos="50000">
                                      <a:schemeClr val="bg1"/>
                                    </a:gs>
                                    <a:gs pos="60000">
                                      <a:schemeClr val="accent1">
                                        <a:lumMod val="20000"/>
                                        <a:lumOff val="80000"/>
                                      </a:schemeClr>
                                    </a:gs>
                                    <a:gs pos="30000">
                                      <a:schemeClr val="accent1">
                                        <a:lumMod val="40000"/>
                                        <a:lumOff val="60000"/>
                                      </a:schemeClr>
                                    </a:gs>
                                    <a:gs pos="0">
                                      <a:schemeClr val="accent1">
                                        <a:lumMod val="40000"/>
                                        <a:lumOff val="60000"/>
                                      </a:schemeClr>
                                    </a:gs>
                                  </a:gsLst>
                                  <a:lin ang="6600000" scaled="0"/>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0" name="Cube 340"/>
                              <wps:cNvSpPr/>
                              <wps:spPr>
                                <a:xfrm>
                                  <a:off x="1743500" y="739649"/>
                                  <a:ext cx="688135" cy="448620"/>
                                </a:xfrm>
                                <a:prstGeom prst="cube">
                                  <a:avLst>
                                    <a:gd name="adj" fmla="val 95730"/>
                                  </a:avLst>
                                </a:prstGeom>
                                <a:gradFill>
                                  <a:gsLst>
                                    <a:gs pos="100000">
                                      <a:schemeClr val="accent1">
                                        <a:lumMod val="40000"/>
                                        <a:lumOff val="60000"/>
                                      </a:schemeClr>
                                    </a:gs>
                                    <a:gs pos="40000">
                                      <a:schemeClr val="accent1">
                                        <a:lumMod val="20000"/>
                                        <a:lumOff val="80000"/>
                                      </a:schemeClr>
                                    </a:gs>
                                    <a:gs pos="70000">
                                      <a:schemeClr val="accent1">
                                        <a:lumMod val="40000"/>
                                        <a:lumOff val="60000"/>
                                      </a:schemeClr>
                                    </a:gs>
                                    <a:gs pos="50000">
                                      <a:schemeClr val="bg1"/>
                                    </a:gs>
                                    <a:gs pos="60000">
                                      <a:schemeClr val="accent1">
                                        <a:lumMod val="20000"/>
                                        <a:lumOff val="80000"/>
                                      </a:schemeClr>
                                    </a:gs>
                                    <a:gs pos="30000">
                                      <a:schemeClr val="accent1">
                                        <a:lumMod val="40000"/>
                                        <a:lumOff val="60000"/>
                                      </a:schemeClr>
                                    </a:gs>
                                    <a:gs pos="0">
                                      <a:schemeClr val="accent1">
                                        <a:lumMod val="40000"/>
                                        <a:lumOff val="60000"/>
                                      </a:schemeClr>
                                    </a:gs>
                                  </a:gsLst>
                                  <a:lin ang="6600000" scaled="0"/>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1" name="Rectangle 341"/>
                              <wps:cNvSpPr/>
                              <wps:spPr>
                                <a:xfrm>
                                  <a:off x="2504256" y="87120"/>
                                  <a:ext cx="121257" cy="196820"/>
                                </a:xfrm>
                                <a:prstGeom prst="rect">
                                  <a:avLst/>
                                </a:prstGeom>
                                <a:gradFill>
                                  <a:gsLst>
                                    <a:gs pos="60000">
                                      <a:schemeClr val="bg1">
                                        <a:lumMod val="75000"/>
                                      </a:schemeClr>
                                    </a:gs>
                                    <a:gs pos="40000">
                                      <a:schemeClr val="bg1">
                                        <a:lumMod val="75000"/>
                                      </a:schemeClr>
                                    </a:gs>
                                    <a:gs pos="100000">
                                      <a:schemeClr val="bg1">
                                        <a:lumMod val="75000"/>
                                      </a:schemeClr>
                                    </a:gs>
                                    <a:gs pos="50000">
                                      <a:schemeClr val="bg1">
                                        <a:lumMod val="85000"/>
                                      </a:schemeClr>
                                    </a:gs>
                                    <a:gs pos="0">
                                      <a:schemeClr val="bg1">
                                        <a:lumMod val="75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2" name="Oval 342"/>
                              <wps:cNvSpPr/>
                              <wps:spPr>
                                <a:xfrm>
                                  <a:off x="2502850" y="101474"/>
                                  <a:ext cx="122663" cy="307680"/>
                                </a:xfrm>
                                <a:prstGeom prst="ellipse">
                                  <a:avLst/>
                                </a:prstGeom>
                                <a:gradFill>
                                  <a:gsLst>
                                    <a:gs pos="60000">
                                      <a:schemeClr val="bg1">
                                        <a:lumMod val="75000"/>
                                      </a:schemeClr>
                                    </a:gs>
                                    <a:gs pos="40000">
                                      <a:schemeClr val="bg1">
                                        <a:lumMod val="75000"/>
                                      </a:schemeClr>
                                    </a:gs>
                                    <a:gs pos="100000">
                                      <a:schemeClr val="bg1">
                                        <a:lumMod val="75000"/>
                                      </a:schemeClr>
                                    </a:gs>
                                    <a:gs pos="50000">
                                      <a:schemeClr val="bg1">
                                        <a:lumMod val="85000"/>
                                      </a:schemeClr>
                                    </a:gs>
                                    <a:gs pos="0">
                                      <a:schemeClr val="bg1">
                                        <a:lumMod val="75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3" name="Rectangle 343"/>
                              <wps:cNvSpPr/>
                              <wps:spPr>
                                <a:xfrm>
                                  <a:off x="2504256" y="493159"/>
                                  <a:ext cx="121257" cy="196820"/>
                                </a:xfrm>
                                <a:prstGeom prst="rect">
                                  <a:avLst/>
                                </a:prstGeom>
                                <a:gradFill>
                                  <a:gsLst>
                                    <a:gs pos="60000">
                                      <a:schemeClr val="bg1">
                                        <a:lumMod val="75000"/>
                                      </a:schemeClr>
                                    </a:gs>
                                    <a:gs pos="40000">
                                      <a:schemeClr val="bg1">
                                        <a:lumMod val="75000"/>
                                      </a:schemeClr>
                                    </a:gs>
                                    <a:gs pos="100000">
                                      <a:schemeClr val="bg1">
                                        <a:lumMod val="75000"/>
                                      </a:schemeClr>
                                    </a:gs>
                                    <a:gs pos="50000">
                                      <a:schemeClr val="bg1">
                                        <a:lumMod val="85000"/>
                                      </a:schemeClr>
                                    </a:gs>
                                    <a:gs pos="0">
                                      <a:schemeClr val="bg1">
                                        <a:lumMod val="75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4" name="Oval 344"/>
                              <wps:cNvSpPr/>
                              <wps:spPr>
                                <a:xfrm>
                                  <a:off x="2502850" y="583337"/>
                                  <a:ext cx="122663" cy="231855"/>
                                </a:xfrm>
                                <a:prstGeom prst="ellipse">
                                  <a:avLst/>
                                </a:prstGeom>
                                <a:gradFill>
                                  <a:gsLst>
                                    <a:gs pos="60000">
                                      <a:schemeClr val="bg2">
                                        <a:lumMod val="50000"/>
                                      </a:schemeClr>
                                    </a:gs>
                                    <a:gs pos="40000">
                                      <a:schemeClr val="bg2">
                                        <a:lumMod val="50000"/>
                                      </a:schemeClr>
                                    </a:gs>
                                    <a:gs pos="100000">
                                      <a:schemeClr val="bg2">
                                        <a:lumMod val="50000"/>
                                      </a:schemeClr>
                                    </a:gs>
                                    <a:gs pos="50000">
                                      <a:schemeClr val="bg2">
                                        <a:lumMod val="90000"/>
                                      </a:schemeClr>
                                    </a:gs>
                                    <a:gs pos="0">
                                      <a:schemeClr val="bg2">
                                        <a:lumMod val="50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5" name="Rectangle 345"/>
                              <wps:cNvSpPr/>
                              <wps:spPr>
                                <a:xfrm>
                                  <a:off x="2504256" y="583618"/>
                                  <a:ext cx="121257" cy="102730"/>
                                </a:xfrm>
                                <a:prstGeom prst="rect">
                                  <a:avLst/>
                                </a:prstGeom>
                                <a:gradFill>
                                  <a:gsLst>
                                    <a:gs pos="60000">
                                      <a:schemeClr val="bg2">
                                        <a:lumMod val="50000"/>
                                      </a:schemeClr>
                                    </a:gs>
                                    <a:gs pos="40000">
                                      <a:schemeClr val="bg2">
                                        <a:lumMod val="50000"/>
                                      </a:schemeClr>
                                    </a:gs>
                                    <a:gs pos="100000">
                                      <a:schemeClr val="bg2">
                                        <a:lumMod val="50000"/>
                                      </a:schemeClr>
                                    </a:gs>
                                    <a:gs pos="50000">
                                      <a:schemeClr val="bg2">
                                        <a:lumMod val="90000"/>
                                      </a:schemeClr>
                                    </a:gs>
                                    <a:gs pos="0">
                                      <a:schemeClr val="bg2">
                                        <a:lumMod val="50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2176338" y="395116"/>
                                  <a:ext cx="126455" cy="65975"/>
                                </a:xfrm>
                                <a:prstGeom prst="ellipse">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347"/>
                              <wps:cNvSpPr/>
                              <wps:spPr>
                                <a:xfrm rot="7951374">
                                  <a:off x="1823416" y="904071"/>
                                  <a:ext cx="509959" cy="128844"/>
                                </a:xfrm>
                                <a:prstGeom prst="ellipse">
                                  <a:avLst/>
                                </a:prstGeom>
                                <a:gradFill>
                                  <a:gsLst>
                                    <a:gs pos="100000">
                                      <a:schemeClr val="accent1">
                                        <a:lumMod val="40000"/>
                                        <a:lumOff val="60000"/>
                                      </a:schemeClr>
                                    </a:gs>
                                    <a:gs pos="0">
                                      <a:schemeClr val="bg2">
                                        <a:lumMod val="75000"/>
                                      </a:schemeClr>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48" name="Group 348"/>
                            <wpg:cNvGrpSpPr/>
                            <wpg:grpSpPr>
                              <a:xfrm>
                                <a:off x="3216304" y="30238"/>
                                <a:ext cx="828312" cy="1124321"/>
                                <a:chOff x="3216304" y="30238"/>
                                <a:chExt cx="828312" cy="1124321"/>
                              </a:xfrm>
                            </wpg:grpSpPr>
                            <wps:wsp>
                              <wps:cNvPr id="349" name="Rectangle 349"/>
                              <wps:cNvSpPr/>
                              <wps:spPr>
                                <a:xfrm rot="7802484">
                                  <a:off x="3789290" y="146590"/>
                                  <a:ext cx="309880" cy="77176"/>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0" name="Rounded Rectangle 350"/>
                              <wps:cNvSpPr/>
                              <wps:spPr>
                                <a:xfrm>
                                  <a:off x="3216304" y="960761"/>
                                  <a:ext cx="754149" cy="193798"/>
                                </a:xfrm>
                                <a:prstGeom prst="round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1" name="Snip Same Side Corner Rectangle 351"/>
                              <wps:cNvSpPr/>
                              <wps:spPr>
                                <a:xfrm>
                                  <a:off x="3581618" y="775851"/>
                                  <a:ext cx="389638" cy="374245"/>
                                </a:xfrm>
                                <a:prstGeom prst="snip2Same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2" name="Block Arc 352"/>
                              <wps:cNvSpPr/>
                              <wps:spPr>
                                <a:xfrm rot="6830012">
                                  <a:off x="3351700" y="317060"/>
                                  <a:ext cx="747295" cy="638537"/>
                                </a:xfrm>
                                <a:prstGeom prst="blockArc">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3" name="Rectangle 353"/>
                              <wps:cNvSpPr/>
                              <wps:spPr>
                                <a:xfrm rot="2432384">
                                  <a:off x="3285449" y="760732"/>
                                  <a:ext cx="309880" cy="77176"/>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4" name="Trapezoid 354"/>
                              <wps:cNvSpPr/>
                              <wps:spPr>
                                <a:xfrm>
                                  <a:off x="3458031" y="819882"/>
                                  <a:ext cx="341906" cy="195868"/>
                                </a:xfrm>
                                <a:prstGeom prst="trapezoid">
                                  <a:avLst>
                                    <a:gd name="adj" fmla="val 69091"/>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5" name="Rounded Rectangle 355"/>
                              <wps:cNvSpPr/>
                              <wps:spPr>
                                <a:xfrm rot="18594056">
                                  <a:off x="3432109" y="284515"/>
                                  <a:ext cx="652353" cy="238760"/>
                                </a:xfrm>
                                <a:prstGeom prst="roundRect">
                                  <a:avLst/>
                                </a:prstGeom>
                                <a:gradFill>
                                  <a:gsLst>
                                    <a:gs pos="100000">
                                      <a:schemeClr val="bg1">
                                        <a:lumMod val="65000"/>
                                      </a:schemeClr>
                                    </a:gs>
                                    <a:gs pos="40000">
                                      <a:schemeClr val="bg1">
                                        <a:lumMod val="85000"/>
                                      </a:schemeClr>
                                    </a:gs>
                                    <a:gs pos="70000">
                                      <a:schemeClr val="bg1">
                                        <a:lumMod val="65000"/>
                                      </a:schemeClr>
                                    </a:gs>
                                    <a:gs pos="60000">
                                      <a:schemeClr val="bg1">
                                        <a:lumMod val="85000"/>
                                      </a:schemeClr>
                                    </a:gs>
                                    <a:gs pos="30000">
                                      <a:schemeClr val="bg1">
                                        <a:lumMod val="65000"/>
                                      </a:schemeClr>
                                    </a:gs>
                                    <a:gs pos="0">
                                      <a:schemeClr val="bg1">
                                        <a:lumMod val="65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6" name="Trapezoid 356"/>
                              <wps:cNvSpPr/>
                              <wps:spPr>
                                <a:xfrm rot="13165769">
                                  <a:off x="3432190" y="621027"/>
                                  <a:ext cx="213969" cy="86360"/>
                                </a:xfrm>
                                <a:prstGeom prst="trapezoid">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57" name="Group 357"/>
                            <wpg:cNvGrpSpPr/>
                            <wpg:grpSpPr>
                              <a:xfrm>
                                <a:off x="4420741" y="217415"/>
                                <a:ext cx="989311" cy="883920"/>
                                <a:chOff x="4420741" y="217415"/>
                                <a:chExt cx="989311" cy="883920"/>
                              </a:xfrm>
                            </wpg:grpSpPr>
                            <wps:wsp>
                              <wps:cNvPr id="358" name="Rounded Rectangle 358"/>
                              <wps:cNvSpPr/>
                              <wps:spPr>
                                <a:xfrm>
                                  <a:off x="4735145" y="217415"/>
                                  <a:ext cx="674907" cy="883920"/>
                                </a:xfrm>
                                <a:prstGeom prst="roundRect">
                                  <a:avLst>
                                    <a:gd name="adj" fmla="val 4624"/>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4769913" y="262951"/>
                                  <a:ext cx="605370" cy="7928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60" name="Group 360"/>
                              <wpg:cNvGrpSpPr/>
                              <wpg:grpSpPr>
                                <a:xfrm>
                                  <a:off x="5212561" y="365725"/>
                                  <a:ext cx="46988" cy="157480"/>
                                  <a:chOff x="5212561" y="365725"/>
                                  <a:chExt cx="46988" cy="157480"/>
                                </a:xfrm>
                              </wpg:grpSpPr>
                              <wps:wsp>
                                <wps:cNvPr id="361" name="Rounded Rectangle 361"/>
                                <wps:cNvSpPr/>
                                <wps:spPr>
                                  <a:xfrm>
                                    <a:off x="5212561" y="365725"/>
                                    <a:ext cx="45719" cy="157480"/>
                                  </a:xfrm>
                                  <a:prstGeom prst="round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2" name="Rounded Rectangle 362"/>
                                <wps:cNvSpPr/>
                                <wps:spPr>
                                  <a:xfrm>
                                    <a:off x="5213830" y="365725"/>
                                    <a:ext cx="45719" cy="157480"/>
                                  </a:xfrm>
                                  <a:prstGeom prst="roundRect">
                                    <a:avLst/>
                                  </a:prstGeom>
                                  <a:solidFill>
                                    <a:srgbClr val="C00000"/>
                                  </a:solidFill>
                                  <a:ln>
                                    <a:noFill/>
                                  </a:ln>
                                  <a:scene3d>
                                    <a:camera prst="orthographicFront">
                                      <a:rot lat="0" lon="0" rev="54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63" name="Rectangle 363"/>
                              <wps:cNvSpPr/>
                              <wps:spPr>
                                <a:xfrm>
                                  <a:off x="4819653" y="365725"/>
                                  <a:ext cx="293214" cy="45719"/>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4817748" y="613656"/>
                                  <a:ext cx="523718" cy="45719"/>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5" name="Straight Connector 365"/>
                              <wps:cNvCnPr/>
                              <wps:spPr>
                                <a:xfrm>
                                  <a:off x="4819653" y="442472"/>
                                  <a:ext cx="293214"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66" name="Straight Connector 366"/>
                              <wps:cNvCnPr/>
                              <wps:spPr>
                                <a:xfrm>
                                  <a:off x="4819653" y="480572"/>
                                  <a:ext cx="293214"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67" name="Straight Connector 367"/>
                              <wps:cNvCnPr/>
                              <wps:spPr>
                                <a:xfrm>
                                  <a:off x="4819653" y="517490"/>
                                  <a:ext cx="293214"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68" name="Straight Connector 368"/>
                              <wps:cNvCnPr/>
                              <wps:spPr>
                                <a:xfrm>
                                  <a:off x="4819653" y="555590"/>
                                  <a:ext cx="293214"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69" name="Straight Connector 369"/>
                              <wps:cNvCnPr/>
                              <wps:spPr>
                                <a:xfrm>
                                  <a:off x="4817748" y="711077"/>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a:off x="4817748" y="754892"/>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1" name="Straight Connector 371"/>
                              <wps:cNvCnPr/>
                              <wps:spPr>
                                <a:xfrm>
                                  <a:off x="4817748" y="798707"/>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2" name="Straight Connector 372"/>
                              <wps:cNvCnPr/>
                              <wps:spPr>
                                <a:xfrm>
                                  <a:off x="4817748" y="842522"/>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3" name="Straight Connector 373"/>
                              <wps:cNvCnPr/>
                              <wps:spPr>
                                <a:xfrm>
                                  <a:off x="4817748" y="884432"/>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4" name="Straight Connector 374"/>
                              <wps:cNvCnPr/>
                              <wps:spPr>
                                <a:xfrm>
                                  <a:off x="4817748" y="928247"/>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5" name="Straight Connector 375"/>
                              <wps:cNvCnPr/>
                              <wps:spPr>
                                <a:xfrm>
                                  <a:off x="4817748" y="970157"/>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6" name="Straight Connector 376"/>
                              <wps:cNvCnPr/>
                              <wps:spPr>
                                <a:xfrm>
                                  <a:off x="4817748" y="1013972"/>
                                  <a:ext cx="523718" cy="0"/>
                                </a:xfrm>
                                <a:prstGeom prst="line">
                                  <a:avLst/>
                                </a:prstGeom>
                                <a:ln w="15875">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77" name="Oval 377"/>
                              <wps:cNvSpPr/>
                              <wps:spPr>
                                <a:xfrm>
                                  <a:off x="4678243" y="367190"/>
                                  <a:ext cx="300599" cy="300599"/>
                                </a:xfrm>
                                <a:prstGeom prst="ellipse">
                                  <a:avLst/>
                                </a:prstGeom>
                                <a:solidFill>
                                  <a:schemeClr val="accent1">
                                    <a:alpha val="30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rot="19046617">
                                  <a:off x="4500658" y="691400"/>
                                  <a:ext cx="262890" cy="45719"/>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9" name="Flowchart: Terminator 379"/>
                              <wps:cNvSpPr/>
                              <wps:spPr>
                                <a:xfrm rot="19055078">
                                  <a:off x="4420741" y="725898"/>
                                  <a:ext cx="311338" cy="75649"/>
                                </a:xfrm>
                                <a:prstGeom prst="flowChartTerminator">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0" name="Oval 380"/>
                              <wps:cNvSpPr/>
                              <wps:spPr>
                                <a:xfrm>
                                  <a:off x="4679512" y="367738"/>
                                  <a:ext cx="300599" cy="300599"/>
                                </a:xfrm>
                                <a:prstGeom prst="ellipse">
                                  <a:avLst/>
                                </a:prstGeom>
                                <a:noFill/>
                                <a:ln w="38100">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81" name="Group 381"/>
                            <wpg:cNvGrpSpPr/>
                            <wpg:grpSpPr>
                              <a:xfrm>
                                <a:off x="6007861" y="281763"/>
                                <a:ext cx="754900" cy="731834"/>
                                <a:chOff x="6007861" y="281763"/>
                                <a:chExt cx="754900" cy="731834"/>
                              </a:xfrm>
                            </wpg:grpSpPr>
                            <wpg:grpSp>
                              <wpg:cNvPr id="382" name="Group 382"/>
                              <wpg:cNvGrpSpPr/>
                              <wpg:grpSpPr>
                                <a:xfrm>
                                  <a:off x="6007861" y="545924"/>
                                  <a:ext cx="619283" cy="467673"/>
                                  <a:chOff x="6007861" y="545924"/>
                                  <a:chExt cx="619283" cy="467673"/>
                                </a:xfrm>
                              </wpg:grpSpPr>
                              <wps:wsp>
                                <wps:cNvPr id="383" name="Rounded Rectangle 383"/>
                                <wps:cNvSpPr/>
                                <wps:spPr>
                                  <a:xfrm>
                                    <a:off x="6007861" y="545924"/>
                                    <a:ext cx="384107" cy="185480"/>
                                  </a:xfrm>
                                  <a:prstGeom prst="roundRect">
                                    <a:avLst>
                                      <a:gd name="adj"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4" name="Flowchart: Delay 384"/>
                                <wps:cNvSpPr/>
                                <wps:spPr>
                                  <a:xfrm>
                                    <a:off x="6199889" y="545924"/>
                                    <a:ext cx="195168" cy="185480"/>
                                  </a:xfrm>
                                  <a:prstGeom prst="flowChartDela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5" name="Rounded Rectangle 385"/>
                                <wps:cNvSpPr/>
                                <wps:spPr>
                                  <a:xfrm rot="18000000">
                                    <a:off x="6295114" y="728804"/>
                                    <a:ext cx="384107" cy="185480"/>
                                  </a:xfrm>
                                  <a:prstGeom prst="roundRect">
                                    <a:avLst>
                                      <a:gd name="adj"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6" name="Flowchart: Delay 386"/>
                                <wps:cNvSpPr/>
                                <wps:spPr>
                                  <a:xfrm rot="18000000">
                                    <a:off x="6436820" y="646991"/>
                                    <a:ext cx="195168" cy="185480"/>
                                  </a:xfrm>
                                  <a:prstGeom prst="flowChartDela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87" name="Group 387"/>
                              <wpg:cNvGrpSpPr/>
                              <wpg:grpSpPr>
                                <a:xfrm rot="8645310">
                                  <a:off x="6143478" y="281763"/>
                                  <a:ext cx="619283" cy="467673"/>
                                  <a:chOff x="6143478" y="281763"/>
                                  <a:chExt cx="619283" cy="467673"/>
                                </a:xfrm>
                              </wpg:grpSpPr>
                              <wps:wsp>
                                <wps:cNvPr id="388" name="Rounded Rectangle 388"/>
                                <wps:cNvSpPr/>
                                <wps:spPr>
                                  <a:xfrm>
                                    <a:off x="6143478" y="281763"/>
                                    <a:ext cx="384107" cy="185480"/>
                                  </a:xfrm>
                                  <a:prstGeom prst="roundRect">
                                    <a:avLst>
                                      <a:gd name="adj"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9" name="Flowchart: Delay 389"/>
                                <wps:cNvSpPr/>
                                <wps:spPr>
                                  <a:xfrm>
                                    <a:off x="6335506" y="281763"/>
                                    <a:ext cx="195168" cy="185480"/>
                                  </a:xfrm>
                                  <a:prstGeom prst="flowChartDela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0" name="Rounded Rectangle 390"/>
                                <wps:cNvSpPr/>
                                <wps:spPr>
                                  <a:xfrm rot="18000000">
                                    <a:off x="6430731" y="464643"/>
                                    <a:ext cx="384107" cy="185480"/>
                                  </a:xfrm>
                                  <a:prstGeom prst="roundRect">
                                    <a:avLst>
                                      <a:gd name="adj"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1" name="Flowchart: Delay 391"/>
                                <wps:cNvSpPr/>
                                <wps:spPr>
                                  <a:xfrm rot="18000000">
                                    <a:off x="6572437" y="382830"/>
                                    <a:ext cx="195168" cy="185480"/>
                                  </a:xfrm>
                                  <a:prstGeom prst="flowChartDelay">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s:wsp>
                          <wps:cNvPr id="392" name="TextBox 109"/>
                          <wps:cNvSpPr txBox="1"/>
                          <wps:spPr>
                            <a:xfrm>
                              <a:off x="5932803" y="1177366"/>
                              <a:ext cx="931545" cy="308610"/>
                            </a:xfrm>
                            <a:prstGeom prst="rect">
                              <a:avLst/>
                            </a:prstGeom>
                            <a:noFill/>
                          </wps:spPr>
                          <wps:txbx>
                            <w:txbxContent>
                              <w:p w14:paraId="28BA7290"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Treatment</w:t>
                                </w:r>
                              </w:p>
                            </w:txbxContent>
                          </wps:txbx>
                          <wps:bodyPr wrap="square" rtlCol="0">
                            <a:noAutofit/>
                          </wps:bodyPr>
                        </wps:wsp>
                        <wps:wsp>
                          <wps:cNvPr id="393" name="TextBox 110"/>
                          <wps:cNvSpPr txBox="1"/>
                          <wps:spPr>
                            <a:xfrm>
                              <a:off x="4628498" y="1203020"/>
                              <a:ext cx="869315" cy="308610"/>
                            </a:xfrm>
                            <a:prstGeom prst="rect">
                              <a:avLst/>
                            </a:prstGeom>
                            <a:noFill/>
                          </wps:spPr>
                          <wps:txbx>
                            <w:txbxContent>
                              <w:p w14:paraId="4084ACB4"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Diagnosis</w:t>
                                </w:r>
                              </w:p>
                            </w:txbxContent>
                          </wps:txbx>
                          <wps:bodyPr wrap="square" rtlCol="0">
                            <a:noAutofit/>
                          </wps:bodyPr>
                        </wps:wsp>
                        <wps:wsp>
                          <wps:cNvPr id="394" name="TextBox 111"/>
                          <wps:cNvSpPr txBox="1"/>
                          <wps:spPr>
                            <a:xfrm>
                              <a:off x="1699546" y="1090064"/>
                              <a:ext cx="1032510" cy="525780"/>
                            </a:xfrm>
                            <a:prstGeom prst="rect">
                              <a:avLst/>
                            </a:prstGeom>
                            <a:noFill/>
                          </wps:spPr>
                          <wps:txbx>
                            <w:txbxContent>
                              <w:p w14:paraId="51179B54"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 xml:space="preserve">Sample </w:t>
                                </w:r>
                              </w:p>
                              <w:p w14:paraId="11AECC8C"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preparation</w:t>
                                </w:r>
                              </w:p>
                            </w:txbxContent>
                          </wps:txbx>
                          <wps:bodyPr wrap="square" rtlCol="0">
                            <a:noAutofit/>
                          </wps:bodyPr>
                        </wps:wsp>
                        <wps:wsp>
                          <wps:cNvPr id="395" name="TextBox 112"/>
                          <wps:cNvSpPr txBox="1"/>
                          <wps:spPr>
                            <a:xfrm>
                              <a:off x="0" y="1118210"/>
                              <a:ext cx="1604645" cy="525780"/>
                            </a:xfrm>
                            <a:prstGeom prst="rect">
                              <a:avLst/>
                            </a:prstGeom>
                            <a:noFill/>
                          </wps:spPr>
                          <wps:txbx>
                            <w:txbxContent>
                              <w:p w14:paraId="179CC715"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Patient arrival</w:t>
                                </w:r>
                              </w:p>
                              <w:p w14:paraId="748E3423"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amp; sample collection</w:t>
                                </w:r>
                              </w:p>
                            </w:txbxContent>
                          </wps:txbx>
                          <wps:bodyPr wrap="square" rtlCol="0">
                            <a:noAutofit/>
                          </wps:bodyPr>
                        </wps:wsp>
                        <wps:wsp>
                          <wps:cNvPr id="396" name="TextBox 113"/>
                          <wps:cNvSpPr txBox="1"/>
                          <wps:spPr>
                            <a:xfrm>
                              <a:off x="3240437" y="1189845"/>
                              <a:ext cx="763905" cy="308610"/>
                            </a:xfrm>
                            <a:prstGeom prst="rect">
                              <a:avLst/>
                            </a:prstGeom>
                            <a:noFill/>
                          </wps:spPr>
                          <wps:txbx>
                            <w:txbxContent>
                              <w:p w14:paraId="701859AC"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Analysis</w:t>
                                </w:r>
                              </w:p>
                            </w:txbxContent>
                          </wps:txbx>
                          <wps:bodyPr wrap="square" rtlCol="0">
                            <a:noAutofit/>
                          </wps:bodyPr>
                        </wps:wsp>
                        <wps:wsp>
                          <wps:cNvPr id="397" name="Rectangle 397"/>
                          <wps:cNvSpPr/>
                          <wps:spPr>
                            <a:xfrm>
                              <a:off x="3295842" y="1250610"/>
                              <a:ext cx="635813" cy="208139"/>
                            </a:xfrm>
                            <a:prstGeom prst="rect">
                              <a:avLst/>
                            </a:prstGeom>
                            <a:noFill/>
                            <a:ln w="12700">
                              <a:solidFill>
                                <a:schemeClr val="tx1"/>
                              </a:solidFill>
                            </a:ln>
                          </wps:spPr>
                          <wps:style>
                            <a:lnRef idx="2">
                              <a:schemeClr val="accent5">
                                <a:shade val="50000"/>
                              </a:schemeClr>
                            </a:lnRef>
                            <a:fillRef idx="1">
                              <a:schemeClr val="accent5"/>
                            </a:fillRef>
                            <a:effectRef idx="0">
                              <a:schemeClr val="accent5"/>
                            </a:effectRef>
                            <a:fontRef idx="minor">
                              <a:schemeClr val="lt1"/>
                            </a:fontRef>
                          </wps:style>
                          <wps:bodyPr rtlCol="0" anchor="ctr"/>
                        </wps:wsp>
                        <wps:wsp>
                          <wps:cNvPr id="398" name="Straight Connector 398"/>
                          <wps:cNvCnPr/>
                          <wps:spPr>
                            <a:xfrm flipH="1">
                              <a:off x="203176" y="1457294"/>
                              <a:ext cx="3090190" cy="309235"/>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99" name="Straight Connector 399"/>
                          <wps:cNvCnPr/>
                          <wps:spPr>
                            <a:xfrm>
                              <a:off x="3931655" y="1458367"/>
                              <a:ext cx="2861296" cy="30816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00" name="Freeform 400"/>
                          <wps:cNvSpPr/>
                          <wps:spPr>
                            <a:xfrm>
                              <a:off x="1599674" y="3583976"/>
                              <a:ext cx="562990" cy="285104"/>
                            </a:xfrm>
                            <a:custGeom>
                              <a:avLst/>
                              <a:gdLst>
                                <a:gd name="connsiteX0" fmla="*/ 0 w 1223010"/>
                                <a:gd name="connsiteY0" fmla="*/ 601980 h 619344"/>
                                <a:gd name="connsiteX1" fmla="*/ 34290 w 1223010"/>
                                <a:gd name="connsiteY1" fmla="*/ 561975 h 619344"/>
                                <a:gd name="connsiteX2" fmla="*/ 104775 w 1223010"/>
                                <a:gd name="connsiteY2" fmla="*/ 594360 h 619344"/>
                                <a:gd name="connsiteX3" fmla="*/ 127635 w 1223010"/>
                                <a:gd name="connsiteY3" fmla="*/ 567690 h 619344"/>
                                <a:gd name="connsiteX4" fmla="*/ 148590 w 1223010"/>
                                <a:gd name="connsiteY4" fmla="*/ 11430 h 619344"/>
                                <a:gd name="connsiteX5" fmla="*/ 150495 w 1223010"/>
                                <a:gd name="connsiteY5" fmla="*/ 514350 h 619344"/>
                                <a:gd name="connsiteX6" fmla="*/ 171450 w 1223010"/>
                                <a:gd name="connsiteY6" fmla="*/ 596265 h 619344"/>
                                <a:gd name="connsiteX7" fmla="*/ 234315 w 1223010"/>
                                <a:gd name="connsiteY7" fmla="*/ 605790 h 619344"/>
                                <a:gd name="connsiteX8" fmla="*/ 257175 w 1223010"/>
                                <a:gd name="connsiteY8" fmla="*/ 554355 h 619344"/>
                                <a:gd name="connsiteX9" fmla="*/ 268605 w 1223010"/>
                                <a:gd name="connsiteY9" fmla="*/ 238125 h 619344"/>
                                <a:gd name="connsiteX10" fmla="*/ 287655 w 1223010"/>
                                <a:gd name="connsiteY10" fmla="*/ 546735 h 619344"/>
                                <a:gd name="connsiteX11" fmla="*/ 308610 w 1223010"/>
                                <a:gd name="connsiteY11" fmla="*/ 575310 h 619344"/>
                                <a:gd name="connsiteX12" fmla="*/ 340995 w 1223010"/>
                                <a:gd name="connsiteY12" fmla="*/ 270510 h 619344"/>
                                <a:gd name="connsiteX13" fmla="*/ 363855 w 1223010"/>
                                <a:gd name="connsiteY13" fmla="*/ 537210 h 619344"/>
                                <a:gd name="connsiteX14" fmla="*/ 403860 w 1223010"/>
                                <a:gd name="connsiteY14" fmla="*/ 579120 h 619344"/>
                                <a:gd name="connsiteX15" fmla="*/ 478155 w 1223010"/>
                                <a:gd name="connsiteY15" fmla="*/ 563880 h 619344"/>
                                <a:gd name="connsiteX16" fmla="*/ 514350 w 1223010"/>
                                <a:gd name="connsiteY16" fmla="*/ 502920 h 619344"/>
                                <a:gd name="connsiteX17" fmla="*/ 546735 w 1223010"/>
                                <a:gd name="connsiteY17" fmla="*/ 447675 h 619344"/>
                                <a:gd name="connsiteX18" fmla="*/ 579120 w 1223010"/>
                                <a:gd name="connsiteY18" fmla="*/ 422910 h 619344"/>
                                <a:gd name="connsiteX19" fmla="*/ 628650 w 1223010"/>
                                <a:gd name="connsiteY19" fmla="*/ 447675 h 619344"/>
                                <a:gd name="connsiteX20" fmla="*/ 674370 w 1223010"/>
                                <a:gd name="connsiteY20" fmla="*/ 523875 h 619344"/>
                                <a:gd name="connsiteX21" fmla="*/ 720090 w 1223010"/>
                                <a:gd name="connsiteY21" fmla="*/ 569595 h 619344"/>
                                <a:gd name="connsiteX22" fmla="*/ 771525 w 1223010"/>
                                <a:gd name="connsiteY22" fmla="*/ 525780 h 619344"/>
                                <a:gd name="connsiteX23" fmla="*/ 796290 w 1223010"/>
                                <a:gd name="connsiteY23" fmla="*/ 0 h 619344"/>
                                <a:gd name="connsiteX24" fmla="*/ 817245 w 1223010"/>
                                <a:gd name="connsiteY24" fmla="*/ 525780 h 619344"/>
                                <a:gd name="connsiteX25" fmla="*/ 845820 w 1223010"/>
                                <a:gd name="connsiteY25" fmla="*/ 565785 h 619344"/>
                                <a:gd name="connsiteX26" fmla="*/ 883920 w 1223010"/>
                                <a:gd name="connsiteY26" fmla="*/ 510540 h 619344"/>
                                <a:gd name="connsiteX27" fmla="*/ 988695 w 1223010"/>
                                <a:gd name="connsiteY27" fmla="*/ 571500 h 619344"/>
                                <a:gd name="connsiteX28" fmla="*/ 1011555 w 1223010"/>
                                <a:gd name="connsiteY28" fmla="*/ 531495 h 619344"/>
                                <a:gd name="connsiteX29" fmla="*/ 1040130 w 1223010"/>
                                <a:gd name="connsiteY29" fmla="*/ 280035 h 619344"/>
                                <a:gd name="connsiteX30" fmla="*/ 1045845 w 1223010"/>
                                <a:gd name="connsiteY30" fmla="*/ 485775 h 619344"/>
                                <a:gd name="connsiteX31" fmla="*/ 1101090 w 1223010"/>
                                <a:gd name="connsiteY31" fmla="*/ 561975 h 619344"/>
                                <a:gd name="connsiteX32" fmla="*/ 1223010 w 1223010"/>
                                <a:gd name="connsiteY32" fmla="*/ 596265 h 6193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1223010" h="619344">
                                  <a:moveTo>
                                    <a:pt x="0" y="601980"/>
                                  </a:moveTo>
                                  <a:cubicBezTo>
                                    <a:pt x="8414" y="582612"/>
                                    <a:pt x="16828" y="563245"/>
                                    <a:pt x="34290" y="561975"/>
                                  </a:cubicBezTo>
                                  <a:cubicBezTo>
                                    <a:pt x="51753" y="560705"/>
                                    <a:pt x="89218" y="593408"/>
                                    <a:pt x="104775" y="594360"/>
                                  </a:cubicBezTo>
                                  <a:cubicBezTo>
                                    <a:pt x="120332" y="595312"/>
                                    <a:pt x="120333" y="664845"/>
                                    <a:pt x="127635" y="567690"/>
                                  </a:cubicBezTo>
                                  <a:cubicBezTo>
                                    <a:pt x="134938" y="470535"/>
                                    <a:pt x="144780" y="20320"/>
                                    <a:pt x="148590" y="11430"/>
                                  </a:cubicBezTo>
                                  <a:cubicBezTo>
                                    <a:pt x="152400" y="2540"/>
                                    <a:pt x="146685" y="416878"/>
                                    <a:pt x="150495" y="514350"/>
                                  </a:cubicBezTo>
                                  <a:cubicBezTo>
                                    <a:pt x="154305" y="611822"/>
                                    <a:pt x="157480" y="581025"/>
                                    <a:pt x="171450" y="596265"/>
                                  </a:cubicBezTo>
                                  <a:cubicBezTo>
                                    <a:pt x="185420" y="611505"/>
                                    <a:pt x="220028" y="612775"/>
                                    <a:pt x="234315" y="605790"/>
                                  </a:cubicBezTo>
                                  <a:cubicBezTo>
                                    <a:pt x="248602" y="598805"/>
                                    <a:pt x="251460" y="615632"/>
                                    <a:pt x="257175" y="554355"/>
                                  </a:cubicBezTo>
                                  <a:cubicBezTo>
                                    <a:pt x="262890" y="493078"/>
                                    <a:pt x="263525" y="239395"/>
                                    <a:pt x="268605" y="238125"/>
                                  </a:cubicBezTo>
                                  <a:cubicBezTo>
                                    <a:pt x="273685" y="236855"/>
                                    <a:pt x="280988" y="490538"/>
                                    <a:pt x="287655" y="546735"/>
                                  </a:cubicBezTo>
                                  <a:cubicBezTo>
                                    <a:pt x="294322" y="602932"/>
                                    <a:pt x="299720" y="621348"/>
                                    <a:pt x="308610" y="575310"/>
                                  </a:cubicBezTo>
                                  <a:cubicBezTo>
                                    <a:pt x="317500" y="529272"/>
                                    <a:pt x="331787" y="276860"/>
                                    <a:pt x="340995" y="270510"/>
                                  </a:cubicBezTo>
                                  <a:cubicBezTo>
                                    <a:pt x="350203" y="264160"/>
                                    <a:pt x="353378" y="485775"/>
                                    <a:pt x="363855" y="537210"/>
                                  </a:cubicBezTo>
                                  <a:cubicBezTo>
                                    <a:pt x="374332" y="588645"/>
                                    <a:pt x="384810" y="574675"/>
                                    <a:pt x="403860" y="579120"/>
                                  </a:cubicBezTo>
                                  <a:cubicBezTo>
                                    <a:pt x="422910" y="583565"/>
                                    <a:pt x="459740" y="576580"/>
                                    <a:pt x="478155" y="563880"/>
                                  </a:cubicBezTo>
                                  <a:cubicBezTo>
                                    <a:pt x="496570" y="551180"/>
                                    <a:pt x="502920" y="522287"/>
                                    <a:pt x="514350" y="502920"/>
                                  </a:cubicBezTo>
                                  <a:cubicBezTo>
                                    <a:pt x="525780" y="483553"/>
                                    <a:pt x="535940" y="461010"/>
                                    <a:pt x="546735" y="447675"/>
                                  </a:cubicBezTo>
                                  <a:cubicBezTo>
                                    <a:pt x="557530" y="434340"/>
                                    <a:pt x="565468" y="422910"/>
                                    <a:pt x="579120" y="422910"/>
                                  </a:cubicBezTo>
                                  <a:cubicBezTo>
                                    <a:pt x="592772" y="422910"/>
                                    <a:pt x="612775" y="430848"/>
                                    <a:pt x="628650" y="447675"/>
                                  </a:cubicBezTo>
                                  <a:cubicBezTo>
                                    <a:pt x="644525" y="464502"/>
                                    <a:pt x="659130" y="503555"/>
                                    <a:pt x="674370" y="523875"/>
                                  </a:cubicBezTo>
                                  <a:cubicBezTo>
                                    <a:pt x="689610" y="544195"/>
                                    <a:pt x="703898" y="569278"/>
                                    <a:pt x="720090" y="569595"/>
                                  </a:cubicBezTo>
                                  <a:cubicBezTo>
                                    <a:pt x="736282" y="569912"/>
                                    <a:pt x="758825" y="620713"/>
                                    <a:pt x="771525" y="525780"/>
                                  </a:cubicBezTo>
                                  <a:cubicBezTo>
                                    <a:pt x="784225" y="430847"/>
                                    <a:pt x="788670" y="0"/>
                                    <a:pt x="796290" y="0"/>
                                  </a:cubicBezTo>
                                  <a:cubicBezTo>
                                    <a:pt x="803910" y="0"/>
                                    <a:pt x="808990" y="431483"/>
                                    <a:pt x="817245" y="525780"/>
                                  </a:cubicBezTo>
                                  <a:cubicBezTo>
                                    <a:pt x="825500" y="620077"/>
                                    <a:pt x="834708" y="568325"/>
                                    <a:pt x="845820" y="565785"/>
                                  </a:cubicBezTo>
                                  <a:cubicBezTo>
                                    <a:pt x="856932" y="563245"/>
                                    <a:pt x="860108" y="509588"/>
                                    <a:pt x="883920" y="510540"/>
                                  </a:cubicBezTo>
                                  <a:cubicBezTo>
                                    <a:pt x="907732" y="511492"/>
                                    <a:pt x="967423" y="568008"/>
                                    <a:pt x="988695" y="571500"/>
                                  </a:cubicBezTo>
                                  <a:cubicBezTo>
                                    <a:pt x="1009967" y="574992"/>
                                    <a:pt x="1002982" y="580073"/>
                                    <a:pt x="1011555" y="531495"/>
                                  </a:cubicBezTo>
                                  <a:cubicBezTo>
                                    <a:pt x="1020128" y="482917"/>
                                    <a:pt x="1034415" y="287655"/>
                                    <a:pt x="1040130" y="280035"/>
                                  </a:cubicBezTo>
                                  <a:cubicBezTo>
                                    <a:pt x="1045845" y="272415"/>
                                    <a:pt x="1035685" y="438785"/>
                                    <a:pt x="1045845" y="485775"/>
                                  </a:cubicBezTo>
                                  <a:cubicBezTo>
                                    <a:pt x="1056005" y="532765"/>
                                    <a:pt x="1071563" y="543560"/>
                                    <a:pt x="1101090" y="561975"/>
                                  </a:cubicBezTo>
                                  <a:cubicBezTo>
                                    <a:pt x="1130617" y="580390"/>
                                    <a:pt x="1176813" y="588327"/>
                                    <a:pt x="1223010" y="596265"/>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1" name="Freeform 401"/>
                          <wps:cNvSpPr/>
                          <wps:spPr>
                            <a:xfrm>
                              <a:off x="1021748" y="2495928"/>
                              <a:ext cx="562990" cy="324894"/>
                            </a:xfrm>
                            <a:custGeom>
                              <a:avLst/>
                              <a:gdLst>
                                <a:gd name="connsiteX0" fmla="*/ 0 w 1219200"/>
                                <a:gd name="connsiteY0" fmla="*/ 377194 h 377194"/>
                                <a:gd name="connsiteX1" fmla="*/ 57150 w 1219200"/>
                                <a:gd name="connsiteY1" fmla="*/ 354334 h 377194"/>
                                <a:gd name="connsiteX2" fmla="*/ 125730 w 1219200"/>
                                <a:gd name="connsiteY2" fmla="*/ 369574 h 377194"/>
                                <a:gd name="connsiteX3" fmla="*/ 156210 w 1219200"/>
                                <a:gd name="connsiteY3" fmla="*/ 304804 h 377194"/>
                                <a:gd name="connsiteX4" fmla="*/ 179070 w 1219200"/>
                                <a:gd name="connsiteY4" fmla="*/ 361954 h 377194"/>
                                <a:gd name="connsiteX5" fmla="*/ 255270 w 1219200"/>
                                <a:gd name="connsiteY5" fmla="*/ 369574 h 377194"/>
                                <a:gd name="connsiteX6" fmla="*/ 270510 w 1219200"/>
                                <a:gd name="connsiteY6" fmla="*/ 300994 h 377194"/>
                                <a:gd name="connsiteX7" fmla="*/ 285750 w 1219200"/>
                                <a:gd name="connsiteY7" fmla="*/ 11434 h 377194"/>
                                <a:gd name="connsiteX8" fmla="*/ 293370 w 1219200"/>
                                <a:gd name="connsiteY8" fmla="*/ 316234 h 377194"/>
                                <a:gd name="connsiteX9" fmla="*/ 335280 w 1219200"/>
                                <a:gd name="connsiteY9" fmla="*/ 361954 h 377194"/>
                                <a:gd name="connsiteX10" fmla="*/ 354330 w 1219200"/>
                                <a:gd name="connsiteY10" fmla="*/ 251464 h 377194"/>
                                <a:gd name="connsiteX11" fmla="*/ 381000 w 1219200"/>
                                <a:gd name="connsiteY11" fmla="*/ 354334 h 377194"/>
                                <a:gd name="connsiteX12" fmla="*/ 491490 w 1219200"/>
                                <a:gd name="connsiteY12" fmla="*/ 346714 h 377194"/>
                                <a:gd name="connsiteX13" fmla="*/ 556260 w 1219200"/>
                                <a:gd name="connsiteY13" fmla="*/ 285754 h 377194"/>
                                <a:gd name="connsiteX14" fmla="*/ 617220 w 1219200"/>
                                <a:gd name="connsiteY14" fmla="*/ 285754 h 377194"/>
                                <a:gd name="connsiteX15" fmla="*/ 674370 w 1219200"/>
                                <a:gd name="connsiteY15" fmla="*/ 339094 h 377194"/>
                                <a:gd name="connsiteX16" fmla="*/ 773430 w 1219200"/>
                                <a:gd name="connsiteY16" fmla="*/ 327664 h 377194"/>
                                <a:gd name="connsiteX17" fmla="*/ 811530 w 1219200"/>
                                <a:gd name="connsiteY17" fmla="*/ 4 h 377194"/>
                                <a:gd name="connsiteX18" fmla="*/ 819150 w 1219200"/>
                                <a:gd name="connsiteY18" fmla="*/ 320044 h 377194"/>
                                <a:gd name="connsiteX19" fmla="*/ 857250 w 1219200"/>
                                <a:gd name="connsiteY19" fmla="*/ 358144 h 377194"/>
                                <a:gd name="connsiteX20" fmla="*/ 899160 w 1219200"/>
                                <a:gd name="connsiteY20" fmla="*/ 320044 h 377194"/>
                                <a:gd name="connsiteX21" fmla="*/ 971550 w 1219200"/>
                                <a:gd name="connsiteY21" fmla="*/ 346714 h 377194"/>
                                <a:gd name="connsiteX22" fmla="*/ 1021080 w 1219200"/>
                                <a:gd name="connsiteY22" fmla="*/ 342904 h 377194"/>
                                <a:gd name="connsiteX23" fmla="*/ 1047750 w 1219200"/>
                                <a:gd name="connsiteY23" fmla="*/ 125734 h 377194"/>
                                <a:gd name="connsiteX24" fmla="*/ 1066800 w 1219200"/>
                                <a:gd name="connsiteY24" fmla="*/ 312424 h 377194"/>
                                <a:gd name="connsiteX25" fmla="*/ 1085850 w 1219200"/>
                                <a:gd name="connsiteY25" fmla="*/ 342904 h 377194"/>
                                <a:gd name="connsiteX26" fmla="*/ 1120140 w 1219200"/>
                                <a:gd name="connsiteY26" fmla="*/ 354334 h 377194"/>
                                <a:gd name="connsiteX27" fmla="*/ 1219200 w 1219200"/>
                                <a:gd name="connsiteY27" fmla="*/ 369574 h 377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219200" h="377194">
                                  <a:moveTo>
                                    <a:pt x="0" y="377194"/>
                                  </a:moveTo>
                                  <a:cubicBezTo>
                                    <a:pt x="18097" y="366399"/>
                                    <a:pt x="36195" y="355604"/>
                                    <a:pt x="57150" y="354334"/>
                                  </a:cubicBezTo>
                                  <a:cubicBezTo>
                                    <a:pt x="78105" y="353064"/>
                                    <a:pt x="109220" y="377829"/>
                                    <a:pt x="125730" y="369574"/>
                                  </a:cubicBezTo>
                                  <a:cubicBezTo>
                                    <a:pt x="142240" y="361319"/>
                                    <a:pt x="147320" y="306074"/>
                                    <a:pt x="156210" y="304804"/>
                                  </a:cubicBezTo>
                                  <a:cubicBezTo>
                                    <a:pt x="165100" y="303534"/>
                                    <a:pt x="162560" y="351159"/>
                                    <a:pt x="179070" y="361954"/>
                                  </a:cubicBezTo>
                                  <a:cubicBezTo>
                                    <a:pt x="195580" y="372749"/>
                                    <a:pt x="240030" y="379734"/>
                                    <a:pt x="255270" y="369574"/>
                                  </a:cubicBezTo>
                                  <a:cubicBezTo>
                                    <a:pt x="270510" y="359414"/>
                                    <a:pt x="265430" y="360684"/>
                                    <a:pt x="270510" y="300994"/>
                                  </a:cubicBezTo>
                                  <a:cubicBezTo>
                                    <a:pt x="275590" y="241304"/>
                                    <a:pt x="281940" y="8894"/>
                                    <a:pt x="285750" y="11434"/>
                                  </a:cubicBezTo>
                                  <a:cubicBezTo>
                                    <a:pt x="289560" y="13974"/>
                                    <a:pt x="285115" y="257814"/>
                                    <a:pt x="293370" y="316234"/>
                                  </a:cubicBezTo>
                                  <a:cubicBezTo>
                                    <a:pt x="301625" y="374654"/>
                                    <a:pt x="325120" y="372749"/>
                                    <a:pt x="335280" y="361954"/>
                                  </a:cubicBezTo>
                                  <a:cubicBezTo>
                                    <a:pt x="345440" y="351159"/>
                                    <a:pt x="346710" y="252734"/>
                                    <a:pt x="354330" y="251464"/>
                                  </a:cubicBezTo>
                                  <a:cubicBezTo>
                                    <a:pt x="361950" y="250194"/>
                                    <a:pt x="358140" y="338459"/>
                                    <a:pt x="381000" y="354334"/>
                                  </a:cubicBezTo>
                                  <a:cubicBezTo>
                                    <a:pt x="403860" y="370209"/>
                                    <a:pt x="462280" y="358144"/>
                                    <a:pt x="491490" y="346714"/>
                                  </a:cubicBezTo>
                                  <a:cubicBezTo>
                                    <a:pt x="520700" y="335284"/>
                                    <a:pt x="535305" y="295914"/>
                                    <a:pt x="556260" y="285754"/>
                                  </a:cubicBezTo>
                                  <a:cubicBezTo>
                                    <a:pt x="577215" y="275594"/>
                                    <a:pt x="597535" y="276864"/>
                                    <a:pt x="617220" y="285754"/>
                                  </a:cubicBezTo>
                                  <a:cubicBezTo>
                                    <a:pt x="636905" y="294644"/>
                                    <a:pt x="648335" y="332109"/>
                                    <a:pt x="674370" y="339094"/>
                                  </a:cubicBezTo>
                                  <a:cubicBezTo>
                                    <a:pt x="700405" y="346079"/>
                                    <a:pt x="750570" y="384179"/>
                                    <a:pt x="773430" y="327664"/>
                                  </a:cubicBezTo>
                                  <a:cubicBezTo>
                                    <a:pt x="796290" y="271149"/>
                                    <a:pt x="803910" y="1274"/>
                                    <a:pt x="811530" y="4"/>
                                  </a:cubicBezTo>
                                  <a:cubicBezTo>
                                    <a:pt x="819150" y="-1266"/>
                                    <a:pt x="811530" y="260354"/>
                                    <a:pt x="819150" y="320044"/>
                                  </a:cubicBezTo>
                                  <a:cubicBezTo>
                                    <a:pt x="826770" y="379734"/>
                                    <a:pt x="843915" y="358144"/>
                                    <a:pt x="857250" y="358144"/>
                                  </a:cubicBezTo>
                                  <a:cubicBezTo>
                                    <a:pt x="870585" y="358144"/>
                                    <a:pt x="880110" y="321949"/>
                                    <a:pt x="899160" y="320044"/>
                                  </a:cubicBezTo>
                                  <a:cubicBezTo>
                                    <a:pt x="918210" y="318139"/>
                                    <a:pt x="951230" y="342904"/>
                                    <a:pt x="971550" y="346714"/>
                                  </a:cubicBezTo>
                                  <a:cubicBezTo>
                                    <a:pt x="991870" y="350524"/>
                                    <a:pt x="1008380" y="379734"/>
                                    <a:pt x="1021080" y="342904"/>
                                  </a:cubicBezTo>
                                  <a:cubicBezTo>
                                    <a:pt x="1033780" y="306074"/>
                                    <a:pt x="1040130" y="130814"/>
                                    <a:pt x="1047750" y="125734"/>
                                  </a:cubicBezTo>
                                  <a:cubicBezTo>
                                    <a:pt x="1055370" y="120654"/>
                                    <a:pt x="1060450" y="276229"/>
                                    <a:pt x="1066800" y="312424"/>
                                  </a:cubicBezTo>
                                  <a:cubicBezTo>
                                    <a:pt x="1073150" y="348619"/>
                                    <a:pt x="1076960" y="335919"/>
                                    <a:pt x="1085850" y="342904"/>
                                  </a:cubicBezTo>
                                  <a:cubicBezTo>
                                    <a:pt x="1094740" y="349889"/>
                                    <a:pt x="1097915" y="349889"/>
                                    <a:pt x="1120140" y="354334"/>
                                  </a:cubicBezTo>
                                  <a:cubicBezTo>
                                    <a:pt x="1142365" y="358779"/>
                                    <a:pt x="1180782" y="364176"/>
                                    <a:pt x="1219200" y="369574"/>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2" name="Rectangle 402"/>
                          <wps:cNvSpPr/>
                          <wps:spPr>
                            <a:xfrm>
                              <a:off x="744868" y="2392296"/>
                              <a:ext cx="1514101" cy="1675176"/>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3" name="Straight Connector 403"/>
                          <wps:cNvCnPr/>
                          <wps:spPr>
                            <a:xfrm>
                              <a:off x="1022333" y="2483496"/>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04" name="Straight Connector 404"/>
                          <wps:cNvCnPr/>
                          <wps:spPr>
                            <a:xfrm>
                              <a:off x="1022333" y="3014916"/>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05" name="Straight Connector 405"/>
                          <wps:cNvCnPr/>
                          <wps:spPr>
                            <a:xfrm flipH="1" flipV="1">
                              <a:off x="1587077" y="2483497"/>
                              <a:ext cx="4907" cy="1377395"/>
                            </a:xfrm>
                            <a:prstGeom prst="line">
                              <a:avLst/>
                            </a:prstGeom>
                            <a:ln w="12700">
                              <a:solidFill>
                                <a:schemeClr val="accent3"/>
                              </a:solidFill>
                              <a:prstDash val="sysDash"/>
                            </a:ln>
                          </wps:spPr>
                          <wps:style>
                            <a:lnRef idx="1">
                              <a:schemeClr val="accent1"/>
                            </a:lnRef>
                            <a:fillRef idx="0">
                              <a:schemeClr val="accent1"/>
                            </a:fillRef>
                            <a:effectRef idx="0">
                              <a:schemeClr val="accent1"/>
                            </a:effectRef>
                            <a:fontRef idx="minor">
                              <a:schemeClr val="tx1"/>
                            </a:fontRef>
                          </wps:style>
                          <wps:bodyPr/>
                        </wps:wsp>
                        <wps:wsp>
                          <wps:cNvPr id="406" name="Rectangle 406"/>
                          <wps:cNvSpPr/>
                          <wps:spPr>
                            <a:xfrm>
                              <a:off x="1074072" y="2110367"/>
                              <a:ext cx="466528" cy="21046"/>
                            </a:xfrm>
                            <a:prstGeom prst="rect">
                              <a:avLst/>
                            </a:prstGeom>
                            <a:solidFill>
                              <a:srgbClr val="8BE1FF">
                                <a:alpha val="30000"/>
                              </a:srgbClr>
                            </a:solidFill>
                            <a:ln w="12700">
                              <a:solidFill>
                                <a:srgbClr val="69D8F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7" name="Chord 407"/>
                          <wps:cNvSpPr/>
                          <wps:spPr>
                            <a:xfrm rot="5400000">
                              <a:off x="1292428" y="2005136"/>
                              <a:ext cx="29816" cy="210463"/>
                            </a:xfrm>
                            <a:prstGeom prst="chord">
                              <a:avLst>
                                <a:gd name="adj1" fmla="val 5411154"/>
                                <a:gd name="adj2" fmla="val 16200000"/>
                              </a:avLst>
                            </a:prstGeom>
                            <a:solidFill>
                              <a:schemeClr val="accent2">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8" name="Straight Arrow Connector 408"/>
                          <wps:cNvCnPr/>
                          <wps:spPr>
                            <a:xfrm flipV="1">
                              <a:off x="1291551" y="1888506"/>
                              <a:ext cx="268341" cy="196432"/>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9" name="Straight Arrow Connector 409"/>
                          <wps:cNvCnPr/>
                          <wps:spPr>
                            <a:xfrm flipV="1">
                              <a:off x="1284536" y="1952082"/>
                              <a:ext cx="268341" cy="139872"/>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0" name="Straight Arrow Connector 410"/>
                          <wps:cNvCnPr/>
                          <wps:spPr>
                            <a:xfrm flipV="1">
                              <a:off x="1278397" y="1874473"/>
                              <a:ext cx="227125" cy="217480"/>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1" name="Rectangle 411"/>
                          <wps:cNvSpPr/>
                          <wps:spPr>
                            <a:xfrm>
                              <a:off x="1682370" y="2110367"/>
                              <a:ext cx="466528" cy="21046"/>
                            </a:xfrm>
                            <a:prstGeom prst="rect">
                              <a:avLst/>
                            </a:prstGeom>
                            <a:solidFill>
                              <a:srgbClr val="8BE1FF">
                                <a:alpha val="30000"/>
                              </a:srgbClr>
                            </a:solidFill>
                            <a:ln w="12700">
                              <a:solidFill>
                                <a:srgbClr val="69D8F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2" name="Chord 412"/>
                          <wps:cNvSpPr/>
                          <wps:spPr>
                            <a:xfrm rot="5400000">
                              <a:off x="1900726" y="2005136"/>
                              <a:ext cx="29816" cy="210463"/>
                            </a:xfrm>
                            <a:prstGeom prst="chord">
                              <a:avLst>
                                <a:gd name="adj1" fmla="val 5411154"/>
                                <a:gd name="adj2" fmla="val 16200000"/>
                              </a:avLst>
                            </a:prstGeom>
                            <a:solidFill>
                              <a:schemeClr val="accent2">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3" name="Straight Arrow Connector 413"/>
                          <wps:cNvCnPr/>
                          <wps:spPr>
                            <a:xfrm flipV="1">
                              <a:off x="1899849" y="1888506"/>
                              <a:ext cx="268341" cy="196432"/>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4" name="Straight Arrow Connector 414"/>
                          <wps:cNvCnPr/>
                          <wps:spPr>
                            <a:xfrm flipV="1">
                              <a:off x="1892834" y="1952082"/>
                              <a:ext cx="268341" cy="139872"/>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5" name="Straight Arrow Connector 415"/>
                          <wps:cNvCnPr/>
                          <wps:spPr>
                            <a:xfrm flipV="1">
                              <a:off x="1886695" y="1874473"/>
                              <a:ext cx="227125" cy="217480"/>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6" name="Straight Arrow Connector 416"/>
                          <wps:cNvCnPr/>
                          <wps:spPr>
                            <a:xfrm>
                              <a:off x="1022333" y="1886750"/>
                              <a:ext cx="268341" cy="206956"/>
                            </a:xfrm>
                            <a:prstGeom prst="straightConnector1">
                              <a:avLst/>
                            </a:prstGeom>
                            <a:ln w="1587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 name="Straight Arrow Connector 417"/>
                          <wps:cNvCnPr/>
                          <wps:spPr>
                            <a:xfrm>
                              <a:off x="1630631" y="1886750"/>
                              <a:ext cx="268341" cy="206956"/>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8" name="Down Arrow 418"/>
                          <wps:cNvSpPr/>
                          <wps:spPr>
                            <a:xfrm>
                              <a:off x="1212408" y="2203759"/>
                              <a:ext cx="189855" cy="147324"/>
                            </a:xfrm>
                            <a:prstGeom prst="downArrow">
                              <a:avLst/>
                            </a:prstGeom>
                            <a:solidFill>
                              <a:schemeClr val="bg1"/>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9" name="Down Arrow 419"/>
                          <wps:cNvSpPr/>
                          <wps:spPr>
                            <a:xfrm>
                              <a:off x="1831010" y="2203763"/>
                              <a:ext cx="189855" cy="147324"/>
                            </a:xfrm>
                            <a:prstGeom prst="downArrow">
                              <a:avLst/>
                            </a:prstGeom>
                            <a:solidFill>
                              <a:schemeClr val="bg1"/>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0" name="TextBox 26"/>
                          <wps:cNvSpPr txBox="1"/>
                          <wps:spPr>
                            <a:xfrm>
                              <a:off x="763781" y="1920608"/>
                              <a:ext cx="406791" cy="246381"/>
                            </a:xfrm>
                            <a:prstGeom prst="rect">
                              <a:avLst/>
                            </a:prstGeom>
                            <a:noFill/>
                          </wps:spPr>
                          <wps:txbx>
                            <w:txbxContent>
                              <w:p w14:paraId="1C3AAEDC"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E1</w:t>
                                </w:r>
                              </w:p>
                            </w:txbxContent>
                          </wps:txbx>
                          <wps:bodyPr wrap="square" rtlCol="0">
                            <a:noAutofit/>
                          </wps:bodyPr>
                        </wps:wsp>
                        <wps:wsp>
                          <wps:cNvPr id="421" name="Straight Connector 421"/>
                          <wps:cNvCnPr/>
                          <wps:spPr>
                            <a:xfrm>
                              <a:off x="1022333" y="2828422"/>
                              <a:ext cx="114774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2" name="Straight Connector 422"/>
                          <wps:cNvCnPr/>
                          <wps:spPr>
                            <a:xfrm>
                              <a:off x="1022333" y="3358673"/>
                              <a:ext cx="114774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3" name="TextBox 29"/>
                          <wps:cNvSpPr txBox="1"/>
                          <wps:spPr>
                            <a:xfrm>
                              <a:off x="925493" y="3823227"/>
                              <a:ext cx="1577357" cy="334133"/>
                            </a:xfrm>
                            <a:prstGeom prst="rect">
                              <a:avLst/>
                            </a:prstGeom>
                            <a:noFill/>
                          </wps:spPr>
                          <wps:txbx>
                            <w:txbxContent>
                              <w:p w14:paraId="10F9D397"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Measurement variable [n]</w:t>
                                </w:r>
                              </w:p>
                            </w:txbxContent>
                          </wps:txbx>
                          <wps:bodyPr wrap="square" rtlCol="0">
                            <a:noAutofit/>
                          </wps:bodyPr>
                        </wps:wsp>
                        <wps:wsp>
                          <wps:cNvPr id="424" name="TextBox 30"/>
                          <wps:cNvSpPr txBox="1"/>
                          <wps:spPr>
                            <a:xfrm rot="16200000">
                              <a:off x="475325" y="3105016"/>
                              <a:ext cx="829568" cy="246221"/>
                            </a:xfrm>
                            <a:prstGeom prst="rect">
                              <a:avLst/>
                            </a:prstGeom>
                            <a:noFill/>
                          </wps:spPr>
                          <wps:txbx>
                            <w:txbxContent>
                              <w:p w14:paraId="6A7F5914"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esponse</w:t>
                                </w:r>
                              </w:p>
                            </w:txbxContent>
                          </wps:txbx>
                          <wps:bodyPr wrap="square" rtlCol="0">
                            <a:noAutofit/>
                          </wps:bodyPr>
                        </wps:wsp>
                        <wps:wsp>
                          <wps:cNvPr id="425" name="Straight Connector 425"/>
                          <wps:cNvCnPr/>
                          <wps:spPr>
                            <a:xfrm>
                              <a:off x="3490930" y="3220392"/>
                              <a:ext cx="954319" cy="554788"/>
                            </a:xfrm>
                            <a:prstGeom prst="line">
                              <a:avLst/>
                            </a:prstGeom>
                            <a:noFill/>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26" name="Rectangle 426"/>
                          <wps:cNvSpPr/>
                          <wps:spPr>
                            <a:xfrm>
                              <a:off x="2398795" y="2203759"/>
                              <a:ext cx="4133553" cy="18637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7" name="TextBox 33"/>
                          <wps:cNvSpPr txBox="1"/>
                          <wps:spPr>
                            <a:xfrm>
                              <a:off x="4095374" y="1885891"/>
                              <a:ext cx="1198196" cy="272322"/>
                            </a:xfrm>
                            <a:prstGeom prst="rect">
                              <a:avLst/>
                            </a:prstGeom>
                            <a:noFill/>
                            <a:ln>
                              <a:noFill/>
                            </a:ln>
                          </wps:spPr>
                          <wps:txbx>
                            <w:txbxContent>
                              <w:p w14:paraId="57B9E57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Identification</w:t>
                                </w:r>
                              </w:p>
                            </w:txbxContent>
                          </wps:txbx>
                          <wps:bodyPr wrap="square" rtlCol="0">
                            <a:noAutofit/>
                          </wps:bodyPr>
                        </wps:wsp>
                        <wps:wsp>
                          <wps:cNvPr id="428" name="Right Brace 428"/>
                          <wps:cNvSpPr/>
                          <wps:spPr>
                            <a:xfrm>
                              <a:off x="2270402" y="2398997"/>
                              <a:ext cx="45719" cy="1668473"/>
                            </a:xfrm>
                            <a:prstGeom prst="rightBrace">
                              <a:avLst>
                                <a:gd name="adj1" fmla="val 54455"/>
                                <a:gd name="adj2" fmla="val 50000"/>
                              </a:avLst>
                            </a:prstGeom>
                            <a:noFill/>
                            <a:ln w="2540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29" name="Down Arrow 429"/>
                          <wps:cNvSpPr/>
                          <wps:spPr>
                            <a:xfrm rot="16200000">
                              <a:off x="2251263" y="3168010"/>
                              <a:ext cx="189855" cy="102996"/>
                            </a:xfrm>
                            <a:prstGeom prst="downArrow">
                              <a:avLst>
                                <a:gd name="adj1" fmla="val 61985"/>
                                <a:gd name="adj2" fmla="val 55523"/>
                              </a:avLst>
                            </a:prstGeom>
                            <a:solidFill>
                              <a:schemeClr val="bg2">
                                <a:lumMod val="40000"/>
                                <a:lumOff val="60000"/>
                              </a:schemeClr>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0" name="TextBox 36"/>
                          <wps:cNvSpPr txBox="1"/>
                          <wps:spPr>
                            <a:xfrm>
                              <a:off x="1444453" y="1911833"/>
                              <a:ext cx="406791" cy="291930"/>
                            </a:xfrm>
                            <a:prstGeom prst="rect">
                              <a:avLst/>
                            </a:prstGeom>
                            <a:noFill/>
                          </wps:spPr>
                          <wps:txbx>
                            <w:txbxContent>
                              <w:p w14:paraId="5940C25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E2</w:t>
                                </w:r>
                              </w:p>
                            </w:txbxContent>
                          </wps:txbx>
                          <wps:bodyPr wrap="square" rtlCol="0">
                            <a:noAutofit/>
                          </wps:bodyPr>
                        </wps:wsp>
                        <wps:wsp>
                          <wps:cNvPr id="431" name="TextBox 37"/>
                          <wps:cNvSpPr txBox="1"/>
                          <wps:spPr>
                            <a:xfrm>
                              <a:off x="1096833" y="1779475"/>
                              <a:ext cx="415127" cy="246381"/>
                            </a:xfrm>
                            <a:prstGeom prst="rect">
                              <a:avLst/>
                            </a:prstGeom>
                            <a:noFill/>
                          </wps:spPr>
                          <wps:txbx>
                            <w:txbxContent>
                              <w:p w14:paraId="43C682B2"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1</w:t>
                                </w:r>
                              </w:p>
                            </w:txbxContent>
                          </wps:txbx>
                          <wps:bodyPr wrap="square" rtlCol="0">
                            <a:noAutofit/>
                          </wps:bodyPr>
                        </wps:wsp>
                        <wps:wsp>
                          <wps:cNvPr id="432" name="TextBox 38"/>
                          <wps:cNvSpPr txBox="1"/>
                          <wps:spPr>
                            <a:xfrm>
                              <a:off x="1674798" y="1788844"/>
                              <a:ext cx="415127" cy="246381"/>
                            </a:xfrm>
                            <a:prstGeom prst="rect">
                              <a:avLst/>
                            </a:prstGeom>
                            <a:noFill/>
                          </wps:spPr>
                          <wps:txbx>
                            <w:txbxContent>
                              <w:p w14:paraId="16B7C34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2</w:t>
                                </w:r>
                              </w:p>
                            </w:txbxContent>
                          </wps:txbx>
                          <wps:bodyPr wrap="square" rtlCol="0">
                            <a:noAutofit/>
                          </wps:bodyPr>
                        </wps:wsp>
                        <wps:wsp>
                          <wps:cNvPr id="433" name="Freeform 433"/>
                          <wps:cNvSpPr/>
                          <wps:spPr>
                            <a:xfrm>
                              <a:off x="1024160" y="3139548"/>
                              <a:ext cx="562990" cy="212475"/>
                            </a:xfrm>
                            <a:custGeom>
                              <a:avLst/>
                              <a:gdLst>
                                <a:gd name="connsiteX0" fmla="*/ 0 w 1223010"/>
                                <a:gd name="connsiteY0" fmla="*/ 461571 h 461571"/>
                                <a:gd name="connsiteX1" fmla="*/ 49530 w 1223010"/>
                                <a:gd name="connsiteY1" fmla="*/ 417756 h 461571"/>
                                <a:gd name="connsiteX2" fmla="*/ 110490 w 1223010"/>
                                <a:gd name="connsiteY2" fmla="*/ 450141 h 461571"/>
                                <a:gd name="connsiteX3" fmla="*/ 129540 w 1223010"/>
                                <a:gd name="connsiteY3" fmla="*/ 450141 h 461571"/>
                                <a:gd name="connsiteX4" fmla="*/ 144780 w 1223010"/>
                                <a:gd name="connsiteY4" fmla="*/ 362511 h 461571"/>
                                <a:gd name="connsiteX5" fmla="*/ 156210 w 1223010"/>
                                <a:gd name="connsiteY5" fmla="*/ 11991 h 461571"/>
                                <a:gd name="connsiteX6" fmla="*/ 161925 w 1223010"/>
                                <a:gd name="connsiteY6" fmla="*/ 383466 h 461571"/>
                                <a:gd name="connsiteX7" fmla="*/ 186690 w 1223010"/>
                                <a:gd name="connsiteY7" fmla="*/ 440616 h 461571"/>
                                <a:gd name="connsiteX8" fmla="*/ 236220 w 1223010"/>
                                <a:gd name="connsiteY8" fmla="*/ 455856 h 461571"/>
                                <a:gd name="connsiteX9" fmla="*/ 259080 w 1223010"/>
                                <a:gd name="connsiteY9" fmla="*/ 442521 h 461571"/>
                                <a:gd name="connsiteX10" fmla="*/ 274320 w 1223010"/>
                                <a:gd name="connsiteY10" fmla="*/ 311076 h 461571"/>
                                <a:gd name="connsiteX11" fmla="*/ 278130 w 1223010"/>
                                <a:gd name="connsiteY11" fmla="*/ 561 h 461571"/>
                                <a:gd name="connsiteX12" fmla="*/ 291465 w 1223010"/>
                                <a:gd name="connsiteY12" fmla="*/ 394896 h 461571"/>
                                <a:gd name="connsiteX13" fmla="*/ 318135 w 1223010"/>
                                <a:gd name="connsiteY13" fmla="*/ 442521 h 461571"/>
                                <a:gd name="connsiteX14" fmla="*/ 329565 w 1223010"/>
                                <a:gd name="connsiteY14" fmla="*/ 444426 h 461571"/>
                                <a:gd name="connsiteX15" fmla="*/ 342900 w 1223010"/>
                                <a:gd name="connsiteY15" fmla="*/ 354891 h 461571"/>
                                <a:gd name="connsiteX16" fmla="*/ 354330 w 1223010"/>
                                <a:gd name="connsiteY16" fmla="*/ 223446 h 461571"/>
                                <a:gd name="connsiteX17" fmla="*/ 363855 w 1223010"/>
                                <a:gd name="connsiteY17" fmla="*/ 366321 h 461571"/>
                                <a:gd name="connsiteX18" fmla="*/ 396240 w 1223010"/>
                                <a:gd name="connsiteY18" fmla="*/ 429186 h 461571"/>
                                <a:gd name="connsiteX19" fmla="*/ 474345 w 1223010"/>
                                <a:gd name="connsiteY19" fmla="*/ 423471 h 461571"/>
                                <a:gd name="connsiteX20" fmla="*/ 535305 w 1223010"/>
                                <a:gd name="connsiteY20" fmla="*/ 339651 h 461571"/>
                                <a:gd name="connsiteX21" fmla="*/ 561975 w 1223010"/>
                                <a:gd name="connsiteY21" fmla="*/ 290121 h 461571"/>
                                <a:gd name="connsiteX22" fmla="*/ 579120 w 1223010"/>
                                <a:gd name="connsiteY22" fmla="*/ 286311 h 461571"/>
                                <a:gd name="connsiteX23" fmla="*/ 611505 w 1223010"/>
                                <a:gd name="connsiteY23" fmla="*/ 290121 h 461571"/>
                                <a:gd name="connsiteX24" fmla="*/ 662940 w 1223010"/>
                                <a:gd name="connsiteY24" fmla="*/ 373941 h 461571"/>
                                <a:gd name="connsiteX25" fmla="*/ 727710 w 1223010"/>
                                <a:gd name="connsiteY25" fmla="*/ 423471 h 461571"/>
                                <a:gd name="connsiteX26" fmla="*/ 760095 w 1223010"/>
                                <a:gd name="connsiteY26" fmla="*/ 413946 h 461571"/>
                                <a:gd name="connsiteX27" fmla="*/ 800100 w 1223010"/>
                                <a:gd name="connsiteY27" fmla="*/ 152961 h 461571"/>
                                <a:gd name="connsiteX28" fmla="*/ 819150 w 1223010"/>
                                <a:gd name="connsiteY28" fmla="*/ 381561 h 461571"/>
                                <a:gd name="connsiteX29" fmla="*/ 845820 w 1223010"/>
                                <a:gd name="connsiteY29" fmla="*/ 436806 h 461571"/>
                                <a:gd name="connsiteX30" fmla="*/ 876300 w 1223010"/>
                                <a:gd name="connsiteY30" fmla="*/ 391086 h 461571"/>
                                <a:gd name="connsiteX31" fmla="*/ 891540 w 1223010"/>
                                <a:gd name="connsiteY31" fmla="*/ 368226 h 461571"/>
                                <a:gd name="connsiteX32" fmla="*/ 910590 w 1223010"/>
                                <a:gd name="connsiteY32" fmla="*/ 364416 h 461571"/>
                                <a:gd name="connsiteX33" fmla="*/ 958215 w 1223010"/>
                                <a:gd name="connsiteY33" fmla="*/ 408231 h 461571"/>
                                <a:gd name="connsiteX34" fmla="*/ 1011555 w 1223010"/>
                                <a:gd name="connsiteY34" fmla="*/ 444426 h 461571"/>
                                <a:gd name="connsiteX35" fmla="*/ 1040130 w 1223010"/>
                                <a:gd name="connsiteY35" fmla="*/ 320601 h 461571"/>
                                <a:gd name="connsiteX36" fmla="*/ 1051560 w 1223010"/>
                                <a:gd name="connsiteY36" fmla="*/ 44376 h 461571"/>
                                <a:gd name="connsiteX37" fmla="*/ 1072515 w 1223010"/>
                                <a:gd name="connsiteY37" fmla="*/ 364416 h 461571"/>
                                <a:gd name="connsiteX38" fmla="*/ 1123950 w 1223010"/>
                                <a:gd name="connsiteY38" fmla="*/ 425376 h 461571"/>
                                <a:gd name="connsiteX39" fmla="*/ 1223010 w 1223010"/>
                                <a:gd name="connsiteY39" fmla="*/ 450141 h 4615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1223010" h="461571">
                                  <a:moveTo>
                                    <a:pt x="0" y="461571"/>
                                  </a:moveTo>
                                  <a:cubicBezTo>
                                    <a:pt x="15557" y="440616"/>
                                    <a:pt x="31115" y="419661"/>
                                    <a:pt x="49530" y="417756"/>
                                  </a:cubicBezTo>
                                  <a:cubicBezTo>
                                    <a:pt x="67945" y="415851"/>
                                    <a:pt x="97155" y="444743"/>
                                    <a:pt x="110490" y="450141"/>
                                  </a:cubicBezTo>
                                  <a:cubicBezTo>
                                    <a:pt x="123825" y="455538"/>
                                    <a:pt x="123825" y="464746"/>
                                    <a:pt x="129540" y="450141"/>
                                  </a:cubicBezTo>
                                  <a:cubicBezTo>
                                    <a:pt x="135255" y="435536"/>
                                    <a:pt x="140335" y="435536"/>
                                    <a:pt x="144780" y="362511"/>
                                  </a:cubicBezTo>
                                  <a:cubicBezTo>
                                    <a:pt x="149225" y="289486"/>
                                    <a:pt x="153353" y="8498"/>
                                    <a:pt x="156210" y="11991"/>
                                  </a:cubicBezTo>
                                  <a:cubicBezTo>
                                    <a:pt x="159068" y="15483"/>
                                    <a:pt x="156845" y="312028"/>
                                    <a:pt x="161925" y="383466"/>
                                  </a:cubicBezTo>
                                  <a:cubicBezTo>
                                    <a:pt x="167005" y="454903"/>
                                    <a:pt x="174308" y="428551"/>
                                    <a:pt x="186690" y="440616"/>
                                  </a:cubicBezTo>
                                  <a:cubicBezTo>
                                    <a:pt x="199072" y="452681"/>
                                    <a:pt x="224155" y="455539"/>
                                    <a:pt x="236220" y="455856"/>
                                  </a:cubicBezTo>
                                  <a:cubicBezTo>
                                    <a:pt x="248285" y="456173"/>
                                    <a:pt x="252730" y="466651"/>
                                    <a:pt x="259080" y="442521"/>
                                  </a:cubicBezTo>
                                  <a:cubicBezTo>
                                    <a:pt x="265430" y="418391"/>
                                    <a:pt x="271145" y="384736"/>
                                    <a:pt x="274320" y="311076"/>
                                  </a:cubicBezTo>
                                  <a:cubicBezTo>
                                    <a:pt x="277495" y="237416"/>
                                    <a:pt x="275273" y="-13409"/>
                                    <a:pt x="278130" y="561"/>
                                  </a:cubicBezTo>
                                  <a:cubicBezTo>
                                    <a:pt x="280987" y="14531"/>
                                    <a:pt x="284798" y="321236"/>
                                    <a:pt x="291465" y="394896"/>
                                  </a:cubicBezTo>
                                  <a:cubicBezTo>
                                    <a:pt x="298132" y="468556"/>
                                    <a:pt x="311785" y="434266"/>
                                    <a:pt x="318135" y="442521"/>
                                  </a:cubicBezTo>
                                  <a:cubicBezTo>
                                    <a:pt x="324485" y="450776"/>
                                    <a:pt x="325438" y="459031"/>
                                    <a:pt x="329565" y="444426"/>
                                  </a:cubicBezTo>
                                  <a:cubicBezTo>
                                    <a:pt x="333692" y="429821"/>
                                    <a:pt x="338773" y="391721"/>
                                    <a:pt x="342900" y="354891"/>
                                  </a:cubicBezTo>
                                  <a:cubicBezTo>
                                    <a:pt x="347028" y="318061"/>
                                    <a:pt x="350838" y="221541"/>
                                    <a:pt x="354330" y="223446"/>
                                  </a:cubicBezTo>
                                  <a:cubicBezTo>
                                    <a:pt x="357822" y="225351"/>
                                    <a:pt x="356870" y="332031"/>
                                    <a:pt x="363855" y="366321"/>
                                  </a:cubicBezTo>
                                  <a:cubicBezTo>
                                    <a:pt x="370840" y="400611"/>
                                    <a:pt x="377825" y="419661"/>
                                    <a:pt x="396240" y="429186"/>
                                  </a:cubicBezTo>
                                  <a:cubicBezTo>
                                    <a:pt x="414655" y="438711"/>
                                    <a:pt x="451168" y="438393"/>
                                    <a:pt x="474345" y="423471"/>
                                  </a:cubicBezTo>
                                  <a:cubicBezTo>
                                    <a:pt x="497522" y="408549"/>
                                    <a:pt x="520700" y="361876"/>
                                    <a:pt x="535305" y="339651"/>
                                  </a:cubicBezTo>
                                  <a:cubicBezTo>
                                    <a:pt x="549910" y="317426"/>
                                    <a:pt x="554673" y="299011"/>
                                    <a:pt x="561975" y="290121"/>
                                  </a:cubicBezTo>
                                  <a:cubicBezTo>
                                    <a:pt x="569278" y="281231"/>
                                    <a:pt x="570865" y="286311"/>
                                    <a:pt x="579120" y="286311"/>
                                  </a:cubicBezTo>
                                  <a:cubicBezTo>
                                    <a:pt x="587375" y="286311"/>
                                    <a:pt x="597535" y="275516"/>
                                    <a:pt x="611505" y="290121"/>
                                  </a:cubicBezTo>
                                  <a:cubicBezTo>
                                    <a:pt x="625475" y="304726"/>
                                    <a:pt x="643573" y="351716"/>
                                    <a:pt x="662940" y="373941"/>
                                  </a:cubicBezTo>
                                  <a:cubicBezTo>
                                    <a:pt x="682308" y="396166"/>
                                    <a:pt x="711518" y="416803"/>
                                    <a:pt x="727710" y="423471"/>
                                  </a:cubicBezTo>
                                  <a:cubicBezTo>
                                    <a:pt x="743903" y="430138"/>
                                    <a:pt x="748030" y="459031"/>
                                    <a:pt x="760095" y="413946"/>
                                  </a:cubicBezTo>
                                  <a:cubicBezTo>
                                    <a:pt x="772160" y="368861"/>
                                    <a:pt x="790258" y="158358"/>
                                    <a:pt x="800100" y="152961"/>
                                  </a:cubicBezTo>
                                  <a:cubicBezTo>
                                    <a:pt x="809943" y="147563"/>
                                    <a:pt x="811530" y="334254"/>
                                    <a:pt x="819150" y="381561"/>
                                  </a:cubicBezTo>
                                  <a:cubicBezTo>
                                    <a:pt x="826770" y="428868"/>
                                    <a:pt x="836295" y="435218"/>
                                    <a:pt x="845820" y="436806"/>
                                  </a:cubicBezTo>
                                  <a:cubicBezTo>
                                    <a:pt x="855345" y="438393"/>
                                    <a:pt x="876300" y="391086"/>
                                    <a:pt x="876300" y="391086"/>
                                  </a:cubicBezTo>
                                  <a:cubicBezTo>
                                    <a:pt x="883920" y="379656"/>
                                    <a:pt x="885825" y="372671"/>
                                    <a:pt x="891540" y="368226"/>
                                  </a:cubicBezTo>
                                  <a:cubicBezTo>
                                    <a:pt x="897255" y="363781"/>
                                    <a:pt x="899478" y="357749"/>
                                    <a:pt x="910590" y="364416"/>
                                  </a:cubicBezTo>
                                  <a:cubicBezTo>
                                    <a:pt x="921702" y="371083"/>
                                    <a:pt x="941388" y="394896"/>
                                    <a:pt x="958215" y="408231"/>
                                  </a:cubicBezTo>
                                  <a:cubicBezTo>
                                    <a:pt x="975043" y="421566"/>
                                    <a:pt x="997903" y="459031"/>
                                    <a:pt x="1011555" y="444426"/>
                                  </a:cubicBezTo>
                                  <a:cubicBezTo>
                                    <a:pt x="1025207" y="429821"/>
                                    <a:pt x="1033463" y="387276"/>
                                    <a:pt x="1040130" y="320601"/>
                                  </a:cubicBezTo>
                                  <a:cubicBezTo>
                                    <a:pt x="1046798" y="253926"/>
                                    <a:pt x="1046163" y="37073"/>
                                    <a:pt x="1051560" y="44376"/>
                                  </a:cubicBezTo>
                                  <a:cubicBezTo>
                                    <a:pt x="1056958" y="51678"/>
                                    <a:pt x="1060450" y="300916"/>
                                    <a:pt x="1072515" y="364416"/>
                                  </a:cubicBezTo>
                                  <a:cubicBezTo>
                                    <a:pt x="1084580" y="427916"/>
                                    <a:pt x="1098868" y="411089"/>
                                    <a:pt x="1123950" y="425376"/>
                                  </a:cubicBezTo>
                                  <a:cubicBezTo>
                                    <a:pt x="1149032" y="439663"/>
                                    <a:pt x="1186021" y="444902"/>
                                    <a:pt x="1223010" y="450141"/>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4" name="Freeform 434"/>
                          <wps:cNvSpPr/>
                          <wps:spPr>
                            <a:xfrm>
                              <a:off x="1594663" y="3187880"/>
                              <a:ext cx="563867" cy="161082"/>
                            </a:xfrm>
                            <a:custGeom>
                              <a:avLst/>
                              <a:gdLst>
                                <a:gd name="connsiteX0" fmla="*/ 0 w 1224915"/>
                                <a:gd name="connsiteY0" fmla="*/ 339098 h 349925"/>
                                <a:gd name="connsiteX1" fmla="*/ 51435 w 1224915"/>
                                <a:gd name="connsiteY1" fmla="*/ 297188 h 349925"/>
                                <a:gd name="connsiteX2" fmla="*/ 110490 w 1224915"/>
                                <a:gd name="connsiteY2" fmla="*/ 321953 h 349925"/>
                                <a:gd name="connsiteX3" fmla="*/ 131445 w 1224915"/>
                                <a:gd name="connsiteY3" fmla="*/ 325763 h 349925"/>
                                <a:gd name="connsiteX4" fmla="*/ 154305 w 1224915"/>
                                <a:gd name="connsiteY4" fmla="*/ 211463 h 349925"/>
                                <a:gd name="connsiteX5" fmla="*/ 177165 w 1224915"/>
                                <a:gd name="connsiteY5" fmla="*/ 299093 h 349925"/>
                                <a:gd name="connsiteX6" fmla="*/ 215265 w 1224915"/>
                                <a:gd name="connsiteY6" fmla="*/ 325763 h 349925"/>
                                <a:gd name="connsiteX7" fmla="*/ 260985 w 1224915"/>
                                <a:gd name="connsiteY7" fmla="*/ 325763 h 349925"/>
                                <a:gd name="connsiteX8" fmla="*/ 280035 w 1224915"/>
                                <a:gd name="connsiteY8" fmla="*/ 13343 h 349925"/>
                                <a:gd name="connsiteX9" fmla="*/ 299085 w 1224915"/>
                                <a:gd name="connsiteY9" fmla="*/ 272423 h 349925"/>
                                <a:gd name="connsiteX10" fmla="*/ 321945 w 1224915"/>
                                <a:gd name="connsiteY10" fmla="*/ 314333 h 349925"/>
                                <a:gd name="connsiteX11" fmla="*/ 333375 w 1224915"/>
                                <a:gd name="connsiteY11" fmla="*/ 320048 h 349925"/>
                                <a:gd name="connsiteX12" fmla="*/ 352425 w 1224915"/>
                                <a:gd name="connsiteY12" fmla="*/ 1913 h 349925"/>
                                <a:gd name="connsiteX13" fmla="*/ 371475 w 1224915"/>
                                <a:gd name="connsiteY13" fmla="*/ 270518 h 349925"/>
                                <a:gd name="connsiteX14" fmla="*/ 413385 w 1224915"/>
                                <a:gd name="connsiteY14" fmla="*/ 310523 h 349925"/>
                                <a:gd name="connsiteX15" fmla="*/ 489585 w 1224915"/>
                                <a:gd name="connsiteY15" fmla="*/ 289568 h 349925"/>
                                <a:gd name="connsiteX16" fmla="*/ 520065 w 1224915"/>
                                <a:gd name="connsiteY16" fmla="*/ 241943 h 349925"/>
                                <a:gd name="connsiteX17" fmla="*/ 558165 w 1224915"/>
                                <a:gd name="connsiteY17" fmla="*/ 165743 h 349925"/>
                                <a:gd name="connsiteX18" fmla="*/ 601980 w 1224915"/>
                                <a:gd name="connsiteY18" fmla="*/ 154313 h 349925"/>
                                <a:gd name="connsiteX19" fmla="*/ 655320 w 1224915"/>
                                <a:gd name="connsiteY19" fmla="*/ 217178 h 349925"/>
                                <a:gd name="connsiteX20" fmla="*/ 697230 w 1224915"/>
                                <a:gd name="connsiteY20" fmla="*/ 280043 h 349925"/>
                                <a:gd name="connsiteX21" fmla="*/ 744855 w 1224915"/>
                                <a:gd name="connsiteY21" fmla="*/ 299093 h 349925"/>
                                <a:gd name="connsiteX22" fmla="*/ 775335 w 1224915"/>
                                <a:gd name="connsiteY22" fmla="*/ 266708 h 349925"/>
                                <a:gd name="connsiteX23" fmla="*/ 803910 w 1224915"/>
                                <a:gd name="connsiteY23" fmla="*/ 8 h 349925"/>
                                <a:gd name="connsiteX24" fmla="*/ 828675 w 1224915"/>
                                <a:gd name="connsiteY24" fmla="*/ 276233 h 349925"/>
                                <a:gd name="connsiteX25" fmla="*/ 864870 w 1224915"/>
                                <a:gd name="connsiteY25" fmla="*/ 295283 h 349925"/>
                                <a:gd name="connsiteX26" fmla="*/ 899160 w 1224915"/>
                                <a:gd name="connsiteY26" fmla="*/ 238133 h 349925"/>
                                <a:gd name="connsiteX27" fmla="*/ 908685 w 1224915"/>
                                <a:gd name="connsiteY27" fmla="*/ 240038 h 349925"/>
                                <a:gd name="connsiteX28" fmla="*/ 944880 w 1224915"/>
                                <a:gd name="connsiteY28" fmla="*/ 255278 h 349925"/>
                                <a:gd name="connsiteX29" fmla="*/ 994410 w 1224915"/>
                                <a:gd name="connsiteY29" fmla="*/ 297188 h 349925"/>
                                <a:gd name="connsiteX30" fmla="*/ 1011555 w 1224915"/>
                                <a:gd name="connsiteY30" fmla="*/ 308618 h 349925"/>
                                <a:gd name="connsiteX31" fmla="*/ 1032510 w 1224915"/>
                                <a:gd name="connsiteY31" fmla="*/ 295283 h 349925"/>
                                <a:gd name="connsiteX32" fmla="*/ 1051560 w 1224915"/>
                                <a:gd name="connsiteY32" fmla="*/ 3818 h 349925"/>
                                <a:gd name="connsiteX33" fmla="*/ 1074420 w 1224915"/>
                                <a:gd name="connsiteY33" fmla="*/ 255278 h 349925"/>
                                <a:gd name="connsiteX34" fmla="*/ 1224915 w 1224915"/>
                                <a:gd name="connsiteY34" fmla="*/ 321953 h 3499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1224915" h="349925">
                                  <a:moveTo>
                                    <a:pt x="0" y="339098"/>
                                  </a:moveTo>
                                  <a:cubicBezTo>
                                    <a:pt x="16510" y="319571"/>
                                    <a:pt x="33020" y="300045"/>
                                    <a:pt x="51435" y="297188"/>
                                  </a:cubicBezTo>
                                  <a:cubicBezTo>
                                    <a:pt x="69850" y="294331"/>
                                    <a:pt x="97155" y="317190"/>
                                    <a:pt x="110490" y="321953"/>
                                  </a:cubicBezTo>
                                  <a:cubicBezTo>
                                    <a:pt x="123825" y="326716"/>
                                    <a:pt x="124143" y="344178"/>
                                    <a:pt x="131445" y="325763"/>
                                  </a:cubicBezTo>
                                  <a:cubicBezTo>
                                    <a:pt x="138747" y="307348"/>
                                    <a:pt x="146685" y="215908"/>
                                    <a:pt x="154305" y="211463"/>
                                  </a:cubicBezTo>
                                  <a:cubicBezTo>
                                    <a:pt x="161925" y="207018"/>
                                    <a:pt x="167005" y="280043"/>
                                    <a:pt x="177165" y="299093"/>
                                  </a:cubicBezTo>
                                  <a:cubicBezTo>
                                    <a:pt x="187325" y="318143"/>
                                    <a:pt x="201295" y="321318"/>
                                    <a:pt x="215265" y="325763"/>
                                  </a:cubicBezTo>
                                  <a:cubicBezTo>
                                    <a:pt x="229235" y="330208"/>
                                    <a:pt x="250190" y="377833"/>
                                    <a:pt x="260985" y="325763"/>
                                  </a:cubicBezTo>
                                  <a:cubicBezTo>
                                    <a:pt x="271780" y="273693"/>
                                    <a:pt x="273685" y="22233"/>
                                    <a:pt x="280035" y="13343"/>
                                  </a:cubicBezTo>
                                  <a:cubicBezTo>
                                    <a:pt x="286385" y="4453"/>
                                    <a:pt x="292100" y="222258"/>
                                    <a:pt x="299085" y="272423"/>
                                  </a:cubicBezTo>
                                  <a:cubicBezTo>
                                    <a:pt x="306070" y="322588"/>
                                    <a:pt x="316230" y="306395"/>
                                    <a:pt x="321945" y="314333"/>
                                  </a:cubicBezTo>
                                  <a:cubicBezTo>
                                    <a:pt x="327660" y="322270"/>
                                    <a:pt x="328295" y="372118"/>
                                    <a:pt x="333375" y="320048"/>
                                  </a:cubicBezTo>
                                  <a:cubicBezTo>
                                    <a:pt x="338455" y="267978"/>
                                    <a:pt x="346075" y="10168"/>
                                    <a:pt x="352425" y="1913"/>
                                  </a:cubicBezTo>
                                  <a:cubicBezTo>
                                    <a:pt x="358775" y="-6342"/>
                                    <a:pt x="361315" y="219083"/>
                                    <a:pt x="371475" y="270518"/>
                                  </a:cubicBezTo>
                                  <a:cubicBezTo>
                                    <a:pt x="381635" y="321953"/>
                                    <a:pt x="393700" y="307348"/>
                                    <a:pt x="413385" y="310523"/>
                                  </a:cubicBezTo>
                                  <a:cubicBezTo>
                                    <a:pt x="433070" y="313698"/>
                                    <a:pt x="471805" y="300998"/>
                                    <a:pt x="489585" y="289568"/>
                                  </a:cubicBezTo>
                                  <a:cubicBezTo>
                                    <a:pt x="507365" y="278138"/>
                                    <a:pt x="508635" y="262580"/>
                                    <a:pt x="520065" y="241943"/>
                                  </a:cubicBezTo>
                                  <a:cubicBezTo>
                                    <a:pt x="531495" y="221306"/>
                                    <a:pt x="544513" y="180348"/>
                                    <a:pt x="558165" y="165743"/>
                                  </a:cubicBezTo>
                                  <a:cubicBezTo>
                                    <a:pt x="571817" y="151138"/>
                                    <a:pt x="585788" y="145740"/>
                                    <a:pt x="601980" y="154313"/>
                                  </a:cubicBezTo>
                                  <a:cubicBezTo>
                                    <a:pt x="618173" y="162885"/>
                                    <a:pt x="639445" y="196223"/>
                                    <a:pt x="655320" y="217178"/>
                                  </a:cubicBezTo>
                                  <a:cubicBezTo>
                                    <a:pt x="671195" y="238133"/>
                                    <a:pt x="682308" y="266391"/>
                                    <a:pt x="697230" y="280043"/>
                                  </a:cubicBezTo>
                                  <a:cubicBezTo>
                                    <a:pt x="712152" y="293695"/>
                                    <a:pt x="731838" y="301315"/>
                                    <a:pt x="744855" y="299093"/>
                                  </a:cubicBezTo>
                                  <a:cubicBezTo>
                                    <a:pt x="757873" y="296870"/>
                                    <a:pt x="765493" y="316555"/>
                                    <a:pt x="775335" y="266708"/>
                                  </a:cubicBezTo>
                                  <a:cubicBezTo>
                                    <a:pt x="785178" y="216860"/>
                                    <a:pt x="795020" y="-1579"/>
                                    <a:pt x="803910" y="8"/>
                                  </a:cubicBezTo>
                                  <a:cubicBezTo>
                                    <a:pt x="812800" y="1595"/>
                                    <a:pt x="818515" y="227021"/>
                                    <a:pt x="828675" y="276233"/>
                                  </a:cubicBezTo>
                                  <a:cubicBezTo>
                                    <a:pt x="838835" y="325445"/>
                                    <a:pt x="853123" y="301633"/>
                                    <a:pt x="864870" y="295283"/>
                                  </a:cubicBezTo>
                                  <a:cubicBezTo>
                                    <a:pt x="876617" y="288933"/>
                                    <a:pt x="891858" y="247340"/>
                                    <a:pt x="899160" y="238133"/>
                                  </a:cubicBezTo>
                                  <a:cubicBezTo>
                                    <a:pt x="906463" y="228925"/>
                                    <a:pt x="901065" y="237181"/>
                                    <a:pt x="908685" y="240038"/>
                                  </a:cubicBezTo>
                                  <a:cubicBezTo>
                                    <a:pt x="916305" y="242895"/>
                                    <a:pt x="930593" y="245753"/>
                                    <a:pt x="944880" y="255278"/>
                                  </a:cubicBezTo>
                                  <a:cubicBezTo>
                                    <a:pt x="959167" y="264803"/>
                                    <a:pt x="983297" y="288298"/>
                                    <a:pt x="994410" y="297188"/>
                                  </a:cubicBezTo>
                                  <a:cubicBezTo>
                                    <a:pt x="1005523" y="306078"/>
                                    <a:pt x="1005205" y="308935"/>
                                    <a:pt x="1011555" y="308618"/>
                                  </a:cubicBezTo>
                                  <a:cubicBezTo>
                                    <a:pt x="1017905" y="308301"/>
                                    <a:pt x="1025843" y="346083"/>
                                    <a:pt x="1032510" y="295283"/>
                                  </a:cubicBezTo>
                                  <a:cubicBezTo>
                                    <a:pt x="1039177" y="244483"/>
                                    <a:pt x="1044575" y="10485"/>
                                    <a:pt x="1051560" y="3818"/>
                                  </a:cubicBezTo>
                                  <a:cubicBezTo>
                                    <a:pt x="1058545" y="-2849"/>
                                    <a:pt x="1045528" y="202255"/>
                                    <a:pt x="1074420" y="255278"/>
                                  </a:cubicBezTo>
                                  <a:cubicBezTo>
                                    <a:pt x="1103313" y="308300"/>
                                    <a:pt x="1164114" y="315126"/>
                                    <a:pt x="1224915" y="321953"/>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Freeform 435"/>
                          <wps:cNvSpPr/>
                          <wps:spPr>
                            <a:xfrm>
                              <a:off x="1590425" y="2531501"/>
                              <a:ext cx="563867" cy="291280"/>
                            </a:xfrm>
                            <a:custGeom>
                              <a:avLst/>
                              <a:gdLst>
                                <a:gd name="connsiteX0" fmla="*/ 0 w 1224915"/>
                                <a:gd name="connsiteY0" fmla="*/ 623252 h 632761"/>
                                <a:gd name="connsiteX1" fmla="*/ 43815 w 1224915"/>
                                <a:gd name="connsiteY1" fmla="*/ 585152 h 632761"/>
                                <a:gd name="connsiteX2" fmla="*/ 64770 w 1224915"/>
                                <a:gd name="connsiteY2" fmla="*/ 577532 h 632761"/>
                                <a:gd name="connsiteX3" fmla="*/ 118110 w 1224915"/>
                                <a:gd name="connsiteY3" fmla="*/ 609917 h 632761"/>
                                <a:gd name="connsiteX4" fmla="*/ 146685 w 1224915"/>
                                <a:gd name="connsiteY4" fmla="*/ 566102 h 632761"/>
                                <a:gd name="connsiteX5" fmla="*/ 167640 w 1224915"/>
                                <a:gd name="connsiteY5" fmla="*/ 28892 h 632761"/>
                                <a:gd name="connsiteX6" fmla="*/ 169545 w 1224915"/>
                                <a:gd name="connsiteY6" fmla="*/ 556577 h 632761"/>
                                <a:gd name="connsiteX7" fmla="*/ 184785 w 1224915"/>
                                <a:gd name="connsiteY7" fmla="*/ 613727 h 632761"/>
                                <a:gd name="connsiteX8" fmla="*/ 238125 w 1224915"/>
                                <a:gd name="connsiteY8" fmla="*/ 621347 h 632761"/>
                                <a:gd name="connsiteX9" fmla="*/ 268605 w 1224915"/>
                                <a:gd name="connsiteY9" fmla="*/ 596582 h 632761"/>
                                <a:gd name="connsiteX10" fmla="*/ 285750 w 1224915"/>
                                <a:gd name="connsiteY10" fmla="*/ 230822 h 632761"/>
                                <a:gd name="connsiteX11" fmla="*/ 295275 w 1224915"/>
                                <a:gd name="connsiteY11" fmla="*/ 541337 h 632761"/>
                                <a:gd name="connsiteX12" fmla="*/ 323850 w 1224915"/>
                                <a:gd name="connsiteY12" fmla="*/ 606107 h 632761"/>
                                <a:gd name="connsiteX13" fmla="*/ 352425 w 1224915"/>
                                <a:gd name="connsiteY13" fmla="*/ 507047 h 632761"/>
                                <a:gd name="connsiteX14" fmla="*/ 379095 w 1224915"/>
                                <a:gd name="connsiteY14" fmla="*/ 566102 h 632761"/>
                                <a:gd name="connsiteX15" fmla="*/ 413385 w 1224915"/>
                                <a:gd name="connsiteY15" fmla="*/ 598487 h 632761"/>
                                <a:gd name="connsiteX16" fmla="*/ 470535 w 1224915"/>
                                <a:gd name="connsiteY16" fmla="*/ 585152 h 632761"/>
                                <a:gd name="connsiteX17" fmla="*/ 512445 w 1224915"/>
                                <a:gd name="connsiteY17" fmla="*/ 554672 h 632761"/>
                                <a:gd name="connsiteX18" fmla="*/ 542925 w 1224915"/>
                                <a:gd name="connsiteY18" fmla="*/ 484187 h 632761"/>
                                <a:gd name="connsiteX19" fmla="*/ 571500 w 1224915"/>
                                <a:gd name="connsiteY19" fmla="*/ 447992 h 632761"/>
                                <a:gd name="connsiteX20" fmla="*/ 605790 w 1224915"/>
                                <a:gd name="connsiteY20" fmla="*/ 438467 h 632761"/>
                                <a:gd name="connsiteX21" fmla="*/ 643890 w 1224915"/>
                                <a:gd name="connsiteY21" fmla="*/ 493712 h 632761"/>
                                <a:gd name="connsiteX22" fmla="*/ 664845 w 1224915"/>
                                <a:gd name="connsiteY22" fmla="*/ 543242 h 632761"/>
                                <a:gd name="connsiteX23" fmla="*/ 706755 w 1224915"/>
                                <a:gd name="connsiteY23" fmla="*/ 575627 h 632761"/>
                                <a:gd name="connsiteX24" fmla="*/ 746760 w 1224915"/>
                                <a:gd name="connsiteY24" fmla="*/ 590867 h 632761"/>
                                <a:gd name="connsiteX25" fmla="*/ 775335 w 1224915"/>
                                <a:gd name="connsiteY25" fmla="*/ 566102 h 632761"/>
                                <a:gd name="connsiteX26" fmla="*/ 796290 w 1224915"/>
                                <a:gd name="connsiteY26" fmla="*/ 453707 h 632761"/>
                                <a:gd name="connsiteX27" fmla="*/ 813435 w 1224915"/>
                                <a:gd name="connsiteY27" fmla="*/ 317 h 632761"/>
                                <a:gd name="connsiteX28" fmla="*/ 822960 w 1224915"/>
                                <a:gd name="connsiteY28" fmla="*/ 529907 h 632761"/>
                                <a:gd name="connsiteX29" fmla="*/ 849630 w 1224915"/>
                                <a:gd name="connsiteY29" fmla="*/ 590867 h 632761"/>
                                <a:gd name="connsiteX30" fmla="*/ 882015 w 1224915"/>
                                <a:gd name="connsiteY30" fmla="*/ 558482 h 632761"/>
                                <a:gd name="connsiteX31" fmla="*/ 901065 w 1224915"/>
                                <a:gd name="connsiteY31" fmla="*/ 520382 h 632761"/>
                                <a:gd name="connsiteX32" fmla="*/ 946785 w 1224915"/>
                                <a:gd name="connsiteY32" fmla="*/ 547052 h 632761"/>
                                <a:gd name="connsiteX33" fmla="*/ 996315 w 1224915"/>
                                <a:gd name="connsiteY33" fmla="*/ 585152 h 632761"/>
                                <a:gd name="connsiteX34" fmla="*/ 1021080 w 1224915"/>
                                <a:gd name="connsiteY34" fmla="*/ 602297 h 632761"/>
                                <a:gd name="connsiteX35" fmla="*/ 1038225 w 1224915"/>
                                <a:gd name="connsiteY35" fmla="*/ 465137 h 632761"/>
                                <a:gd name="connsiteX36" fmla="*/ 1051560 w 1224915"/>
                                <a:gd name="connsiteY36" fmla="*/ 295592 h 632761"/>
                                <a:gd name="connsiteX37" fmla="*/ 1082040 w 1224915"/>
                                <a:gd name="connsiteY37" fmla="*/ 552767 h 632761"/>
                                <a:gd name="connsiteX38" fmla="*/ 1224915 w 1224915"/>
                                <a:gd name="connsiteY38" fmla="*/ 613727 h 6327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1224915" h="632761">
                                  <a:moveTo>
                                    <a:pt x="0" y="623252"/>
                                  </a:moveTo>
                                  <a:cubicBezTo>
                                    <a:pt x="16510" y="608012"/>
                                    <a:pt x="33020" y="592772"/>
                                    <a:pt x="43815" y="585152"/>
                                  </a:cubicBezTo>
                                  <a:cubicBezTo>
                                    <a:pt x="54610" y="577532"/>
                                    <a:pt x="52388" y="573404"/>
                                    <a:pt x="64770" y="577532"/>
                                  </a:cubicBezTo>
                                  <a:cubicBezTo>
                                    <a:pt x="77153" y="581659"/>
                                    <a:pt x="104458" y="611822"/>
                                    <a:pt x="118110" y="609917"/>
                                  </a:cubicBezTo>
                                  <a:cubicBezTo>
                                    <a:pt x="131763" y="608012"/>
                                    <a:pt x="138430" y="662939"/>
                                    <a:pt x="146685" y="566102"/>
                                  </a:cubicBezTo>
                                  <a:cubicBezTo>
                                    <a:pt x="154940" y="469265"/>
                                    <a:pt x="163830" y="30480"/>
                                    <a:pt x="167640" y="28892"/>
                                  </a:cubicBezTo>
                                  <a:cubicBezTo>
                                    <a:pt x="171450" y="27304"/>
                                    <a:pt x="166688" y="459105"/>
                                    <a:pt x="169545" y="556577"/>
                                  </a:cubicBezTo>
                                  <a:cubicBezTo>
                                    <a:pt x="172402" y="654049"/>
                                    <a:pt x="173355" y="602932"/>
                                    <a:pt x="184785" y="613727"/>
                                  </a:cubicBezTo>
                                  <a:cubicBezTo>
                                    <a:pt x="196215" y="624522"/>
                                    <a:pt x="224155" y="624204"/>
                                    <a:pt x="238125" y="621347"/>
                                  </a:cubicBezTo>
                                  <a:cubicBezTo>
                                    <a:pt x="252095" y="618490"/>
                                    <a:pt x="260668" y="661669"/>
                                    <a:pt x="268605" y="596582"/>
                                  </a:cubicBezTo>
                                  <a:cubicBezTo>
                                    <a:pt x="276542" y="531495"/>
                                    <a:pt x="281305" y="240029"/>
                                    <a:pt x="285750" y="230822"/>
                                  </a:cubicBezTo>
                                  <a:cubicBezTo>
                                    <a:pt x="290195" y="221614"/>
                                    <a:pt x="288925" y="478789"/>
                                    <a:pt x="295275" y="541337"/>
                                  </a:cubicBezTo>
                                  <a:cubicBezTo>
                                    <a:pt x="301625" y="603884"/>
                                    <a:pt x="314325" y="611822"/>
                                    <a:pt x="323850" y="606107"/>
                                  </a:cubicBezTo>
                                  <a:cubicBezTo>
                                    <a:pt x="333375" y="600392"/>
                                    <a:pt x="343217" y="513715"/>
                                    <a:pt x="352425" y="507047"/>
                                  </a:cubicBezTo>
                                  <a:cubicBezTo>
                                    <a:pt x="361633" y="500379"/>
                                    <a:pt x="368935" y="550862"/>
                                    <a:pt x="379095" y="566102"/>
                                  </a:cubicBezTo>
                                  <a:cubicBezTo>
                                    <a:pt x="389255" y="581342"/>
                                    <a:pt x="398145" y="595312"/>
                                    <a:pt x="413385" y="598487"/>
                                  </a:cubicBezTo>
                                  <a:cubicBezTo>
                                    <a:pt x="428625" y="601662"/>
                                    <a:pt x="454025" y="592454"/>
                                    <a:pt x="470535" y="585152"/>
                                  </a:cubicBezTo>
                                  <a:cubicBezTo>
                                    <a:pt x="487045" y="577850"/>
                                    <a:pt x="500380" y="571499"/>
                                    <a:pt x="512445" y="554672"/>
                                  </a:cubicBezTo>
                                  <a:cubicBezTo>
                                    <a:pt x="524510" y="537845"/>
                                    <a:pt x="533083" y="501967"/>
                                    <a:pt x="542925" y="484187"/>
                                  </a:cubicBezTo>
                                  <a:cubicBezTo>
                                    <a:pt x="552768" y="466407"/>
                                    <a:pt x="561023" y="455612"/>
                                    <a:pt x="571500" y="447992"/>
                                  </a:cubicBezTo>
                                  <a:cubicBezTo>
                                    <a:pt x="581978" y="440372"/>
                                    <a:pt x="593725" y="430847"/>
                                    <a:pt x="605790" y="438467"/>
                                  </a:cubicBezTo>
                                  <a:cubicBezTo>
                                    <a:pt x="617855" y="446087"/>
                                    <a:pt x="634048" y="476250"/>
                                    <a:pt x="643890" y="493712"/>
                                  </a:cubicBezTo>
                                  <a:cubicBezTo>
                                    <a:pt x="653732" y="511174"/>
                                    <a:pt x="654368" y="529590"/>
                                    <a:pt x="664845" y="543242"/>
                                  </a:cubicBezTo>
                                  <a:cubicBezTo>
                                    <a:pt x="675322" y="556894"/>
                                    <a:pt x="693103" y="567690"/>
                                    <a:pt x="706755" y="575627"/>
                                  </a:cubicBezTo>
                                  <a:cubicBezTo>
                                    <a:pt x="720407" y="583564"/>
                                    <a:pt x="735330" y="592454"/>
                                    <a:pt x="746760" y="590867"/>
                                  </a:cubicBezTo>
                                  <a:cubicBezTo>
                                    <a:pt x="758190" y="589280"/>
                                    <a:pt x="767080" y="588962"/>
                                    <a:pt x="775335" y="566102"/>
                                  </a:cubicBezTo>
                                  <a:cubicBezTo>
                                    <a:pt x="783590" y="543242"/>
                                    <a:pt x="789940" y="548004"/>
                                    <a:pt x="796290" y="453707"/>
                                  </a:cubicBezTo>
                                  <a:cubicBezTo>
                                    <a:pt x="802640" y="359409"/>
                                    <a:pt x="808990" y="-12383"/>
                                    <a:pt x="813435" y="317"/>
                                  </a:cubicBezTo>
                                  <a:cubicBezTo>
                                    <a:pt x="817880" y="13017"/>
                                    <a:pt x="816928" y="431482"/>
                                    <a:pt x="822960" y="529907"/>
                                  </a:cubicBezTo>
                                  <a:cubicBezTo>
                                    <a:pt x="828992" y="628332"/>
                                    <a:pt x="839788" y="586105"/>
                                    <a:pt x="849630" y="590867"/>
                                  </a:cubicBezTo>
                                  <a:cubicBezTo>
                                    <a:pt x="859472" y="595629"/>
                                    <a:pt x="873443" y="570229"/>
                                    <a:pt x="882015" y="558482"/>
                                  </a:cubicBezTo>
                                  <a:cubicBezTo>
                                    <a:pt x="890588" y="546734"/>
                                    <a:pt x="890270" y="522287"/>
                                    <a:pt x="901065" y="520382"/>
                                  </a:cubicBezTo>
                                  <a:cubicBezTo>
                                    <a:pt x="911860" y="518477"/>
                                    <a:pt x="930910" y="536257"/>
                                    <a:pt x="946785" y="547052"/>
                                  </a:cubicBezTo>
                                  <a:cubicBezTo>
                                    <a:pt x="962660" y="557847"/>
                                    <a:pt x="983933" y="575944"/>
                                    <a:pt x="996315" y="585152"/>
                                  </a:cubicBezTo>
                                  <a:cubicBezTo>
                                    <a:pt x="1008698" y="594359"/>
                                    <a:pt x="1014095" y="622299"/>
                                    <a:pt x="1021080" y="602297"/>
                                  </a:cubicBezTo>
                                  <a:cubicBezTo>
                                    <a:pt x="1028065" y="582295"/>
                                    <a:pt x="1033145" y="516254"/>
                                    <a:pt x="1038225" y="465137"/>
                                  </a:cubicBezTo>
                                  <a:cubicBezTo>
                                    <a:pt x="1043305" y="414020"/>
                                    <a:pt x="1044258" y="280987"/>
                                    <a:pt x="1051560" y="295592"/>
                                  </a:cubicBezTo>
                                  <a:cubicBezTo>
                                    <a:pt x="1058862" y="310197"/>
                                    <a:pt x="1053148" y="499744"/>
                                    <a:pt x="1082040" y="552767"/>
                                  </a:cubicBezTo>
                                  <a:cubicBezTo>
                                    <a:pt x="1110933" y="605789"/>
                                    <a:pt x="1167924" y="609758"/>
                                    <a:pt x="1224915" y="613727"/>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6" name="Straight Connector 436"/>
                          <wps:cNvCnPr/>
                          <wps:spPr>
                            <a:xfrm>
                              <a:off x="1026767" y="3533213"/>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37" name="Straight Connector 437"/>
                          <wps:cNvCnPr/>
                          <wps:spPr>
                            <a:xfrm>
                              <a:off x="1026767" y="3876970"/>
                              <a:ext cx="11448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8" name="Oval 438"/>
                          <wps:cNvSpPr/>
                          <wps:spPr>
                            <a:xfrm>
                              <a:off x="576249" y="248349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9" name="Oval 439"/>
                          <wps:cNvSpPr/>
                          <wps:spPr>
                            <a:xfrm>
                              <a:off x="610274" y="255154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0" name="Oval 440"/>
                          <wps:cNvSpPr/>
                          <wps:spPr>
                            <a:xfrm>
                              <a:off x="504340" y="255276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1" name="Oval 441"/>
                          <wps:cNvSpPr/>
                          <wps:spPr>
                            <a:xfrm>
                              <a:off x="436290" y="258907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2" name="Oval 442"/>
                          <wps:cNvSpPr/>
                          <wps:spPr>
                            <a:xfrm>
                              <a:off x="541347" y="2657129"/>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3" name="Oval 443"/>
                          <wps:cNvSpPr/>
                          <wps:spPr>
                            <a:xfrm>
                              <a:off x="421646" y="247998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4" name="Flowchart: Terminator 444"/>
                          <wps:cNvSpPr/>
                          <wps:spPr>
                            <a:xfrm rot="21012060">
                              <a:off x="511102" y="3117342"/>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 name="Flowchart: Terminator 445"/>
                          <wps:cNvSpPr/>
                          <wps:spPr>
                            <a:xfrm>
                              <a:off x="514887" y="3213453"/>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6" name="Flowchart: Terminator 446"/>
                          <wps:cNvSpPr/>
                          <wps:spPr>
                            <a:xfrm rot="751088">
                              <a:off x="328609" y="3145571"/>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 name="Flowchart: Terminator 447"/>
                          <wps:cNvSpPr/>
                          <wps:spPr>
                            <a:xfrm rot="19533503">
                              <a:off x="375954" y="3006838"/>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8" name="Oval 448"/>
                          <wps:cNvSpPr/>
                          <wps:spPr>
                            <a:xfrm>
                              <a:off x="530175" y="356578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9" name="Oval 449"/>
                          <wps:cNvSpPr/>
                          <wps:spPr>
                            <a:xfrm>
                              <a:off x="564200" y="363383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0" name="Oval 450"/>
                          <wps:cNvSpPr/>
                          <wps:spPr>
                            <a:xfrm>
                              <a:off x="495273" y="373941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1" name="Flowchart: Terminator 451"/>
                          <wps:cNvSpPr/>
                          <wps:spPr>
                            <a:xfrm rot="751088">
                              <a:off x="405984" y="3639785"/>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2" name="Flowchart: Terminator 452"/>
                          <wps:cNvSpPr/>
                          <wps:spPr>
                            <a:xfrm rot="2973991">
                              <a:off x="575900" y="3747987"/>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Freeform 453"/>
                          <wps:cNvSpPr/>
                          <wps:spPr>
                            <a:xfrm>
                              <a:off x="1028993" y="3542562"/>
                              <a:ext cx="562990" cy="324894"/>
                            </a:xfrm>
                            <a:custGeom>
                              <a:avLst/>
                              <a:gdLst>
                                <a:gd name="connsiteX0" fmla="*/ 0 w 1219200"/>
                                <a:gd name="connsiteY0" fmla="*/ 377194 h 377194"/>
                                <a:gd name="connsiteX1" fmla="*/ 57150 w 1219200"/>
                                <a:gd name="connsiteY1" fmla="*/ 354334 h 377194"/>
                                <a:gd name="connsiteX2" fmla="*/ 125730 w 1219200"/>
                                <a:gd name="connsiteY2" fmla="*/ 369574 h 377194"/>
                                <a:gd name="connsiteX3" fmla="*/ 156210 w 1219200"/>
                                <a:gd name="connsiteY3" fmla="*/ 304804 h 377194"/>
                                <a:gd name="connsiteX4" fmla="*/ 179070 w 1219200"/>
                                <a:gd name="connsiteY4" fmla="*/ 361954 h 377194"/>
                                <a:gd name="connsiteX5" fmla="*/ 255270 w 1219200"/>
                                <a:gd name="connsiteY5" fmla="*/ 369574 h 377194"/>
                                <a:gd name="connsiteX6" fmla="*/ 270510 w 1219200"/>
                                <a:gd name="connsiteY6" fmla="*/ 300994 h 377194"/>
                                <a:gd name="connsiteX7" fmla="*/ 285750 w 1219200"/>
                                <a:gd name="connsiteY7" fmla="*/ 11434 h 377194"/>
                                <a:gd name="connsiteX8" fmla="*/ 293370 w 1219200"/>
                                <a:gd name="connsiteY8" fmla="*/ 316234 h 377194"/>
                                <a:gd name="connsiteX9" fmla="*/ 335280 w 1219200"/>
                                <a:gd name="connsiteY9" fmla="*/ 361954 h 377194"/>
                                <a:gd name="connsiteX10" fmla="*/ 354330 w 1219200"/>
                                <a:gd name="connsiteY10" fmla="*/ 251464 h 377194"/>
                                <a:gd name="connsiteX11" fmla="*/ 381000 w 1219200"/>
                                <a:gd name="connsiteY11" fmla="*/ 354334 h 377194"/>
                                <a:gd name="connsiteX12" fmla="*/ 491490 w 1219200"/>
                                <a:gd name="connsiteY12" fmla="*/ 346714 h 377194"/>
                                <a:gd name="connsiteX13" fmla="*/ 556260 w 1219200"/>
                                <a:gd name="connsiteY13" fmla="*/ 285754 h 377194"/>
                                <a:gd name="connsiteX14" fmla="*/ 617220 w 1219200"/>
                                <a:gd name="connsiteY14" fmla="*/ 285754 h 377194"/>
                                <a:gd name="connsiteX15" fmla="*/ 674370 w 1219200"/>
                                <a:gd name="connsiteY15" fmla="*/ 339094 h 377194"/>
                                <a:gd name="connsiteX16" fmla="*/ 773430 w 1219200"/>
                                <a:gd name="connsiteY16" fmla="*/ 327664 h 377194"/>
                                <a:gd name="connsiteX17" fmla="*/ 811530 w 1219200"/>
                                <a:gd name="connsiteY17" fmla="*/ 4 h 377194"/>
                                <a:gd name="connsiteX18" fmla="*/ 819150 w 1219200"/>
                                <a:gd name="connsiteY18" fmla="*/ 320044 h 377194"/>
                                <a:gd name="connsiteX19" fmla="*/ 857250 w 1219200"/>
                                <a:gd name="connsiteY19" fmla="*/ 358144 h 377194"/>
                                <a:gd name="connsiteX20" fmla="*/ 899160 w 1219200"/>
                                <a:gd name="connsiteY20" fmla="*/ 320044 h 377194"/>
                                <a:gd name="connsiteX21" fmla="*/ 971550 w 1219200"/>
                                <a:gd name="connsiteY21" fmla="*/ 346714 h 377194"/>
                                <a:gd name="connsiteX22" fmla="*/ 1021080 w 1219200"/>
                                <a:gd name="connsiteY22" fmla="*/ 342904 h 377194"/>
                                <a:gd name="connsiteX23" fmla="*/ 1047750 w 1219200"/>
                                <a:gd name="connsiteY23" fmla="*/ 125734 h 377194"/>
                                <a:gd name="connsiteX24" fmla="*/ 1066800 w 1219200"/>
                                <a:gd name="connsiteY24" fmla="*/ 312424 h 377194"/>
                                <a:gd name="connsiteX25" fmla="*/ 1085850 w 1219200"/>
                                <a:gd name="connsiteY25" fmla="*/ 342904 h 377194"/>
                                <a:gd name="connsiteX26" fmla="*/ 1120140 w 1219200"/>
                                <a:gd name="connsiteY26" fmla="*/ 354334 h 377194"/>
                                <a:gd name="connsiteX27" fmla="*/ 1219200 w 1219200"/>
                                <a:gd name="connsiteY27" fmla="*/ 369574 h 377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219200" h="377194">
                                  <a:moveTo>
                                    <a:pt x="0" y="377194"/>
                                  </a:moveTo>
                                  <a:cubicBezTo>
                                    <a:pt x="18097" y="366399"/>
                                    <a:pt x="36195" y="355604"/>
                                    <a:pt x="57150" y="354334"/>
                                  </a:cubicBezTo>
                                  <a:cubicBezTo>
                                    <a:pt x="78105" y="353064"/>
                                    <a:pt x="109220" y="377829"/>
                                    <a:pt x="125730" y="369574"/>
                                  </a:cubicBezTo>
                                  <a:cubicBezTo>
                                    <a:pt x="142240" y="361319"/>
                                    <a:pt x="147320" y="306074"/>
                                    <a:pt x="156210" y="304804"/>
                                  </a:cubicBezTo>
                                  <a:cubicBezTo>
                                    <a:pt x="165100" y="303534"/>
                                    <a:pt x="162560" y="351159"/>
                                    <a:pt x="179070" y="361954"/>
                                  </a:cubicBezTo>
                                  <a:cubicBezTo>
                                    <a:pt x="195580" y="372749"/>
                                    <a:pt x="240030" y="379734"/>
                                    <a:pt x="255270" y="369574"/>
                                  </a:cubicBezTo>
                                  <a:cubicBezTo>
                                    <a:pt x="270510" y="359414"/>
                                    <a:pt x="265430" y="360684"/>
                                    <a:pt x="270510" y="300994"/>
                                  </a:cubicBezTo>
                                  <a:cubicBezTo>
                                    <a:pt x="275590" y="241304"/>
                                    <a:pt x="281940" y="8894"/>
                                    <a:pt x="285750" y="11434"/>
                                  </a:cubicBezTo>
                                  <a:cubicBezTo>
                                    <a:pt x="289560" y="13974"/>
                                    <a:pt x="285115" y="257814"/>
                                    <a:pt x="293370" y="316234"/>
                                  </a:cubicBezTo>
                                  <a:cubicBezTo>
                                    <a:pt x="301625" y="374654"/>
                                    <a:pt x="325120" y="372749"/>
                                    <a:pt x="335280" y="361954"/>
                                  </a:cubicBezTo>
                                  <a:cubicBezTo>
                                    <a:pt x="345440" y="351159"/>
                                    <a:pt x="346710" y="252734"/>
                                    <a:pt x="354330" y="251464"/>
                                  </a:cubicBezTo>
                                  <a:cubicBezTo>
                                    <a:pt x="361950" y="250194"/>
                                    <a:pt x="358140" y="338459"/>
                                    <a:pt x="381000" y="354334"/>
                                  </a:cubicBezTo>
                                  <a:cubicBezTo>
                                    <a:pt x="403860" y="370209"/>
                                    <a:pt x="462280" y="358144"/>
                                    <a:pt x="491490" y="346714"/>
                                  </a:cubicBezTo>
                                  <a:cubicBezTo>
                                    <a:pt x="520700" y="335284"/>
                                    <a:pt x="535305" y="295914"/>
                                    <a:pt x="556260" y="285754"/>
                                  </a:cubicBezTo>
                                  <a:cubicBezTo>
                                    <a:pt x="577215" y="275594"/>
                                    <a:pt x="597535" y="276864"/>
                                    <a:pt x="617220" y="285754"/>
                                  </a:cubicBezTo>
                                  <a:cubicBezTo>
                                    <a:pt x="636905" y="294644"/>
                                    <a:pt x="648335" y="332109"/>
                                    <a:pt x="674370" y="339094"/>
                                  </a:cubicBezTo>
                                  <a:cubicBezTo>
                                    <a:pt x="700405" y="346079"/>
                                    <a:pt x="750570" y="384179"/>
                                    <a:pt x="773430" y="327664"/>
                                  </a:cubicBezTo>
                                  <a:cubicBezTo>
                                    <a:pt x="796290" y="271149"/>
                                    <a:pt x="803910" y="1274"/>
                                    <a:pt x="811530" y="4"/>
                                  </a:cubicBezTo>
                                  <a:cubicBezTo>
                                    <a:pt x="819150" y="-1266"/>
                                    <a:pt x="811530" y="260354"/>
                                    <a:pt x="819150" y="320044"/>
                                  </a:cubicBezTo>
                                  <a:cubicBezTo>
                                    <a:pt x="826770" y="379734"/>
                                    <a:pt x="843915" y="358144"/>
                                    <a:pt x="857250" y="358144"/>
                                  </a:cubicBezTo>
                                  <a:cubicBezTo>
                                    <a:pt x="870585" y="358144"/>
                                    <a:pt x="880110" y="321949"/>
                                    <a:pt x="899160" y="320044"/>
                                  </a:cubicBezTo>
                                  <a:cubicBezTo>
                                    <a:pt x="918210" y="318139"/>
                                    <a:pt x="951230" y="342904"/>
                                    <a:pt x="971550" y="346714"/>
                                  </a:cubicBezTo>
                                  <a:cubicBezTo>
                                    <a:pt x="991870" y="350524"/>
                                    <a:pt x="1008380" y="379734"/>
                                    <a:pt x="1021080" y="342904"/>
                                  </a:cubicBezTo>
                                  <a:cubicBezTo>
                                    <a:pt x="1033780" y="306074"/>
                                    <a:pt x="1040130" y="130814"/>
                                    <a:pt x="1047750" y="125734"/>
                                  </a:cubicBezTo>
                                  <a:cubicBezTo>
                                    <a:pt x="1055370" y="120654"/>
                                    <a:pt x="1060450" y="276229"/>
                                    <a:pt x="1066800" y="312424"/>
                                  </a:cubicBezTo>
                                  <a:cubicBezTo>
                                    <a:pt x="1073150" y="348619"/>
                                    <a:pt x="1076960" y="335919"/>
                                    <a:pt x="1085850" y="342904"/>
                                  </a:cubicBezTo>
                                  <a:cubicBezTo>
                                    <a:pt x="1094740" y="349889"/>
                                    <a:pt x="1097915" y="349889"/>
                                    <a:pt x="1120140" y="354334"/>
                                  </a:cubicBezTo>
                                  <a:cubicBezTo>
                                    <a:pt x="1142365" y="358779"/>
                                    <a:pt x="1180782" y="364176"/>
                                    <a:pt x="1219200" y="369574"/>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4" name="Straight Connector 454"/>
                          <wps:cNvCnPr/>
                          <wps:spPr>
                            <a:xfrm flipV="1">
                              <a:off x="3497637" y="2332282"/>
                              <a:ext cx="7134" cy="891091"/>
                            </a:xfrm>
                            <a:prstGeom prst="line">
                              <a:avLst/>
                            </a:prstGeom>
                            <a:noFill/>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55" name="Straight Connector 455"/>
                          <wps:cNvCnPr/>
                          <wps:spPr>
                            <a:xfrm flipV="1">
                              <a:off x="2543142" y="3218292"/>
                              <a:ext cx="966069" cy="561619"/>
                            </a:xfrm>
                            <a:prstGeom prst="line">
                              <a:avLst/>
                            </a:prstGeom>
                            <a:noFill/>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456" name="Flowchart: Connector 456"/>
                          <wps:cNvSpPr/>
                          <wps:spPr>
                            <a:xfrm>
                              <a:off x="3851866" y="3030634"/>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7" name="Flowchart: Connector 457"/>
                          <wps:cNvSpPr/>
                          <wps:spPr>
                            <a:xfrm>
                              <a:off x="3895943" y="3073784"/>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8" name="Flowchart: Connector 458"/>
                          <wps:cNvSpPr/>
                          <wps:spPr>
                            <a:xfrm>
                              <a:off x="3851866" y="3133647"/>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Flowchart: Connector 459"/>
                          <wps:cNvSpPr/>
                          <wps:spPr>
                            <a:xfrm>
                              <a:off x="3951523" y="3155222"/>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Flowchart: Connector 460"/>
                          <wps:cNvSpPr/>
                          <wps:spPr>
                            <a:xfrm>
                              <a:off x="3995600" y="3052209"/>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Flowchart: Connector 461"/>
                          <wps:cNvSpPr/>
                          <wps:spPr>
                            <a:xfrm>
                              <a:off x="3829828" y="3236660"/>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2" name="Flowchart: Connector 462"/>
                          <wps:cNvSpPr/>
                          <wps:spPr>
                            <a:xfrm>
                              <a:off x="4099893" y="3243694"/>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Flowchart: Connector 463"/>
                          <wps:cNvSpPr/>
                          <wps:spPr>
                            <a:xfrm>
                              <a:off x="3966529" y="3265340"/>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Rectangle 464"/>
                          <wps:cNvSpPr/>
                          <wps:spPr>
                            <a:xfrm>
                              <a:off x="2874991" y="3469726"/>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5" name="Rectangle 465"/>
                          <wps:cNvSpPr/>
                          <wps:spPr>
                            <a:xfrm>
                              <a:off x="2975016" y="3567647"/>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Rectangle 466"/>
                          <wps:cNvSpPr/>
                          <wps:spPr>
                            <a:xfrm>
                              <a:off x="2889994" y="3624818"/>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 name="Rectangle 467"/>
                          <wps:cNvSpPr/>
                          <wps:spPr>
                            <a:xfrm>
                              <a:off x="2979916" y="3632954"/>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8" name="Rectangle 468"/>
                          <wps:cNvSpPr/>
                          <wps:spPr>
                            <a:xfrm>
                              <a:off x="3060869" y="3578631"/>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9" name="Rectangle 469"/>
                          <wps:cNvSpPr/>
                          <wps:spPr>
                            <a:xfrm>
                              <a:off x="2975015" y="3384757"/>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0" name="Rectangle 470"/>
                          <wps:cNvSpPr/>
                          <wps:spPr>
                            <a:xfrm>
                              <a:off x="3045866" y="3499102"/>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1" name="Rectangle 471"/>
                          <wps:cNvSpPr/>
                          <wps:spPr>
                            <a:xfrm>
                              <a:off x="2946992" y="3469725"/>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2" name="Rectangle 472"/>
                          <wps:cNvSpPr/>
                          <wps:spPr>
                            <a:xfrm>
                              <a:off x="2732868" y="3730839"/>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3" name="Rectangle 473"/>
                          <wps:cNvSpPr/>
                          <wps:spPr>
                            <a:xfrm>
                              <a:off x="2799190" y="3549255"/>
                              <a:ext cx="30007" cy="29375"/>
                            </a:xfrm>
                            <a:prstGeom prst="rect">
                              <a:avLst/>
                            </a:prstGeom>
                            <a:solidFill>
                              <a:schemeClr val="accent6">
                                <a:lumMod val="60000"/>
                                <a:lumOff val="40000"/>
                              </a:schemeClr>
                            </a:solidFill>
                            <a:ln w="63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4" name="Flowchart: Connector 474"/>
                          <wps:cNvSpPr/>
                          <wps:spPr>
                            <a:xfrm>
                              <a:off x="4039676" y="3149200"/>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5" name="Flowchart: Connector 475"/>
                          <wps:cNvSpPr/>
                          <wps:spPr>
                            <a:xfrm>
                              <a:off x="4117295" y="3009060"/>
                              <a:ext cx="44076" cy="43149"/>
                            </a:xfrm>
                            <a:prstGeom prst="flowChartConnector">
                              <a:avLst/>
                            </a:prstGeom>
                            <a:solidFill>
                              <a:srgbClr val="00B0F0"/>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6" name="Oval 476"/>
                          <wps:cNvSpPr/>
                          <wps:spPr>
                            <a:xfrm rot="3037406">
                              <a:off x="2746122" y="3323318"/>
                              <a:ext cx="351857" cy="543282"/>
                            </a:xfrm>
                            <a:prstGeom prst="ellipse">
                              <a:avLst/>
                            </a:prstGeom>
                            <a:solidFill>
                              <a:schemeClr val="accent6">
                                <a:lumMod val="75000"/>
                                <a:alpha val="31000"/>
                              </a:schemeClr>
                            </a:solidFill>
                            <a:ln w="1270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7" name="Oval 477"/>
                          <wps:cNvSpPr/>
                          <wps:spPr>
                            <a:xfrm rot="21185142">
                              <a:off x="3765479" y="2953379"/>
                              <a:ext cx="487352" cy="426087"/>
                            </a:xfrm>
                            <a:prstGeom prst="ellipse">
                              <a:avLst/>
                            </a:prstGeom>
                            <a:solidFill>
                              <a:srgbClr val="0070C0">
                                <a:alpha val="31000"/>
                              </a:srgbClr>
                            </a:solidFill>
                            <a:ln w="63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8" name="TextBox 85"/>
                          <wps:cNvSpPr txBox="1"/>
                          <wps:spPr>
                            <a:xfrm>
                              <a:off x="2419185" y="3745527"/>
                              <a:ext cx="233256" cy="246221"/>
                            </a:xfrm>
                            <a:prstGeom prst="rect">
                              <a:avLst/>
                            </a:prstGeom>
                            <a:noFill/>
                          </wps:spPr>
                          <wps:txbx>
                            <w:txbxContent>
                              <w:p w14:paraId="3E8B391B"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X</w:t>
                                </w:r>
                              </w:p>
                            </w:txbxContent>
                          </wps:txbx>
                          <wps:bodyPr wrap="square" rtlCol="0">
                            <a:noAutofit/>
                          </wps:bodyPr>
                        </wps:wsp>
                        <wps:wsp>
                          <wps:cNvPr id="479" name="TextBox 86"/>
                          <wps:cNvSpPr txBox="1"/>
                          <wps:spPr>
                            <a:xfrm>
                              <a:off x="4296531" y="3752555"/>
                              <a:ext cx="233680" cy="246380"/>
                            </a:xfrm>
                            <a:prstGeom prst="rect">
                              <a:avLst/>
                            </a:prstGeom>
                            <a:noFill/>
                          </wps:spPr>
                          <wps:txbx>
                            <w:txbxContent>
                              <w:p w14:paraId="5DBCE333"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Y</w:t>
                                </w:r>
                              </w:p>
                            </w:txbxContent>
                          </wps:txbx>
                          <wps:bodyPr wrap="square" rtlCol="0">
                            <a:noAutofit/>
                          </wps:bodyPr>
                        </wps:wsp>
                        <wps:wsp>
                          <wps:cNvPr id="480" name="TextBox 87"/>
                          <wps:cNvSpPr txBox="1"/>
                          <wps:spPr>
                            <a:xfrm>
                              <a:off x="3466718" y="2259968"/>
                              <a:ext cx="403860" cy="246380"/>
                            </a:xfrm>
                            <a:prstGeom prst="rect">
                              <a:avLst/>
                            </a:prstGeom>
                            <a:noFill/>
                          </wps:spPr>
                          <wps:txbx>
                            <w:txbxContent>
                              <w:p w14:paraId="681FD20F"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Z</w:t>
                                </w:r>
                              </w:p>
                            </w:txbxContent>
                          </wps:txbx>
                          <wps:bodyPr wrap="square" rtlCol="0">
                            <a:noAutofit/>
                          </wps:bodyPr>
                        </wps:wsp>
                        <wps:wsp>
                          <wps:cNvPr id="481" name="Oval 481"/>
                          <wps:cNvSpPr/>
                          <wps:spPr>
                            <a:xfrm>
                              <a:off x="4289090" y="3054217"/>
                              <a:ext cx="97023" cy="94983"/>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2" name="Flowchart: Terminator 482"/>
                          <wps:cNvSpPr/>
                          <wps:spPr>
                            <a:xfrm>
                              <a:off x="2692884" y="3273870"/>
                              <a:ext cx="196536" cy="94983"/>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3" name="Oval 483"/>
                          <wps:cNvSpPr/>
                          <wps:spPr>
                            <a:xfrm>
                              <a:off x="3122120" y="2575721"/>
                              <a:ext cx="75559" cy="75559"/>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4" name="Oval 484"/>
                          <wps:cNvSpPr/>
                          <wps:spPr>
                            <a:xfrm>
                              <a:off x="3161561" y="2686167"/>
                              <a:ext cx="75559" cy="75559"/>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5" name="Flowchart: Terminator 485"/>
                          <wps:cNvSpPr/>
                          <wps:spPr>
                            <a:xfrm rot="751088">
                              <a:off x="2984225" y="2657888"/>
                              <a:ext cx="153056" cy="75559"/>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6" name="Isosceles Triangle 486"/>
                          <wps:cNvSpPr/>
                          <wps:spPr>
                            <a:xfrm>
                              <a:off x="3325057" y="2707440"/>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7" name="Isosceles Triangle 487"/>
                          <wps:cNvSpPr/>
                          <wps:spPr>
                            <a:xfrm>
                              <a:off x="3402953" y="2785335"/>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8" name="Isosceles Triangle 488"/>
                          <wps:cNvSpPr/>
                          <wps:spPr>
                            <a:xfrm>
                              <a:off x="3480850" y="2863231"/>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9" name="Isosceles Triangle 489"/>
                          <wps:cNvSpPr/>
                          <wps:spPr>
                            <a:xfrm>
                              <a:off x="3308827" y="2799328"/>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0" name="Isosceles Triangle 490"/>
                          <wps:cNvSpPr/>
                          <wps:spPr>
                            <a:xfrm>
                              <a:off x="3386723" y="2877224"/>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1" name="Isosceles Triangle 491"/>
                          <wps:cNvSpPr/>
                          <wps:spPr>
                            <a:xfrm>
                              <a:off x="3228901" y="2941619"/>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2" name="Isosceles Triangle 492"/>
                          <wps:cNvSpPr/>
                          <wps:spPr>
                            <a:xfrm>
                              <a:off x="3363032" y="3010986"/>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3" name="Isosceles Triangle 493"/>
                          <wps:cNvSpPr/>
                          <wps:spPr>
                            <a:xfrm>
                              <a:off x="3488048" y="2624564"/>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4" name="Isosceles Triangle 494"/>
                          <wps:cNvSpPr/>
                          <wps:spPr>
                            <a:xfrm>
                              <a:off x="3565944" y="2702459"/>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5" name="Isosceles Triangle 495"/>
                          <wps:cNvSpPr/>
                          <wps:spPr>
                            <a:xfrm>
                              <a:off x="3479912" y="2746534"/>
                              <a:ext cx="45009" cy="38801"/>
                            </a:xfrm>
                            <a:prstGeom prst="triangle">
                              <a:avLst/>
                            </a:prstGeom>
                            <a:solidFill>
                              <a:srgbClr val="FF0000"/>
                            </a:solidFill>
                            <a:ln w="635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6" name="Oval 496"/>
                          <wps:cNvSpPr/>
                          <wps:spPr>
                            <a:xfrm rot="18852423">
                              <a:off x="3143212" y="2653032"/>
                              <a:ext cx="561811" cy="390831"/>
                            </a:xfrm>
                            <a:prstGeom prst="ellipse">
                              <a:avLst/>
                            </a:prstGeom>
                            <a:solidFill>
                              <a:srgbClr val="FF0000">
                                <a:alpha val="31000"/>
                              </a:srgbClr>
                            </a:solidFill>
                            <a:ln w="12700">
                              <a:solidFill>
                                <a:srgbClr val="D2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97" name="Rectangle 497"/>
                          <wps:cNvSpPr/>
                          <wps:spPr>
                            <a:xfrm>
                              <a:off x="203176" y="1768005"/>
                              <a:ext cx="6589775" cy="2400499"/>
                            </a:xfrm>
                            <a:prstGeom prst="rect">
                              <a:avLst/>
                            </a:prstGeom>
                            <a:noFill/>
                            <a:ln>
                              <a:solidFill>
                                <a:schemeClr val="tx1"/>
                              </a:solidFill>
                              <a:prstDash val="solid"/>
                            </a:ln>
                          </wps:spPr>
                          <wps:style>
                            <a:lnRef idx="2">
                              <a:schemeClr val="accent5">
                                <a:shade val="50000"/>
                              </a:schemeClr>
                            </a:lnRef>
                            <a:fillRef idx="1">
                              <a:schemeClr val="accent5"/>
                            </a:fillRef>
                            <a:effectRef idx="0">
                              <a:schemeClr val="accent5"/>
                            </a:effectRef>
                            <a:fontRef idx="minor">
                              <a:schemeClr val="lt1"/>
                            </a:fontRef>
                          </wps:style>
                          <wps:bodyPr rtlCol="0" anchor="ctr"/>
                        </wps:wsp>
                        <wpg:grpSp>
                          <wpg:cNvPr id="498" name="Group 498"/>
                          <wpg:cNvGrpSpPr/>
                          <wpg:grpSpPr>
                            <a:xfrm>
                              <a:off x="4734866" y="2378786"/>
                              <a:ext cx="1529042" cy="1512333"/>
                              <a:chOff x="4734866" y="2378786"/>
                              <a:chExt cx="1529042" cy="1512333"/>
                            </a:xfrm>
                          </wpg:grpSpPr>
                          <wpg:grpSp>
                            <wpg:cNvPr id="499" name="Group 499"/>
                            <wpg:cNvGrpSpPr/>
                            <wpg:grpSpPr>
                              <a:xfrm>
                                <a:off x="4782575" y="2791547"/>
                                <a:ext cx="256678" cy="245191"/>
                                <a:chOff x="4782575" y="2791547"/>
                                <a:chExt cx="256678" cy="245191"/>
                              </a:xfrm>
                            </wpg:grpSpPr>
                            <wps:wsp>
                              <wps:cNvPr id="500" name="Oval 500"/>
                              <wps:cNvSpPr/>
                              <wps:spPr>
                                <a:xfrm>
                                  <a:off x="4937178" y="279505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1" name="Oval 501"/>
                              <wps:cNvSpPr/>
                              <wps:spPr>
                                <a:xfrm>
                                  <a:off x="4971203" y="2863104"/>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2" name="Oval 502"/>
                              <wps:cNvSpPr/>
                              <wps:spPr>
                                <a:xfrm>
                                  <a:off x="4865269" y="2864324"/>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3" name="Oval 503"/>
                              <wps:cNvSpPr/>
                              <wps:spPr>
                                <a:xfrm>
                                  <a:off x="4797219" y="2900637"/>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4" name="Oval 504"/>
                              <wps:cNvSpPr/>
                              <wps:spPr>
                                <a:xfrm>
                                  <a:off x="4902276" y="296868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5" name="Oval 505"/>
                              <wps:cNvSpPr/>
                              <wps:spPr>
                                <a:xfrm>
                                  <a:off x="4782575" y="2791547"/>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06" name="Group 506"/>
                            <wpg:cNvGrpSpPr/>
                            <wpg:grpSpPr>
                              <a:xfrm>
                                <a:off x="4734866" y="3175335"/>
                                <a:ext cx="324123" cy="274665"/>
                                <a:chOff x="4734866" y="3175335"/>
                                <a:chExt cx="324123" cy="274665"/>
                              </a:xfrm>
                            </wpg:grpSpPr>
                            <wps:wsp>
                              <wps:cNvPr id="507" name="Flowchart: Terminator 507"/>
                              <wps:cNvSpPr/>
                              <wps:spPr>
                                <a:xfrm rot="21012060">
                                  <a:off x="4917359" y="3285839"/>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8" name="Flowchart: Terminator 508"/>
                              <wps:cNvSpPr/>
                              <wps:spPr>
                                <a:xfrm>
                                  <a:off x="4921144" y="3381950"/>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9" name="Flowchart: Terminator 509"/>
                              <wps:cNvSpPr/>
                              <wps:spPr>
                                <a:xfrm rot="751088">
                                  <a:off x="4734866" y="3314068"/>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0" name="Flowchart: Terminator 510"/>
                              <wps:cNvSpPr/>
                              <wps:spPr>
                                <a:xfrm rot="19533503">
                                  <a:off x="4782211" y="3175335"/>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11" name="Group 511"/>
                            <wpg:cNvGrpSpPr/>
                            <wpg:grpSpPr>
                              <a:xfrm>
                                <a:off x="4744072" y="3565047"/>
                                <a:ext cx="272864" cy="285148"/>
                                <a:chOff x="4744072" y="3565047"/>
                                <a:chExt cx="272864" cy="285148"/>
                              </a:xfrm>
                            </wpg:grpSpPr>
                            <wps:wsp>
                              <wps:cNvPr id="512" name="Oval 512"/>
                              <wps:cNvSpPr/>
                              <wps:spPr>
                                <a:xfrm>
                                  <a:off x="4868263" y="3565047"/>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3" name="Oval 513"/>
                              <wps:cNvSpPr/>
                              <wps:spPr>
                                <a:xfrm>
                                  <a:off x="4902288" y="363309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Oval 514"/>
                              <wps:cNvSpPr/>
                              <wps:spPr>
                                <a:xfrm>
                                  <a:off x="4833361" y="3738679"/>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Flowchart: Terminator 515"/>
                              <wps:cNvSpPr/>
                              <wps:spPr>
                                <a:xfrm rot="751088">
                                  <a:off x="4744072" y="3639046"/>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Flowchart: Terminator 516"/>
                              <wps:cNvSpPr/>
                              <wps:spPr>
                                <a:xfrm rot="2973991">
                                  <a:off x="4913988" y="3747248"/>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17" name="Group 517"/>
                            <wpg:cNvGrpSpPr/>
                            <wpg:grpSpPr>
                              <a:xfrm>
                                <a:off x="5159373" y="2419713"/>
                                <a:ext cx="256678" cy="245191"/>
                                <a:chOff x="5159373" y="2419713"/>
                                <a:chExt cx="256678" cy="245191"/>
                              </a:xfrm>
                            </wpg:grpSpPr>
                            <wps:wsp>
                              <wps:cNvPr id="518" name="Oval 518"/>
                              <wps:cNvSpPr/>
                              <wps:spPr>
                                <a:xfrm>
                                  <a:off x="5313976" y="2423221"/>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9" name="Oval 519"/>
                              <wps:cNvSpPr/>
                              <wps:spPr>
                                <a:xfrm>
                                  <a:off x="5348001" y="2491270"/>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0" name="Oval 520"/>
                              <wps:cNvSpPr/>
                              <wps:spPr>
                                <a:xfrm>
                                  <a:off x="5242067" y="2492490"/>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1" name="Oval 521"/>
                              <wps:cNvSpPr/>
                              <wps:spPr>
                                <a:xfrm>
                                  <a:off x="5174017" y="2528803"/>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2" name="Oval 522"/>
                              <wps:cNvSpPr/>
                              <wps:spPr>
                                <a:xfrm>
                                  <a:off x="5279074" y="2596854"/>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3" name="Oval 523"/>
                              <wps:cNvSpPr/>
                              <wps:spPr>
                                <a:xfrm>
                                  <a:off x="5159373" y="2419713"/>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24" name="Straight Connector 524"/>
                            <wps:cNvCnPr/>
                            <wps:spPr>
                              <a:xfrm>
                                <a:off x="5091669" y="2716608"/>
                                <a:ext cx="0" cy="1174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525" name="Group 525"/>
                            <wpg:cNvGrpSpPr/>
                            <wpg:grpSpPr>
                              <a:xfrm>
                                <a:off x="5525094" y="2390764"/>
                                <a:ext cx="324123" cy="274665"/>
                                <a:chOff x="5525094" y="2390764"/>
                                <a:chExt cx="324123" cy="274665"/>
                              </a:xfrm>
                            </wpg:grpSpPr>
                            <wps:wsp>
                              <wps:cNvPr id="526" name="Flowchart: Terminator 526"/>
                              <wps:cNvSpPr/>
                              <wps:spPr>
                                <a:xfrm rot="21012060">
                                  <a:off x="5707587" y="2501268"/>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7" name="Flowchart: Terminator 527"/>
                              <wps:cNvSpPr/>
                              <wps:spPr>
                                <a:xfrm>
                                  <a:off x="5711372" y="2597379"/>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8" name="Flowchart: Terminator 528"/>
                              <wps:cNvSpPr/>
                              <wps:spPr>
                                <a:xfrm rot="751088">
                                  <a:off x="5525094" y="2529497"/>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9" name="Flowchart: Terminator 529"/>
                              <wps:cNvSpPr/>
                              <wps:spPr>
                                <a:xfrm rot="19533503">
                                  <a:off x="5572439" y="2390764"/>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30" name="Group 530"/>
                            <wpg:cNvGrpSpPr/>
                            <wpg:grpSpPr>
                              <a:xfrm>
                                <a:off x="5931577" y="2378786"/>
                                <a:ext cx="272864" cy="285148"/>
                                <a:chOff x="5931577" y="2378786"/>
                                <a:chExt cx="272864" cy="285148"/>
                              </a:xfrm>
                            </wpg:grpSpPr>
                            <wps:wsp>
                              <wps:cNvPr id="531" name="Oval 531"/>
                              <wps:cNvSpPr/>
                              <wps:spPr>
                                <a:xfrm>
                                  <a:off x="6055768" y="237878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2" name="Oval 532"/>
                              <wps:cNvSpPr/>
                              <wps:spPr>
                                <a:xfrm>
                                  <a:off x="6089793" y="244683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3" name="Oval 533"/>
                              <wps:cNvSpPr/>
                              <wps:spPr>
                                <a:xfrm>
                                  <a:off x="6020866" y="255241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4" name="Flowchart: Terminator 534"/>
                              <wps:cNvSpPr/>
                              <wps:spPr>
                                <a:xfrm rot="751088">
                                  <a:off x="5931577" y="2452785"/>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5" name="Flowchart: Terminator 535"/>
                              <wps:cNvSpPr/>
                              <wps:spPr>
                                <a:xfrm rot="2973991">
                                  <a:off x="6101493" y="2560987"/>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36" name="Straight Connector 536"/>
                            <wps:cNvCnPr/>
                            <wps:spPr>
                              <a:xfrm>
                                <a:off x="5091669" y="2921611"/>
                                <a:ext cx="117223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7" name="Straight Connector 537"/>
                            <wps:cNvCnPr/>
                            <wps:spPr>
                              <a:xfrm>
                                <a:off x="5086366" y="3313613"/>
                                <a:ext cx="117223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8" name="Straight Connector 538"/>
                            <wps:cNvCnPr/>
                            <wps:spPr>
                              <a:xfrm>
                                <a:off x="5089231" y="3697281"/>
                                <a:ext cx="117223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9" name="Rectangle 539"/>
                            <wps:cNvSpPr/>
                            <wps:spPr>
                              <a:xfrm>
                                <a:off x="5086366" y="2716608"/>
                                <a:ext cx="1172239" cy="117223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0" name="Oval 540"/>
                            <wps:cNvSpPr/>
                            <wps:spPr>
                              <a:xfrm>
                                <a:off x="5185569" y="2816545"/>
                                <a:ext cx="212441" cy="212441"/>
                              </a:xfrm>
                              <a:prstGeom prst="ellipse">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1" name="Oval 541"/>
                            <wps:cNvSpPr/>
                            <wps:spPr>
                              <a:xfrm>
                                <a:off x="5569469" y="3203232"/>
                                <a:ext cx="212441" cy="212441"/>
                              </a:xfrm>
                              <a:prstGeom prst="ellipse">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2" name="Oval 542"/>
                            <wps:cNvSpPr/>
                            <wps:spPr>
                              <a:xfrm>
                                <a:off x="5967612" y="3591692"/>
                                <a:ext cx="212441" cy="212441"/>
                              </a:xfrm>
                              <a:prstGeom prst="ellipse">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3" name="Oval 543"/>
                            <wps:cNvSpPr/>
                            <wps:spPr>
                              <a:xfrm>
                                <a:off x="5256474" y="3657464"/>
                                <a:ext cx="70631" cy="70631"/>
                              </a:xfrm>
                              <a:prstGeom prst="ellipse">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4" name="Oval 544"/>
                            <wps:cNvSpPr/>
                            <wps:spPr>
                              <a:xfrm>
                                <a:off x="5640374" y="3664532"/>
                                <a:ext cx="70631" cy="70631"/>
                              </a:xfrm>
                              <a:prstGeom prst="ellipse">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5" name="Oval 545"/>
                            <wps:cNvSpPr/>
                            <wps:spPr>
                              <a:xfrm>
                                <a:off x="6048633" y="2895928"/>
                                <a:ext cx="50399" cy="50399"/>
                              </a:xfrm>
                              <a:prstGeom prst="ellipse">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wgp>
                  </a:graphicData>
                </a:graphic>
              </wp:anchor>
            </w:drawing>
          </mc:Choice>
          <mc:Fallback>
            <w:pict>
              <v:group w14:anchorId="1F2064FC" id="Group 1426" o:spid="_x0000_s1026" style="position:absolute;left:0;text-align:left;margin-left:-2.25pt;margin-top:411.75pt;width:454.8pt;height:357.85pt;z-index:251784192;mso-position-vertical-relative:page" coordsize="57760,45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">
                <v:shapetype id="_x0000_t202" coordsize="21600,21600" o:spt="202" path="m,l,21600r21600,l21600,xe">
                  <v:stroke joinstyle="miter"/>
                  <v:path gradientshapeok="t" o:connecttype="rect"/>
                </v:shapetype>
                <v:shape id="Text Box 1" o:spid="_x0000_s1027" type="#_x0000_t202" style="position:absolute;left:254;top:35814;width:57506;height:9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148BF726" w14:textId="53BF2D00" w:rsidR="00F45122" w:rsidRPr="00410F3F" w:rsidRDefault="00F45122" w:rsidP="00137AE7">
                        <w:pPr>
                          <w:pStyle w:val="Caption"/>
                          <w:jc w:val="both"/>
                          <w:rPr>
                            <w:color w:val="auto"/>
                          </w:rPr>
                        </w:pPr>
                        <w:r w:rsidRPr="0030415A">
                          <w:rPr>
                            <w:b/>
                            <w:color w:val="auto"/>
                          </w:rPr>
                          <w:t xml:space="preserve">Figure </w:t>
                        </w:r>
                        <w:r w:rsidRPr="0030415A">
                          <w:rPr>
                            <w:b/>
                            <w:color w:val="auto"/>
                          </w:rPr>
                          <w:fldChar w:fldCharType="begin"/>
                        </w:r>
                        <w:r w:rsidRPr="0030415A">
                          <w:rPr>
                            <w:b/>
                            <w:color w:val="auto"/>
                          </w:rPr>
                          <w:instrText xml:space="preserve"> SEQ Figure \* ARABIC </w:instrText>
                        </w:r>
                        <w:r w:rsidRPr="0030415A">
                          <w:rPr>
                            <w:b/>
                            <w:color w:val="auto"/>
                          </w:rPr>
                          <w:fldChar w:fldCharType="separate"/>
                        </w:r>
                        <w:r w:rsidR="00851765">
                          <w:rPr>
                            <w:b/>
                            <w:noProof/>
                            <w:color w:val="auto"/>
                          </w:rPr>
                          <w:t>1</w:t>
                        </w:r>
                        <w:r w:rsidRPr="0030415A">
                          <w:rPr>
                            <w:b/>
                            <w:color w:val="auto"/>
                          </w:rPr>
                          <w:fldChar w:fldCharType="end"/>
                        </w:r>
                        <w:r w:rsidRPr="0030415A">
                          <w:rPr>
                            <w:b/>
                            <w:color w:val="auto"/>
                          </w:rPr>
                          <w:t>:</w:t>
                        </w:r>
                        <w:r w:rsidRPr="00410F3F">
                          <w:rPr>
                            <w:color w:val="auto"/>
                          </w:rPr>
                          <w:t xml:space="preserve"> The envisaged w</w:t>
                        </w:r>
                        <w:r>
                          <w:rPr>
                            <w:color w:val="auto"/>
                          </w:rPr>
                          <w:t xml:space="preserve">orkflow for a device using multi-excitation Raman detection </w:t>
                        </w:r>
                        <w:r w:rsidRPr="00410F3F">
                          <w:rPr>
                            <w:color w:val="auto"/>
                          </w:rPr>
                          <w:t>technology. A patient arrives with a complaint and a biofluid sample is taken. The sample is prepared by a method analogous to a common blood smear, and placed into the device for Raman analysis and subseque</w:t>
                        </w:r>
                        <w:r w:rsidRPr="00410F3F">
                          <w:rPr>
                            <w:rFonts w:hAnsi="Calibri"/>
                            <w:color w:val="auto"/>
                            <w:kern w:val="24"/>
                          </w:rPr>
                          <w:t xml:space="preserve">nt classification. This classification then informs the clinician’s final diagnosis and treatment options. Inset bottom centre: Representation of the Raman analysis. Raman spectra are taken at multiple excitation wavelengths and concatenated </w:t>
                        </w:r>
                        <w:r>
                          <w:rPr>
                            <w:rFonts w:hAnsi="Calibri"/>
                            <w:color w:val="auto"/>
                            <w:kern w:val="24"/>
                          </w:rPr>
                          <w:t>into a spectral matrix</w:t>
                        </w:r>
                        <w:r w:rsidRPr="00410F3F">
                          <w:rPr>
                            <w:rFonts w:hAnsi="Calibri"/>
                            <w:color w:val="auto"/>
                            <w:kern w:val="24"/>
                          </w:rPr>
                          <w:t xml:space="preserve">. This </w:t>
                        </w:r>
                        <w:r>
                          <w:rPr>
                            <w:rFonts w:hAnsi="Calibri"/>
                            <w:color w:val="auto"/>
                            <w:kern w:val="24"/>
                          </w:rPr>
                          <w:t xml:space="preserve">spectral-matrix </w:t>
                        </w:r>
                        <w:r w:rsidRPr="00410F3F">
                          <w:rPr>
                            <w:rFonts w:hAnsi="Calibri"/>
                            <w:color w:val="auto"/>
                            <w:kern w:val="24"/>
                          </w:rPr>
                          <w:t xml:space="preserve">is then fed into a trained </w:t>
                        </w:r>
                        <w:r>
                          <w:rPr>
                            <w:rFonts w:hAnsi="Calibri"/>
                            <w:color w:val="auto"/>
                            <w:kern w:val="24"/>
                          </w:rPr>
                          <w:t xml:space="preserve">PCA or </w:t>
                        </w:r>
                        <w:r w:rsidRPr="00410F3F">
                          <w:rPr>
                            <w:rFonts w:hAnsi="Calibri"/>
                            <w:color w:val="auto"/>
                            <w:kern w:val="24"/>
                          </w:rPr>
                          <w:t xml:space="preserve">SVM </w:t>
                        </w:r>
                        <w:r>
                          <w:rPr>
                            <w:rFonts w:hAnsi="Calibri"/>
                            <w:color w:val="auto"/>
                            <w:kern w:val="24"/>
                          </w:rPr>
                          <w:t xml:space="preserve">(or equivalent classification technique) </w:t>
                        </w:r>
                        <w:r w:rsidRPr="00410F3F">
                          <w:rPr>
                            <w:rFonts w:hAnsi="Calibri"/>
                            <w:color w:val="auto"/>
                            <w:kern w:val="24"/>
                          </w:rPr>
                          <w:t>model of known spectra for classification.</w:t>
                        </w:r>
                      </w:p>
                    </w:txbxContent>
                  </v:textbox>
                </v:shape>
                <v:group id="Group 2" o:spid="_x0000_s1028" style="position:absolute;width:57473;height:34899" coordsize="68643,41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7" o:spid="_x0000_s1029" style="position:absolute;left:3257;width:64370;height:12004" coordorigin="3257" coordsize="64370,1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30" type="#_x0000_t13" style="position:absolute;left:14171;top:4984;width:2959;height:2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" adj="11333" fillcolor="white [3212]" strokecolor="black [3213]" strokeweight="2pt"/>
                    <v:shape id="Right Arrow 224" o:spid="_x0000_s1031" type="#_x0000_t13" style="position:absolute;left:27976;top:4951;width:2959;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" adj="11333" fillcolor="white [3212]" strokecolor="black [3213]" strokeweight="2pt"/>
                    <v:shape id="Right Arrow 225" o:spid="_x0000_s1032" type="#_x0000_t13" style="position:absolute;left:41754;top:4943;width:2959;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" adj="11333" fillcolor="white [3212]" strokecolor="black [3213]" strokeweight="2pt"/>
                    <v:shape id="Right Arrow 228" o:spid="_x0000_s1033" type="#_x0000_t13" style="position:absolute;left:55277;top:4953;width:2958;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" adj="11333" fillcolor="white [3212]" strokecolor="black [3213]" strokeweight="2pt"/>
                    <v:group id="Group 239" o:spid="_x0000_s1034" style="position:absolute;left:3257;top:265;width:9870;height:9870" coordorigin="3257,265" coordsize="9870,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rect id="Rectangle 240" o:spid="_x0000_s1035" style="position:absolute;left:3257;top:265;width:9870;height:9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" fillcolor="#daeef3 [664]" stroked="f" strokeweight="2pt"/>
                      <v:shapetype id="_x0000_t116" coordsize="21600,21600" o:spt="116" path="m3475,qx,10800,3475,21600l18125,21600qx21600,10800,18125,xe">
                        <v:stroke joinstyle="miter"/>
                        <v:path gradientshapeok="t" o:connecttype="rect" textboxrect="1018,3163,20582,18437"/>
                      </v:shapetype>
                      <v:shape id="Flowchart: Terminator 242" o:spid="_x0000_s1036" type="#_x0000_t116" style="position:absolute;left:4687;top:9433;width:7010;height: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" fillcolor="#243f60 [1604]" stroked="f" strokeweight="2pt"/>
                      <v:shapetype id="_x0000_t109" coordsize="21600,21600" o:spt="109" path="m,l,21600r21600,l21600,xe">
                        <v:stroke joinstyle="miter"/>
                        <v:path gradientshapeok="t" o:connecttype="rect"/>
                      </v:shapetype>
                      <v:shape id="Flowchart: Process 243" o:spid="_x0000_s1037" type="#_x0000_t109" style="position:absolute;left:6178;top:7555;width:4029;height:1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" fillcolor="#484329 [814]" stroked="f" strokeweight="2pt"/>
                      <v:shape id="Flowchart: Terminator 244" o:spid="_x0000_s1038" type="#_x0000_t116" style="position:absolute;left:9486;top:5264;width:3787;height:825;rotation:-50360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" fillcolor="#ddd8c2 [2894]" stroked="f" strokeweight="2pt"/>
                      <v:shape id="Flowchart: Terminator 246" o:spid="_x0000_s1039" type="#_x0000_t116" style="position:absolute;left:9835;top:4966;width:4282;height:820;rotation:-50360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" fillcolor="#243f60 [1604]" stroked="f" strokeweight="2pt"/>
                      <v:shape id="Flowchart: Terminator 251" o:spid="_x0000_s1040" type="#_x0000_t116" style="position:absolute;left:4414;top:6901;width:7470;height: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" fillcolor="#243f60 [1604]" stroked="f" strokeweight="2pt"/>
                      <v:roundrect id="Rounded Rectangle 252" o:spid="_x0000_s1041" style="position:absolute;left:3608;top:1745;width:5553;height:3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" fillcolor="#17365d [2415]" stroked="f" strokeweight="2pt"/>
                      <v:rect id="Rectangle 253" o:spid="_x0000_s1042" style="position:absolute;left:4291;top:2083;width:4147;height:1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" fillcolor="white [3212]" stroked="f" strokeweight="2pt"/>
                      <v:oval id="Oval 260" o:spid="_x0000_s1043" style="position:absolute;left:4147;top:4142;width:706;height:7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" fillcolor="#bfbfbf [2412]" stroked="f" strokeweight="2pt"/>
                      <v:oval id="Oval 261" o:spid="_x0000_s1044" style="position:absolute;left:5149;top:4142;width:706;height:7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" fillcolor="#bfbfbf [2412]" stroked="f" strokeweight="2pt"/>
                      <v:oval id="Oval 284" o:spid="_x0000_s1045" style="position:absolute;left:6108;top:4142;width:706;height:7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" fillcolor="#bfbfbf [2412]" stroked="f" strokeweight="2pt"/>
                      <v:oval id="Oval 285" o:spid="_x0000_s1046" style="position:absolute;left:7017;top:4117;width:706;height:7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" fillcolor="#bfbfbf [2412]" stroked="f" strokeweight="2pt"/>
                      <v:oval id="Oval 302" o:spid="_x0000_s1047" style="position:absolute;left:7953;top:4117;width:707;height:7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" fillcolor="#bfbfbf [2412]" stroked="f" strokeweight="2pt"/>
                      <v:group id="Group 303" o:spid="_x0000_s1048" style="position:absolute;left:4263;top:2329;width:1373;height:1376" coordorigin="4263,2329" coordsize="1373,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group id="Group 304" o:spid="_x0000_s1049" style="position:absolute;left:4263;top:2329;width:693;height:1366" coordorigin="4263,2329"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05" o:spid="_x0000_s1050" style="position:absolute;flip:x y;visibility:visible;mso-wrap-style:square" from="4801,2329" to="5144,4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" strokecolor="#c00000"/>
                          <v:line id="Straight Connector 306" o:spid="_x0000_s1051" style="position:absolute;flip:y;visibility:visible;mso-wrap-style:square" from="4668,2348" to="4820,3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" strokecolor="#c00000"/>
                          <v:line id="Straight Connector 307" o:spid="_x0000_s1052" style="position:absolute;flip:y;visibility:visible;mso-wrap-style:square" from="5144,3338" to="5297,4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" strokecolor="#c00000"/>
                          <v:line id="Straight Connector 308" o:spid="_x0000_s1053" style="position:absolute;visibility:visible;mso-wrap-style:square" from="4263,3376" to="4668,3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" strokecolor="#c00000"/>
                        </v:group>
                        <v:group id="Group 309" o:spid="_x0000_s1054" style="position:absolute;left:4943;top:2339;width:693;height:1366" coordorigin="4943,2339"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line id="Straight Connector 310" o:spid="_x0000_s1055" style="position:absolute;flip:x y;visibility:visible;mso-wrap-style:square" from="5481,2339" to="5824,4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" strokecolor="#c00000"/>
                          <v:line id="Straight Connector 311" o:spid="_x0000_s1056" style="position:absolute;flip:y;visibility:visible;mso-wrap-style:square" from="5348,2358" to="5500,3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" strokecolor="#c00000"/>
                          <v:line id="Straight Connector 312" o:spid="_x0000_s1057" style="position:absolute;flip:y;visibility:visible;mso-wrap-style:square" from="5824,3348" to="5977,4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" strokecolor="#c00000"/>
                          <v:line id="Straight Connector 313" o:spid="_x0000_s1058" style="position:absolute;visibility:visible;mso-wrap-style:square" from="4943,3386" to="5348,3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" strokecolor="#c00000"/>
                        </v:group>
                      </v:group>
                      <v:group id="Group 314" o:spid="_x0000_s1059" style="position:absolute;left:5661;top:2328;width:1373;height:1377" coordorigin="5661,2328" coordsize="1373,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group id="Group 315" o:spid="_x0000_s1060" style="position:absolute;left:5661;top:2328;width:693;height:1367" coordorigin="5661,2328"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line id="Straight Connector 316" o:spid="_x0000_s1061" style="position:absolute;flip:x y;visibility:visible;mso-wrap-style:square" from="6200,2328" to="6543,4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" strokecolor="#c00000"/>
                          <v:line id="Straight Connector 317" o:spid="_x0000_s1062" style="position:absolute;flip:y;visibility:visible;mso-wrap-style:square" from="6066,2347" to="6219,3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" strokecolor="#c00000"/>
                          <v:line id="Straight Connector 318" o:spid="_x0000_s1063" style="position:absolute;flip:y;visibility:visible;mso-wrap-style:square" from="6543,3338" to="6695,4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" strokecolor="#c00000"/>
                          <v:line id="Straight Connector 319" o:spid="_x0000_s1064" style="position:absolute;visibility:visible;mso-wrap-style:square" from="5661,3376" to="6066,3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" strokecolor="#c00000"/>
                        </v:group>
                        <v:group id="Group 160" o:spid="_x0000_s1065" style="position:absolute;left:6341;top:2338;width:693;height:1367" coordorigin="6341,2338"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line id="Straight Connector 161" o:spid="_x0000_s1066" style="position:absolute;flip:x y;visibility:visible;mso-wrap-style:square" from="6880,2338" to="7223,4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" strokecolor="#c00000"/>
                          <v:line id="Straight Connector 162" o:spid="_x0000_s1067" style="position:absolute;flip:y;visibility:visible;mso-wrap-style:square" from="6746,2357" to="6899,3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" strokecolor="#c00000"/>
                          <v:line id="Straight Connector 163" o:spid="_x0000_s1068" style="position:absolute;flip:y;visibility:visible;mso-wrap-style:square" from="7223,3348" to="7375,4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" strokecolor="#c00000"/>
                          <v:line id="Straight Connector 164" o:spid="_x0000_s1069" style="position:absolute;visibility:visible;mso-wrap-style:square" from="6341,3386" to="6746,3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" strokecolor="#c00000"/>
                        </v:group>
                      </v:group>
                      <v:group id="Group 320" o:spid="_x0000_s1070" style="position:absolute;left:7046;top:2325;width:1373;height:1376" coordorigin="7046,2325" coordsize="1373,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321" o:spid="_x0000_s1071" style="position:absolute;left:7046;top:2325;width:693;height:1366" coordorigin="7046,2325"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line id="Straight Connector 322" o:spid="_x0000_s1072" style="position:absolute;flip:x y;visibility:visible;mso-wrap-style:square" from="7585,2325" to="7928,4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" strokecolor="#c00000"/>
                          <v:line id="Straight Connector 323" o:spid="_x0000_s1073" style="position:absolute;flip:y;visibility:visible;mso-wrap-style:square" from="7452,2344" to="7604,3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" strokecolor="#c00000"/>
                          <v:line id="Straight Connector 324" o:spid="_x0000_s1074" style="position:absolute;flip:y;visibility:visible;mso-wrap-style:square" from="7928,3334" to="8080,4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" strokecolor="#c00000"/>
                          <v:line id="Straight Connector 325" o:spid="_x0000_s1075" style="position:absolute;visibility:visible;mso-wrap-style:square" from="7046,3372" to="7452,3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" strokecolor="#c00000"/>
                        </v:group>
                        <v:group id="Group 326" o:spid="_x0000_s1076" style="position:absolute;left:7726;top:2335;width:693;height:1366" coordorigin="7726,2335" coordsize="1034,2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line id="Straight Connector 327" o:spid="_x0000_s1077" style="position:absolute;flip:x y;visibility:visible;mso-wrap-style:square" from="8265,2335" to="8608,4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" strokecolor="#c00000"/>
                          <v:line id="Straight Connector 328" o:spid="_x0000_s1078" style="position:absolute;flip:y;visibility:visible;mso-wrap-style:square" from="8132,2354" to="8284,3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" strokecolor="#c00000"/>
                          <v:line id="Straight Connector 329" o:spid="_x0000_s1079" style="position:absolute;flip:y;visibility:visible;mso-wrap-style:square" from="8608,3344" to="8760,4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" strokecolor="#c00000"/>
                          <v:line id="Straight Connector 330" o:spid="_x0000_s1080" style="position:absolute;visibility:visible;mso-wrap-style:square" from="7726,3382" to="8132,3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" strokecolor="#c00000"/>
                        </v:group>
                      </v:group>
                      <v:shape id="Flowchart: Terminator 331" o:spid="_x0000_s1081" type="#_x0000_t116" style="position:absolute;left:8107;top:5753;width:2838;height:1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" fillcolor="white [3212]" stroked="f" strokeweight="2pt"/>
                      <v:roundrect id="Rounded Rectangle 332" o:spid="_x0000_s1082" style="position:absolute;left:4414;top:5745;width:5252;height:18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" fillcolor="#ddd8c2 [2894]" stroked="f" strokeweight="2pt"/>
                      <v:shape id="Flowchart: Terminator 333" o:spid="_x0000_s1083" type="#_x0000_t116" style="position:absolute;left:9300;top:4563;width:2838;height:1102;rotation:-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" fillcolor="white [3212]" stroked="f" strokeweight="2pt"/>
                      <v:oval id="Oval 334" o:spid="_x0000_s1084" style="position:absolute;left:10042;top:2025;width:1894;height:1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" fillcolor="#e5b8b7 [1301]" stroked="f" strokeweight="2pt"/>
                      <v:oval id="Oval 335" o:spid="_x0000_s1085" style="position:absolute;left:9839;top:2743;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" fillcolor="#e5b8b7 [1301]" stroked="f" strokeweight="2pt"/>
                    </v:group>
                    <v:group id="Group 336" o:spid="_x0000_s1086" style="position:absolute;left:16690;width:11411;height:12004" coordorigin="16690" coordsize="11410,1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 id="Flowchart: Terminator 337" o:spid="_x0000_s1087" type="#_x0000_t116" style="position:absolute;left:16690;top:9853;width:11411;height:2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" fillcolor="white [3212]" stroked="f" strokeweight="2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38" o:spid="_x0000_s1088" type="#_x0000_t16" style="position:absolute;left:17661;width:6881;height:4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" adj="20678" fillcolor="#b8cce4 [1300]" stroked="f" strokeweight="2pt">
                        <v:fill color2="#b8cce4 [1300]" angle="340" colors="0 #b9cde5;19661f #b9cde5;26214f #dce6f2;.5 white;39322f #dce6f2;45875f #b9cde5;1 #b9cde5" focus="100%" type="gradient">
                          <o:fill v:ext="view" type="gradientUnscaled"/>
                        </v:fill>
                        <v:shadow on="t" color="black" opacity="26214f" origin="-.5,-.5" offset=".74836mm,.74836mm"/>
                      </v:shape>
                      <v:shape id="Cube 339" o:spid="_x0000_s1089" type="#_x0000_t16" style="position:absolute;left:17661;top:3570;width:6881;height:4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" adj="20678" fillcolor="#b8cce4 [1300]" stroked="f" strokeweight="2pt">
                        <v:fill color2="#b8cce4 [1300]" angle="340" colors="0 #b9cde5;19661f #b9cde5;26214f #dce6f2;.5 white;39322f #dce6f2;45875f #b9cde5;1 #b9cde5" focus="100%" type="gradient">
                          <o:fill v:ext="view" type="gradientUnscaled"/>
                        </v:fill>
                        <v:shadow on="t" color="black" opacity="26214f" origin="-.5,-.5" offset=".74836mm,.74836mm"/>
                      </v:shape>
                      <v:shape id="Cube 340" o:spid="_x0000_s1090" type="#_x0000_t16" style="position:absolute;left:17435;top:7396;width:6881;height:4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" adj="20678" fillcolor="#b8cce4 [1300]" stroked="f" strokeweight="2pt">
                        <v:fill color2="#b8cce4 [1300]" angle="340" colors="0 #b9cde5;19661f #b9cde5;26214f #dce6f2;.5 white;39322f #dce6f2;45875f #b9cde5;1 #b9cde5" focus="100%" type="gradient">
                          <o:fill v:ext="view" type="gradientUnscaled"/>
                        </v:fill>
                        <v:shadow on="t" color="black" opacity="26214f" origin="-.5,-.5" offset=".74836mm,.74836mm"/>
                      </v:shape>
                      <v:rect id="Rectangle 341" o:spid="_x0000_s1091" style="position:absolute;left:25042;top:871;width:1213;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" fillcolor="#bfbfbf [2412]" stroked="f" strokeweight="2pt">
                        <v:fill color2="#bfbfbf [2412]" angle="90" colors="0 #bfbfbf;26214f #bfbfbf;.5 #d9d9d9;39322f #bfbfbf;1 #bfbfbf" focus="100%" type="gradient">
                          <o:fill v:ext="view" type="gradientUnscaled"/>
                        </v:fill>
                      </v:rect>
                      <v:oval id="Oval 342" o:spid="_x0000_s1092" style="position:absolute;left:25028;top:1014;width:1227;height:3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" fillcolor="#bfbfbf [2412]" stroked="f" strokeweight="2pt">
                        <v:fill color2="#bfbfbf [2412]" angle="90" colors="0 #bfbfbf;26214f #bfbfbf;.5 #d9d9d9;39322f #bfbfbf;1 #bfbfbf" focus="100%" type="gradient">
                          <o:fill v:ext="view" type="gradientUnscaled"/>
                        </v:fill>
                      </v:oval>
                      <v:rect id="Rectangle 343" o:spid="_x0000_s1093" style="position:absolute;left:25042;top:4931;width:1213;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" fillcolor="#bfbfbf [2412]" stroked="f" strokeweight="2pt">
                        <v:fill color2="#bfbfbf [2412]" angle="90" colors="0 #bfbfbf;26214f #bfbfbf;.5 #d9d9d9;39322f #bfbfbf;1 #bfbfbf" focus="100%" type="gradient">
                          <o:fill v:ext="view" type="gradientUnscaled"/>
                        </v:fill>
                      </v:rect>
                      <v:oval id="Oval 344" o:spid="_x0000_s1094" style="position:absolute;left:25028;top:5833;width:1227;height:2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" fillcolor="#938953 [1614]" stroked="f" strokeweight="2pt">
                        <v:fill color2="#938953 [1614]" angle="90" colors="0 #948a54;26214f #948a54;.5 #ddd9c3;39322f #948a54;1 #948a54" focus="100%" type="gradient">
                          <o:fill v:ext="view" type="gradientUnscaled"/>
                        </v:fill>
                      </v:oval>
                      <v:rect id="Rectangle 345" o:spid="_x0000_s1095" style="position:absolute;left:25042;top:5836;width:1213;height:1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" fillcolor="#938953 [1614]" stroked="f" strokeweight="2pt">
                        <v:fill color2="#938953 [1614]" angle="90" colors="0 #948a54;26214f #948a54;.5 #ddd9c3;39322f #948a54;1 #948a54" focus="100%" type="gradient">
                          <o:fill v:ext="view" type="gradientUnscaled"/>
                        </v:fill>
                      </v:rect>
                      <v:oval id="Oval 346" o:spid="_x0000_s1096" style="position:absolute;left:21763;top:3951;width:1264;height: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" fillcolor="#ccc0d9 [1303]" stroked="f" strokeweight="2pt"/>
                      <v:oval id="Oval 347" o:spid="_x0000_s1097" style="position:absolute;left:18234;top:9040;width:5099;height:1289;rotation:86850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" fillcolor="#c4bc96 [2414]" stroked="f" strokeweight="2pt">
                        <v:fill color2="#b8cce4 [1300]" angle="90" focus="100%" type="gradient">
                          <o:fill v:ext="view" type="gradientUnscaled"/>
                        </v:fill>
                      </v:oval>
                    </v:group>
                    <v:group id="Group 348" o:spid="_x0000_s1098" style="position:absolute;left:32163;top:302;width:8283;height:11243" coordorigin="32163,302" coordsize="8283,1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rect id="Rectangle 349" o:spid="_x0000_s1099" style="position:absolute;left:37892;top:1466;width:3099;height:772;rotation:85223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" fillcolor="#272727 [2749]" stroked="f" strokeweight="2pt"/>
                      <v:roundrect id="Rounded Rectangle 350" o:spid="_x0000_s1100" style="position:absolute;left:32163;top:9607;width:7541;height:19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" fillcolor="#272727 [2749]" stroked="f" strokeweight="2pt"/>
                      <v:shape id="Snip Same Side Corner Rectangle 351" o:spid="_x0000_s1101" style="position:absolute;left:35816;top:7758;width:3896;height:3742;visibility:visible;mso-wrap-style:square;v-text-anchor:middle" coordsize="389638,37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" path="m62375,l327263,r62375,62375l389638,374245r,l,374245r,l,62375,62375,xe" fillcolor="#272727 [2749]" stroked="f" strokeweight="2pt">
                        <v:path arrowok="t" o:connecttype="custom" o:connectlocs="62375,0;327263,0;389638,62375;389638,374245;389638,374245;0,374245;0,374245;0,62375;62375,0" o:connectangles="0,0,0,0,0,0,0,0,0"/>
                      </v:shape>
                      <v:shape id="Block Arc 352" o:spid="_x0000_s1102" style="position:absolute;left:33516;top:3170;width:7473;height:6386;rotation:7460194fd;visibility:visible;mso-wrap-style:square;v-text-anchor:middle" coordsize="747295,638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" path="m,319269c,142942,167288,,373648,,580008,,747296,142942,747296,319269r-159635,c587661,231106,491844,159635,373648,159635v-118196,,-214013,71471,-214013,159634l,319269xe" fillcolor="#272727 [2749]" stroked="f" strokeweight="2pt">
                        <v:path arrowok="t" o:connecttype="custom" o:connectlocs="0,319269;373648,0;747296,319269;587661,319269;373648,159635;159635,319269;0,319269" o:connectangles="0,0,0,0,0,0,0"/>
                      </v:shape>
                      <v:rect id="Rectangle 353" o:spid="_x0000_s1103" style="position:absolute;left:32854;top:7607;width:3099;height:772;rotation:26568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" fillcolor="#272727 [2749]" stroked="f" strokeweight="2pt"/>
                      <v:shape id="Trapezoid 354" o:spid="_x0000_s1104" style="position:absolute;left:34580;top:8198;width:3419;height:1959;visibility:visible;mso-wrap-style:square;v-text-anchor:middle" coordsize="341906,195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" path="m,195868l135327,r71252,l341906,195868,,195868xe" fillcolor="#272727 [2749]" stroked="f" strokeweight="2pt">
                        <v:path arrowok="t" o:connecttype="custom" o:connectlocs="0,195868;135327,0;206579,0;341906,195868;0,195868" o:connectangles="0,0,0,0,0"/>
                      </v:shape>
                      <v:roundrect id="Rounded Rectangle 355" o:spid="_x0000_s1105" style="position:absolute;left:34321;top:2845;width:6523;height:2387;rotation:-3283292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" fillcolor="#a5a5a5 [2092]" stroked="f" strokeweight="2pt">
                        <v:fill color2="#a5a5a5 [2092]" colors="0 #a6a6a6;19661f #a6a6a6;26214f #d9d9d9;39322f #d9d9d9;45875f #a6a6a6;1 #a6a6a6" focus="100%" type="gradient">
                          <o:fill v:ext="view" type="gradientUnscaled"/>
                        </v:fill>
                      </v:roundrect>
                      <v:shape id="Trapezoid 356" o:spid="_x0000_s1106" style="position:absolute;left:34321;top:6210;width:2140;height:863;rotation:-9212429fd;visibility:visible;mso-wrap-style:square;v-text-anchor:middle" coordsize="213969,8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" path="m,86360l21590,,192379,r21590,86360l,86360xe" fillcolor="#272727 [2749]" stroked="f" strokeweight="2pt">
                        <v:path arrowok="t" o:connecttype="custom" o:connectlocs="0,86360;21590,0;192379,0;213969,86360;0,86360" o:connectangles="0,0,0,0,0"/>
                      </v:shape>
                    </v:group>
                    <v:group id="Group 357" o:spid="_x0000_s1107" style="position:absolute;left:44207;top:2174;width:9893;height:8839" coordorigin="44207,2174" coordsize="9893,8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oundrect id="Rounded Rectangle 358" o:spid="_x0000_s1108" style="position:absolute;left:47351;top:2174;width:6749;height:8839;visibility:visible;mso-wrap-style:square;v-text-anchor:middle" arcsize="303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" fillcolor="#243f60 [1604]" stroked="f" strokeweight="2pt"/>
                      <v:rect id="Rectangle 359" o:spid="_x0000_s1109" style="position:absolute;left:47699;top:2629;width:6053;height:7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" fillcolor="white [3212]" stroked="f" strokeweight="2pt"/>
                      <v:group id="Group 360" o:spid="_x0000_s1110" style="position:absolute;left:52125;top:3657;width:470;height:1575" coordorigin="52125,3657" coordsize="469,1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roundrect id="Rounded Rectangle 361" o:spid="_x0000_s1111" style="position:absolute;left:52125;top:3657;width:457;height:1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" fillcolor="#c00000" stroked="f" strokeweight="2pt"/>
                        <v:roundrect id="Rounded Rectangle 362" o:spid="_x0000_s1112" style="position:absolute;left:52138;top:3657;width:457;height:1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" fillcolor="#c00000" stroked="f" strokeweight="2pt"/>
                      </v:group>
                      <v:rect id="Rectangle 363" o:spid="_x0000_s1113" style="position:absolute;left:48196;top:3657;width:293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" fillcolor="#c4bc96 [2414]" stroked="f" strokeweight="2pt"/>
                      <v:rect id="Rectangle 364" o:spid="_x0000_s1114" style="position:absolute;left:48177;top:6136;width:523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" fillcolor="#c4bc96 [2414]" stroked="f" strokeweight="2pt"/>
                      <v:line id="Straight Connector 365" o:spid="_x0000_s1115" style="position:absolute;visibility:visible;mso-wrap-style:square" from="48196,4424" to="51128,4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" strokecolor="#c4bc96 [2414]" strokeweight="1.25pt"/>
                      <v:line id="Straight Connector 366" o:spid="_x0000_s1116" style="position:absolute;visibility:visible;mso-wrap-style:square" from="48196,4805" to="51128,4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" strokecolor="#c4bc96 [2414]" strokeweight="1.25pt"/>
                      <v:line id="Straight Connector 367" o:spid="_x0000_s1117" style="position:absolute;visibility:visible;mso-wrap-style:square" from="48196,5174" to="51128,5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" strokecolor="#c4bc96 [2414]" strokeweight="1.25pt"/>
                      <v:line id="Straight Connector 368" o:spid="_x0000_s1118" style="position:absolute;visibility:visible;mso-wrap-style:square" from="48196,5555" to="51128,5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" strokecolor="#c4bc96 [2414]" strokeweight="1.25pt"/>
                      <v:line id="Straight Connector 369" o:spid="_x0000_s1119" style="position:absolute;visibility:visible;mso-wrap-style:square" from="48177,7110" to="53414,7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" strokecolor="#c4bc96 [2414]" strokeweight="1.25pt"/>
                      <v:line id="Straight Connector 370" o:spid="_x0000_s1120" style="position:absolute;visibility:visible;mso-wrap-style:square" from="48177,7548" to="53414,7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" strokecolor="#c4bc96 [2414]" strokeweight="1.25pt"/>
                      <v:line id="Straight Connector 371" o:spid="_x0000_s1121" style="position:absolute;visibility:visible;mso-wrap-style:square" from="48177,7987" to="53414,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" strokecolor="#c4bc96 [2414]" strokeweight="1.25pt"/>
                      <v:line id="Straight Connector 372" o:spid="_x0000_s1122" style="position:absolute;visibility:visible;mso-wrap-style:square" from="48177,8425" to="53414,8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" strokecolor="#c4bc96 [2414]" strokeweight="1.25pt"/>
                      <v:line id="Straight Connector 373" o:spid="_x0000_s1123" style="position:absolute;visibility:visible;mso-wrap-style:square" from="48177,8844" to="53414,8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" strokecolor="#c4bc96 [2414]" strokeweight="1.25pt"/>
                      <v:line id="Straight Connector 374" o:spid="_x0000_s1124" style="position:absolute;visibility:visible;mso-wrap-style:square" from="48177,9282" to="53414,9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" strokecolor="#c4bc96 [2414]" strokeweight="1.25pt"/>
                      <v:line id="Straight Connector 375" o:spid="_x0000_s1125" style="position:absolute;visibility:visible;mso-wrap-style:square" from="48177,9701" to="53414,9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" strokecolor="#c4bc96 [2414]" strokeweight="1.25pt"/>
                      <v:line id="Straight Connector 376" o:spid="_x0000_s1126" style="position:absolute;visibility:visible;mso-wrap-style:square" from="48177,10139" to="53414,10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" strokecolor="#c4bc96 [2414]" strokeweight="1.25pt"/>
                      <v:oval id="Oval 377" o:spid="_x0000_s1127" style="position:absolute;left:46782;top:3671;width:3006;height:3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" fillcolor="#4f81bd [3204]" stroked="f" strokeweight="3pt">
                        <v:fill opacity="19789f"/>
                      </v:oval>
                      <v:rect id="Rectangle 378" o:spid="_x0000_s1128" style="position:absolute;left:45006;top:6914;width:2629;height:457;rotation:-278897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" fillcolor="#938953 [1614]" stroked="f" strokeweight="2pt"/>
                      <v:shape id="Flowchart: Terminator 379" o:spid="_x0000_s1129" type="#_x0000_t116" style="position:absolute;left:44207;top:7258;width:3113;height:757;rotation:-277973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" fillcolor="#484329 [814]" stroked="f" strokeweight="2pt"/>
                      <v:oval id="Oval 380" o:spid="_x0000_s1130" style="position:absolute;left:46795;top:3677;width:3006;height:3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" filled="f" strokecolor="#17365d [2415]" strokeweight="3pt"/>
                    </v:group>
                    <v:group id="Group 381" o:spid="_x0000_s1131" style="position:absolute;left:60078;top:2817;width:7549;height:7318" coordorigin="60078,2817" coordsize="7549,7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group id="Group 382" o:spid="_x0000_s1132" style="position:absolute;left:60078;top:5459;width:6193;height:4676" coordorigin="60078,5459" coordsize="6192,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roundrect id="Rounded Rectangle 383" o:spid="_x0000_s1133" style="position:absolute;left:60078;top:5459;width:3841;height:185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" fillcolor="#4f81bd [3204]" strokecolor="#243f60 [1604]" strokeweight="2pt"/>
                        <v:shapetype id="_x0000_t135" coordsize="21600,21600" o:spt="135" path="m10800,qx21600,10800,10800,21600l,21600,,xe">
                          <v:stroke joinstyle="miter"/>
                          <v:path gradientshapeok="t" o:connecttype="rect" textboxrect="0,3163,18437,18437"/>
                        </v:shapetype>
                        <v:shape id="Flowchart: Delay 384" o:spid="_x0000_s1134" type="#_x0000_t135" style="position:absolute;left:61998;top:5459;width:1952;height:1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" fillcolor="red" strokecolor="#c00000" strokeweight="2pt"/>
                        <v:roundrect id="Rounded Rectangle 385" o:spid="_x0000_s1135" style="position:absolute;left:62951;top:7287;width:3841;height:1855;rotation:-6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" fillcolor="#4f81bd [3204]" strokecolor="#243f60 [1604]" strokeweight="2pt"/>
                        <v:shape id="Flowchart: Delay 386" o:spid="_x0000_s1136" type="#_x0000_t135" style="position:absolute;left:64368;top:6469;width:1952;height:1855;rotation:-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" fillcolor="red" strokecolor="#c00000" strokeweight="2pt"/>
                      </v:group>
                      <v:group id="Group 387" o:spid="_x0000_s1137" style="position:absolute;left:61434;top:2817;width:6193;height:4677;rotation:9442984fd" coordorigin="61434,2817" coordsize="6192,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">
                        <v:roundrect id="Rounded Rectangle 388" o:spid="_x0000_s1138" style="position:absolute;left:61434;top:2817;width:3841;height:185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" fillcolor="#4f81bd [3204]" strokecolor="#243f60 [1604]" strokeweight="2pt"/>
                        <v:shape id="Flowchart: Delay 389" o:spid="_x0000_s1139" type="#_x0000_t135" style="position:absolute;left:63355;top:2817;width:1951;height:1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" fillcolor="red" strokecolor="#c00000" strokeweight="2pt"/>
                        <v:roundrect id="Rounded Rectangle 390" o:spid="_x0000_s1140" style="position:absolute;left:64307;top:4646;width:3841;height:1855;rotation:-6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" fillcolor="#4f81bd [3204]" strokecolor="#243f60 [1604]" strokeweight="2pt"/>
                        <v:shape id="Flowchart: Delay 391" o:spid="_x0000_s1141" type="#_x0000_t135" style="position:absolute;left:65724;top:3827;width:1952;height:1855;rotation:-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" fillcolor="red" strokecolor="#c00000" strokeweight="2pt"/>
                      </v:group>
                    </v:group>
                  </v:group>
                  <v:shape id="TextBox 109" o:spid="_x0000_s1142" type="#_x0000_t202" style="position:absolute;left:59328;top:11773;width:931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" filled="f" stroked="f">
                    <v:textbox>
                      <w:txbxContent>
                        <w:p w14:paraId="28BA7290"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Treatment</w:t>
                          </w:r>
                        </w:p>
                      </w:txbxContent>
                    </v:textbox>
                  </v:shape>
                  <v:shape id="TextBox 110" o:spid="_x0000_s1143" type="#_x0000_t202" style="position:absolute;left:46284;top:12030;width:869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" filled="f" stroked="f">
                    <v:textbox>
                      <w:txbxContent>
                        <w:p w14:paraId="4084ACB4"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Diagnosis</w:t>
                          </w:r>
                        </w:p>
                      </w:txbxContent>
                    </v:textbox>
                  </v:shape>
                  <v:shape id="TextBox 111" o:spid="_x0000_s1144" type="#_x0000_t202" style="position:absolute;left:16995;top:10900;width:10325;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" filled="f" stroked="f">
                    <v:textbox>
                      <w:txbxContent>
                        <w:p w14:paraId="51179B54"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 xml:space="preserve">Sample </w:t>
                          </w:r>
                        </w:p>
                        <w:p w14:paraId="11AECC8C"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preparation</w:t>
                          </w:r>
                        </w:p>
                      </w:txbxContent>
                    </v:textbox>
                  </v:shape>
                  <v:shape id="TextBox 112" o:spid="_x0000_s1145" type="#_x0000_t202" style="position:absolute;top:11182;width:16046;height:5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" filled="f" stroked="f">
                    <v:textbox>
                      <w:txbxContent>
                        <w:p w14:paraId="179CC715"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Patient arrival</w:t>
                          </w:r>
                        </w:p>
                        <w:p w14:paraId="748E3423" w14:textId="77777777" w:rsidR="00F45122" w:rsidRPr="00DA6660" w:rsidRDefault="00F45122" w:rsidP="00DA6660">
                          <w:pPr>
                            <w:pStyle w:val="NormalWeb"/>
                            <w:spacing w:before="0" w:beforeAutospacing="0" w:after="0" w:afterAutospacing="0"/>
                            <w:jc w:val="center"/>
                            <w:rPr>
                              <w:sz w:val="20"/>
                              <w:szCs w:val="20"/>
                            </w:rPr>
                          </w:pPr>
                          <w:r w:rsidRPr="00DA6660">
                            <w:rPr>
                              <w:rFonts w:asciiTheme="minorHAnsi" w:hAnsi="Calibri" w:cstheme="minorBidi"/>
                              <w:color w:val="000000" w:themeColor="text1"/>
                              <w:kern w:val="24"/>
                              <w:sz w:val="20"/>
                              <w:szCs w:val="20"/>
                            </w:rPr>
                            <w:t>&amp; sample collection</w:t>
                          </w:r>
                        </w:p>
                      </w:txbxContent>
                    </v:textbox>
                  </v:shape>
                  <v:shape id="TextBox 113" o:spid="_x0000_s1146" type="#_x0000_t202" style="position:absolute;left:32404;top:11898;width:7639;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" filled="f" stroked="f">
                    <v:textbox>
                      <w:txbxContent>
                        <w:p w14:paraId="701859AC" w14:textId="77777777" w:rsidR="00F45122" w:rsidRPr="00DA6660" w:rsidRDefault="00F45122" w:rsidP="00DA6660">
                          <w:pPr>
                            <w:pStyle w:val="NormalWeb"/>
                            <w:spacing w:before="0" w:beforeAutospacing="0" w:after="0" w:afterAutospacing="0"/>
                            <w:rPr>
                              <w:sz w:val="20"/>
                              <w:szCs w:val="20"/>
                            </w:rPr>
                          </w:pPr>
                          <w:r w:rsidRPr="00DA6660">
                            <w:rPr>
                              <w:rFonts w:asciiTheme="minorHAnsi" w:hAnsi="Calibri" w:cstheme="minorBidi"/>
                              <w:color w:val="000000" w:themeColor="text1"/>
                              <w:kern w:val="24"/>
                              <w:sz w:val="20"/>
                              <w:szCs w:val="20"/>
                            </w:rPr>
                            <w:t>Analysis</w:t>
                          </w:r>
                        </w:p>
                      </w:txbxContent>
                    </v:textbox>
                  </v:shape>
                  <v:rect id="Rectangle 397" o:spid="_x0000_s1147" style="position:absolute;left:32958;top:12506;width:6358;height:2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" filled="f" strokecolor="black [3213]" strokeweight="1pt"/>
                  <v:line id="Straight Connector 398" o:spid="_x0000_s1148" style="position:absolute;flip:x;visibility:visible;mso-wrap-style:square" from="2031,14572" to="32933,17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" strokecolor="black [3213]" strokeweight="1pt">
                    <v:stroke dashstyle="dash"/>
                  </v:line>
                  <v:line id="Straight Connector 399" o:spid="_x0000_s1149" style="position:absolute;visibility:visible;mso-wrap-style:square" from="39316,14583" to="67929,17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" strokecolor="black [3213]" strokeweight="1pt">
                    <v:stroke dashstyle="dash"/>
                  </v:line>
                  <v:shape id="Freeform 400" o:spid="_x0000_s1150" style="position:absolute;left:15996;top:35839;width:5630;height:2851;visibility:visible;mso-wrap-style:square;v-text-anchor:middle" coordsize="1223010,61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" path="m,601980c8414,582612,16828,563245,34290,561975v17463,-1270,54928,31433,70485,32385c120332,595312,120333,664845,127635,567690,134938,470535,144780,20320,148590,11430v3810,-8890,-1905,405448,1905,502920c154305,611822,157480,581025,171450,596265v13970,15240,48578,16510,62865,9525c248602,598805,251460,615632,257175,554355v5715,-61277,6350,-314960,11430,-316230c273685,236855,280988,490538,287655,546735v6667,56197,12065,74613,20955,28575c317500,529272,331787,276860,340995,270510v9208,-6350,12383,215265,22860,266700c374332,588645,384810,574675,403860,579120v19050,4445,55880,-2540,74295,-15240c496570,551180,502920,522287,514350,502920v11430,-19367,21590,-41910,32385,-55245c557530,434340,565468,422910,579120,422910v13652,,33655,7938,49530,24765c644525,464502,659130,503555,674370,523875v15240,20320,29528,45403,45720,45720c736282,569912,758825,620713,771525,525780,784225,430847,788670,,796290,v7620,,12700,431483,20955,525780c825500,620077,834708,568325,845820,565785v11112,-2540,14288,-56197,38100,-55245c907732,511492,967423,568008,988695,571500v21272,3492,14287,8573,22860,-40005c1020128,482917,1034415,287655,1040130,280035v5715,-7620,-4445,158750,5715,205740c1056005,532765,1071563,543560,1101090,561975v29527,18415,75723,26352,121920,34290e" filled="f" strokecolor="#8e0000" strokeweight="1pt">
                    <v:path arrowok="t" o:connecttype="custom" o:connectlocs="0,277111;15785,258695;48231,273603;58754,261326;68401,5262;69278,236772;78924,274480;107863,278865;118386,255187;123647,109617;132417,251680;142063,264834;156971,124524;167494,247295;185909,266588;220110,259572;236771,231510;251679,206079;266587,194679;289387,206079;310434,241157;331480,262203;355157,242033;366557,0;376204,242033;389358,260449;406896,235018;455127,263080;465651,244664;478805,128909;481435,223618;506866,258695;562990,274480" o:connectangles="0,0,0,0,0,0,0,0,0,0,0,0,0,0,0,0,0,0,0,0,0,0,0,0,0,0,0,0,0,0,0,0,0"/>
                  </v:shape>
                  <v:shape id="Freeform 401" o:spid="_x0000_s1151" style="position:absolute;left:10217;top:24959;width:5630;height:3249;visibility:visible;mso-wrap-style:square;v-text-anchor:middle" coordsize="1219200,377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" path="m,377194c18097,366399,36195,355604,57150,354334v20955,-1270,52070,23495,68580,15240c142240,361319,147320,306074,156210,304804v8890,-1270,6350,46355,22860,57150c195580,372749,240030,379734,255270,369574v15240,-10160,10160,-8890,15240,-68580c275590,241304,281940,8894,285750,11434v3810,2540,-635,246380,7620,304800c301625,374654,325120,372749,335280,361954v10160,-10795,11430,-109220,19050,-110490c361950,250194,358140,338459,381000,354334v22860,15875,81280,3810,110490,-7620c520700,335284,535305,295914,556260,285754v20955,-10160,41275,-8890,60960,c636905,294644,648335,332109,674370,339094v26035,6985,76200,45085,99060,-11430c796290,271149,803910,1274,811530,4v7620,-1270,,260350,7620,320040c826770,379734,843915,358144,857250,358144v13335,,22860,-36195,41910,-38100c918210,318139,951230,342904,971550,346714v20320,3810,36830,33020,49530,-3810c1033780,306074,1040130,130814,1047750,125734v7620,-5080,12700,150495,19050,186690c1073150,348619,1076960,335919,1085850,342904v8890,6985,12065,6985,34290,11430c1142365,358779,1180782,364176,1219200,369574e" filled="f" strokecolor="red" strokeweight="1pt">
                    <v:path arrowok="t" o:connecttype="custom" o:connectlocs="0,324894;26390,305204;58058,318331;72133,262541;82689,311767;117876,318331;124913,259260;131951,9849;135469,272386;154822,311767;163619,216597;175934,305204;226955,298640;256864,246133;285014,246133;311404,292077;357147,282232;374740,3;378259,275668;395852,308485;415205,275668;448633,298640;471504,295358;483820,108300;492616,269105;501413,295358;517247,305204;562990,318331" o:connectangles="0,0,0,0,0,0,0,0,0,0,0,0,0,0,0,0,0,0,0,0,0,0,0,0,0,0,0,0"/>
                  </v:shape>
                  <v:rect id="Rectangle 402" o:spid="_x0000_s1152" style="position:absolute;left:7448;top:23922;width:15141;height:16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" filled="f" strokecolor="black [3213]" strokeweight="1.5pt"/>
                  <v:line id="Straight Connector 403" o:spid="_x0000_s1153" style="position:absolute;visibility:visible;mso-wrap-style:square" from="10223,24834" to="10223,28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" strokecolor="#0d0d0d [3069]" strokeweight="1pt"/>
                  <v:line id="Straight Connector 404" o:spid="_x0000_s1154" style="position:absolute;visibility:visible;mso-wrap-style:square" from="10223,30149" to="10223,33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" strokecolor="#0d0d0d [3069]" strokeweight="1pt"/>
                  <v:line id="Straight Connector 405" o:spid="_x0000_s1155" style="position:absolute;flip:x y;visibility:visible;mso-wrap-style:square" from="15870,24834" to="15919,38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" strokecolor="#9bbb59 [3206]" strokeweight="1pt">
                    <v:stroke dashstyle="3 1"/>
                  </v:line>
                  <v:rect id="Rectangle 406" o:spid="_x0000_s1156" style="position:absolute;left:10740;top:21103;width:4666;height: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" fillcolor="#8be1ff" strokecolor="#69d8ff" strokeweight="1pt">
                    <v:fill opacity="19789f"/>
                  </v:rect>
                  <v:shape id="Chord 407" o:spid="_x0000_s1157" style="position:absolute;left:12924;top:20051;width:298;height:2104;rotation:90;visibility:visible;mso-wrap-style:square;v-text-anchor:middle" coordsize="29816,2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" path="m14567,210435c6467,209126,-2,162395,,105206,2,47097,6676,-2,14908,-2v-114,70146,-227,140291,-341,210437xe" fillcolor="#e5b8b7 [1301]" strokecolor="#b8cce4 [1300]" strokeweight="2pt">
                    <v:path arrowok="t" o:connecttype="custom" o:connectlocs="14567,210435;0,105206;14908,-2;14567,210435" o:connectangles="0,0,0,0"/>
                  </v:shape>
                  <v:shapetype id="_x0000_t32" coordsize="21600,21600" o:spt="32" o:oned="t" path="m,l21600,21600e" filled="f">
                    <v:path arrowok="t" fillok="f" o:connecttype="none"/>
                    <o:lock v:ext="edit" shapetype="t"/>
                  </v:shapetype>
                  <v:shape id="Straight Arrow Connector 408" o:spid="_x0000_s1158" type="#_x0000_t32" style="position:absolute;left:12915;top:18885;width:2683;height:19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" strokecolor="red" strokeweight="1.25pt">
                    <v:stroke endarrow="block"/>
                  </v:shape>
                  <v:shape id="Straight Arrow Connector 409" o:spid="_x0000_s1159" type="#_x0000_t32" style="position:absolute;left:12845;top:19520;width:2683;height:1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" strokecolor="red" strokeweight="1.25pt">
                    <v:stroke endarrow="block"/>
                  </v:shape>
                  <v:shape id="Straight Arrow Connector 410" o:spid="_x0000_s1160" type="#_x0000_t32" style="position:absolute;left:12783;top:18744;width:2272;height:2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" strokecolor="red" strokeweight="1.25pt">
                    <v:stroke endarrow="block"/>
                  </v:shape>
                  <v:rect id="Rectangle 411" o:spid="_x0000_s1161" style="position:absolute;left:16823;top:21103;width:4665;height: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" fillcolor="#8be1ff" strokecolor="#69d8ff" strokeweight="1pt">
                    <v:fill opacity="19789f"/>
                  </v:rect>
                  <v:shape id="Chord 412" o:spid="_x0000_s1162" style="position:absolute;left:19007;top:20051;width:298;height:2104;rotation:90;visibility:visible;mso-wrap-style:square;v-text-anchor:middle" coordsize="29816,2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" path="m14567,210435c6467,209126,-2,162395,,105206,2,47097,6676,-2,14908,-2v-114,70146,-227,140291,-341,210437xe" fillcolor="#e5b8b7 [1301]" strokecolor="#b8cce4 [1300]" strokeweight="2pt">
                    <v:path arrowok="t" o:connecttype="custom" o:connectlocs="14567,210435;0,105206;14908,-2;14567,210435" o:connectangles="0,0,0,0"/>
                  </v:shape>
                  <v:shape id="Straight Arrow Connector 413" o:spid="_x0000_s1163" type="#_x0000_t32" style="position:absolute;left:18998;top:18885;width:2683;height:19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" strokecolor="#8e0000" strokeweight="1.25pt">
                    <v:stroke endarrow="block"/>
                  </v:shape>
                  <v:shape id="Straight Arrow Connector 414" o:spid="_x0000_s1164" type="#_x0000_t32" style="position:absolute;left:18928;top:19520;width:2683;height:1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" strokecolor="#8e0000" strokeweight="1.25pt">
                    <v:stroke endarrow="block"/>
                  </v:shape>
                  <v:shape id="Straight Arrow Connector 415" o:spid="_x0000_s1165" type="#_x0000_t32" style="position:absolute;left:18866;top:18744;width:2272;height:2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" strokecolor="#8e0000" strokeweight="1.25pt">
                    <v:stroke endarrow="block"/>
                  </v:shape>
                  <v:shape id="Straight Arrow Connector 416" o:spid="_x0000_s1166" type="#_x0000_t32" style="position:absolute;left:10223;top:18867;width:2683;height:2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" strokecolor="#00b050" strokeweight="1.25pt">
                    <v:stroke endarrow="block"/>
                  </v:shape>
                  <v:shape id="Straight Arrow Connector 417" o:spid="_x0000_s1167" type="#_x0000_t32" style="position:absolute;left:16306;top:18867;width:2683;height:2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" strokecolor="red" strokeweight="1.25pt">
                    <v:stroke endarrow="block"/>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18" o:spid="_x0000_s1168" type="#_x0000_t67" style="position:absolute;left:12124;top:22037;width:1898;height:1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" adj="10800" fillcolor="white [3212]" strokecolor="#0d0d0d [3069]" strokeweight="1.5pt"/>
                  <v:shape id="Down Arrow 419" o:spid="_x0000_s1169" type="#_x0000_t67" style="position:absolute;left:18310;top:22037;width:1898;height:1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" adj="10800" fillcolor="white [3212]" strokecolor="#0d0d0d [3069]" strokeweight="1.5pt"/>
                  <v:shape id="TextBox 26" o:spid="_x0000_s1170" type="#_x0000_t202" style="position:absolute;left:7637;top:19206;width:4068;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" filled="f" stroked="f">
                    <v:textbox>
                      <w:txbxContent>
                        <w:p w14:paraId="1C3AAEDC"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E1</w:t>
                          </w:r>
                        </w:p>
                      </w:txbxContent>
                    </v:textbox>
                  </v:shape>
                  <v:line id="Straight Connector 421" o:spid="_x0000_s1171" style="position:absolute;visibility:visible;mso-wrap-style:square" from="10223,28284" to="21700,28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" strokecolor="black [3213]" strokeweight="1pt"/>
                  <v:line id="Straight Connector 422" o:spid="_x0000_s1172" style="position:absolute;visibility:visible;mso-wrap-style:square" from="10223,33586" to="21700,33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" strokecolor="black [3213]" strokeweight="1pt"/>
                  <v:shape id="TextBox 29" o:spid="_x0000_s1173" type="#_x0000_t202" style="position:absolute;left:9254;top:38232;width:15774;height:3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X5z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" filled="f" stroked="f">
                    <v:textbox>
                      <w:txbxContent>
                        <w:p w14:paraId="10F9D397"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Measurement variable [n]</w:t>
                          </w:r>
                        </w:p>
                      </w:txbxContent>
                    </v:textbox>
                  </v:shape>
                  <v:shape id="TextBox 30" o:spid="_x0000_s1174" type="#_x0000_t202" style="position:absolute;left:4753;top:31049;width:8296;height:2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" filled="f" stroked="f">
                    <v:textbox>
                      <w:txbxContent>
                        <w:p w14:paraId="6A7F5914"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esponse</w:t>
                          </w:r>
                        </w:p>
                      </w:txbxContent>
                    </v:textbox>
                  </v:shape>
                  <v:line id="Straight Connector 425" o:spid="_x0000_s1175" style="position:absolute;visibility:visible;mso-wrap-style:square" from="34909,32203" to="44452,37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" strokecolor="#0d0d0d [3069]" strokeweight="1pt"/>
                  <v:rect id="Rectangle 426" o:spid="_x0000_s1176" style="position:absolute;left:23987;top:22037;width:41336;height:186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" filled="f" strokecolor="black [3213]" strokeweight="1.5pt"/>
                  <v:shape id="TextBox 33" o:spid="_x0000_s1177" type="#_x0000_t202" style="position:absolute;left:40953;top:18858;width:1198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" filled="f" stroked="f">
                    <v:textbox>
                      <w:txbxContent>
                        <w:p w14:paraId="57B9E57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Identification</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28" o:spid="_x0000_s1178" type="#_x0000_t88" style="position:absolute;left:22704;top:23989;width:457;height:16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" adj="322" strokecolor="black [3213]" strokeweight="2pt"/>
                  <v:shape id="Down Arrow 429" o:spid="_x0000_s1179" type="#_x0000_t67" style="position:absolute;left:22511;top:31680;width:1899;height:10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" adj="9607,4106" fillcolor="#f8f7f2 [1310]" strokecolor="black [3213]" strokeweight="1.5pt"/>
                  <v:shape id="TextBox 36" o:spid="_x0000_s1180" type="#_x0000_t202" style="position:absolute;left:14444;top:19118;width:4068;height:2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14:paraId="5940C25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E2</w:t>
                          </w:r>
                        </w:p>
                      </w:txbxContent>
                    </v:textbox>
                  </v:shape>
                  <v:shape id="TextBox 37" o:spid="_x0000_s1181" type="#_x0000_t202" style="position:absolute;left:10968;top:17794;width:415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" filled="f" stroked="f">
                    <v:textbox>
                      <w:txbxContent>
                        <w:p w14:paraId="43C682B2"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1</w:t>
                          </w:r>
                        </w:p>
                      </w:txbxContent>
                    </v:textbox>
                  </v:shape>
                  <v:shape id="TextBox 38" o:spid="_x0000_s1182" type="#_x0000_t202" style="position:absolute;left:16747;top:17888;width:4152;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E01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" filled="f" stroked="f">
                    <v:textbox>
                      <w:txbxContent>
                        <w:p w14:paraId="16B7C340"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R2</w:t>
                          </w:r>
                        </w:p>
                      </w:txbxContent>
                    </v:textbox>
                  </v:shape>
                  <v:shape id="Freeform 433" o:spid="_x0000_s1183" style="position:absolute;left:10241;top:31395;width:5630;height:2125;visibility:visible;mso-wrap-style:square;v-text-anchor:middle" coordsize="1223010,4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" path="m,461571c15557,440616,31115,419661,49530,417756v18415,-1905,47625,26987,60960,32385c123825,455538,123825,464746,129540,450141v5715,-14605,10795,-14605,15240,-87630c149225,289486,153353,8498,156210,11991v2858,3492,635,300037,5715,371475c167005,454903,174308,428551,186690,440616v12382,12065,37465,14923,49530,15240c248285,456173,252730,466651,259080,442521v6350,-24130,12065,-57785,15240,-131445c277495,237416,275273,-13409,278130,561v2857,13970,6668,320675,13335,394335c298132,468556,311785,434266,318135,442521v6350,8255,7303,16510,11430,1905c333692,429821,338773,391721,342900,354891v4128,-36830,7938,-133350,11430,-131445c357822,225351,356870,332031,363855,366321v6985,34290,13970,53340,32385,62865c414655,438711,451168,438393,474345,423471v23177,-14922,46355,-61595,60960,-83820c549910,317426,554673,299011,561975,290121v7303,-8890,8890,-3810,17145,-3810c587375,286311,597535,275516,611505,290121v13970,14605,32068,61595,51435,83820c682308,396166,711518,416803,727710,423471v16193,6667,20320,35560,32385,-9525c772160,368861,790258,158358,800100,152961v9843,-5398,11430,181293,19050,228600c826770,428868,836295,435218,845820,436806v9525,1587,30480,-45720,30480,-45720c883920,379656,885825,372671,891540,368226v5715,-4445,7938,-10477,19050,-3810c921702,371083,941388,394896,958215,408231v16828,13335,39688,50800,53340,36195c1025207,429821,1033463,387276,1040130,320601v6668,-66675,6033,-283528,11430,-276225c1056958,51678,1060450,300916,1072515,364416v12065,63500,26353,46673,51435,60960c1149032,439663,1186021,444902,1223010,450141e" filled="f" strokecolor="red" strokeweight="1pt">
                    <v:path arrowok="t" o:connecttype="custom" o:connectlocs="0,212475;22800,192306;50862,207213;59631,207213;66647,166875;71908,5520;74539,176521;85939,202829;108740,209844;119263,203706;126278,143198;128032,258;134171,181782;146448,203706;151709,204583;157848,163367;163109,102859;167494,168629;182402,197567;218356,194936;246418,156352;258695,133551;266587,131798;281495,133551;305172,172136;334988,194936;349896,190552;368311,70413;377081,175644;389358,201075;403388,180029;410404,169505;419173,167752;441097,187921;465651,204583;478805,147582;484066,20428;493712,167752;517390,195813;562990,207213" o:connectangles="0,0,0,0,0,0,0,0,0,0,0,0,0,0,0,0,0,0,0,0,0,0,0,0,0,0,0,0,0,0,0,0,0,0,0,0,0,0,0,0"/>
                  </v:shape>
                  <v:shape id="Freeform 434" o:spid="_x0000_s1184" style="position:absolute;left:15946;top:31878;width:5639;height:1611;visibility:visible;mso-wrap-style:square;v-text-anchor:middle" coordsize="1224915,349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" path="m,339098c16510,319571,33020,300045,51435,297188v18415,-2857,45720,20002,59055,24765c123825,326716,124143,344178,131445,325763v7302,-18415,15240,-109855,22860,-114300c161925,207018,167005,280043,177165,299093v10160,19050,24130,22225,38100,26670c229235,330208,250190,377833,260985,325763,271780,273693,273685,22233,280035,13343v6350,-8890,12065,208915,19050,259080c306070,322588,316230,306395,321945,314333v5715,7937,6350,57785,11430,5715c338455,267978,346075,10168,352425,1913v6350,-8255,8890,217170,19050,268605c381635,321953,393700,307348,413385,310523v19685,3175,58420,-9525,76200,-20955c507365,278138,508635,262580,520065,241943v11430,-20637,24448,-61595,38100,-76200c571817,151138,585788,145740,601980,154313v16193,8572,37465,41910,53340,62865c671195,238133,682308,266391,697230,280043v14922,13652,34608,21272,47625,19050c757873,296870,765493,316555,775335,266708,785178,216860,795020,-1579,803910,8v8890,1587,14605,227013,24765,276225c838835,325445,853123,301633,864870,295283v11747,-6350,26988,-47943,34290,-57150c906463,228925,901065,237181,908685,240038v7620,2857,21908,5715,36195,15240c959167,264803,983297,288298,994410,297188v11113,8890,10795,11747,17145,11430c1017905,308301,1025843,346083,1032510,295283v6667,-50800,12065,-284798,19050,-291465c1058545,-2849,1045528,202255,1074420,255278v28893,53022,89694,59848,150495,66675e" filled="f" strokecolor="#8e0000" strokeweight="1pt">
                    <v:path arrowok="t" o:connecttype="custom" o:connectlocs="0,156098;23677,136805;50862,148206;60508,149959;71031,97343;81555,137682;99093,149959;120140,149959;128909,6142;137678,125405;148201,144698;153463,147329;162232,881;171002,124528;190294,142944;225371,133298;239402,111374;256941,76297;277110,71035;301664,99974;320957,128913;342880,137682;356911,122774;370065,4;381465,127159;398127,135928;413912,109620;418296,110497;434958,117513;457758,136805;465651,142067;475297,135928;484066,1758;494589,117513;563867,148206" o:connectangles="0,0,0,0,0,0,0,0,0,0,0,0,0,0,0,0,0,0,0,0,0,0,0,0,0,0,0,0,0,0,0,0,0,0,0"/>
                  </v:shape>
                  <v:shape id="Freeform 435" o:spid="_x0000_s1185" style="position:absolute;left:15904;top:25315;width:5638;height:2912;visibility:visible;mso-wrap-style:square;v-text-anchor:middle" coordsize="1224915,63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" path="m,623252c16510,608012,33020,592772,43815,585152v10795,-7620,8573,-11748,20955,-7620c77153,581659,104458,611822,118110,609917v13653,-1905,20320,53022,28575,-43815c154940,469265,163830,30480,167640,28892v3810,-1588,-952,430213,1905,527685c172402,654049,173355,602932,184785,613727v11430,10795,39370,10477,53340,7620c252095,618490,260668,661669,268605,596582v7937,-65087,12700,-356553,17145,-365760c290195,221614,288925,478789,295275,541337v6350,62547,19050,70485,28575,64770c333375,600392,343217,513715,352425,507047v9208,-6668,16510,43815,26670,59055c389255,581342,398145,595312,413385,598487v15240,3175,40640,-6033,57150,-13335c487045,577850,500380,571499,512445,554672v12065,-16827,20638,-52705,30480,-70485c552768,466407,561023,455612,571500,447992v10478,-7620,22225,-17145,34290,-9525c617855,446087,634048,476250,643890,493712v9842,17462,10478,35878,20955,49530c675322,556894,693103,567690,706755,575627v13652,7937,28575,16827,40005,15240c758190,589280,767080,588962,775335,566102v8255,-22860,14605,-18098,20955,-112395c802640,359409,808990,-12383,813435,317v4445,12700,3493,431165,9525,529590c828992,628332,839788,586105,849630,590867v9842,4762,23813,-20638,32385,-32385c890588,546734,890270,522287,901065,520382v10795,-1905,29845,15875,45720,26670c962660,557847,983933,575944,996315,585152v12383,9207,17780,37147,24765,17145c1028065,582295,1033145,516254,1038225,465137v5080,-51117,6033,-184150,13335,-169545c1058862,310197,1053148,499744,1082040,552767v28893,53022,85884,56991,142875,60960e" filled="f" strokecolor="#8e0000" strokeweight="1pt">
                    <v:path arrowok="t" o:connecttype="custom" o:connectlocs="0,286903;20169,269364;29816,265856;54370,280764;67524,260595;77170,13300;78047,256210;85062,282518;109616,286026;123647,274626;131540,106255;135924,249195;149078,279010;162232,233410;174509,260595;190294,275503;216602,269364;235895,255333;249925,222887;263079,206225;278864,201840;296403,227271;306049,250072;325342,264979;343757,271995;356911,260595;366557,208856;374450,146;378834,243933;391111,271995;406019,257087;414789,239548;435835,251825;458635,269364;470035,277256;477928,214117;484066,136070;498097,254456;563867,282518" o:connectangles="0,0,0,0,0,0,0,0,0,0,0,0,0,0,0,0,0,0,0,0,0,0,0,0,0,0,0,0,0,0,0,0,0,0,0,0,0,0,0"/>
                  </v:shape>
                  <v:line id="Straight Connector 436" o:spid="_x0000_s1186" style="position:absolute;visibility:visible;mso-wrap-style:square" from="10267,35332" to="10267,38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" strokecolor="#0d0d0d [3069]" strokeweight="1pt"/>
                  <v:line id="Straight Connector 437" o:spid="_x0000_s1187" style="position:absolute;visibility:visible;mso-wrap-style:square" from="10267,38769" to="21716,38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" strokecolor="black [3213]" strokeweight="1pt"/>
                  <v:oval id="Oval 438" o:spid="_x0000_s1188" style="position:absolute;left:5762;top:24834;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" fillcolor="#e5b8b7 [1301]" strokecolor="#e5b8b7 [1301]" strokeweight="2pt"/>
                  <v:oval id="Oval 439" o:spid="_x0000_s1189" style="position:absolute;left:6102;top:25515;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" fillcolor="#e5b8b7 [1301]" strokecolor="#e5b8b7 [1301]" strokeweight="2pt"/>
                  <v:oval id="Oval 440" o:spid="_x0000_s1190" style="position:absolute;left:5043;top:25527;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" fillcolor="#e5b8b7 [1301]" strokecolor="#e5b8b7 [1301]" strokeweight="2pt"/>
                  <v:oval id="Oval 441" o:spid="_x0000_s1191" style="position:absolute;left:4362;top:25890;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" fillcolor="#e5b8b7 [1301]" strokecolor="#e5b8b7 [1301]" strokeweight="2pt"/>
                  <v:oval id="Oval 442" o:spid="_x0000_s1192" style="position:absolute;left:5413;top:26571;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" fillcolor="#e5b8b7 [1301]" strokecolor="#e5b8b7 [1301]" strokeweight="2pt"/>
                  <v:oval id="Oval 443" o:spid="_x0000_s1193" style="position:absolute;left:4216;top:24799;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" fillcolor="#e5b8b7 [1301]" strokecolor="#e5b8b7 [1301]" strokeweight="2pt"/>
                  <v:shape id="Flowchart: Terminator 444" o:spid="_x0000_s1194" type="#_x0000_t116" style="position:absolute;left:5111;top:31173;width:1378;height:680;rotation:-6421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" fillcolor="#e5b8b7 [1301]" strokecolor="#e5b8b7 [1301]" strokeweight="2pt"/>
                  <v:shape id="Flowchart: Terminator 445" o:spid="_x0000_s1195" type="#_x0000_t116" style="position:absolute;left:5148;top:32134;width:1379;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" fillcolor="#e5b8b7 [1301]" strokecolor="#e5b8b7 [1301]" strokeweight="2pt"/>
                  <v:shape id="Flowchart: Terminator 446" o:spid="_x0000_s1196" type="#_x0000_t116" style="position:absolute;left:3286;top:31455;width:1378;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" fillcolor="#e5b8b7 [1301]" strokecolor="#e5b8b7 [1301]" strokeweight="2pt"/>
                  <v:shape id="Flowchart: Terminator 447" o:spid="_x0000_s1197" type="#_x0000_t116" style="position:absolute;left:3759;top:30068;width:1378;height:680;rotation:-22571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" fillcolor="#e5b8b7 [1301]" strokecolor="#e5b8b7 [1301]" strokeweight="2pt"/>
                  <v:oval id="Oval 448" o:spid="_x0000_s1198" style="position:absolute;left:5301;top:35657;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" fillcolor="#e5b8b7 [1301]" strokecolor="#e5b8b7 [1301]" strokeweight="2pt"/>
                  <v:oval id="Oval 449" o:spid="_x0000_s1199" style="position:absolute;left:5642;top:36338;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" fillcolor="#e5b8b7 [1301]" strokecolor="#e5b8b7 [1301]" strokeweight="2pt"/>
                  <v:oval id="Oval 450" o:spid="_x0000_s1200" style="position:absolute;left:4952;top:37394;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" fillcolor="#e5b8b7 [1301]" strokecolor="#e5b8b7 [1301]" strokeweight="2pt"/>
                  <v:shape id="Flowchart: Terminator 451" o:spid="_x0000_s1201" type="#_x0000_t116" style="position:absolute;left:4059;top:36397;width:1379;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" fillcolor="#e5b8b7 [1301]" strokecolor="#e5b8b7 [1301]" strokeweight="2pt"/>
                  <v:shape id="Flowchart: Terminator 452" o:spid="_x0000_s1202" type="#_x0000_t116" style="position:absolute;left:5758;top:37479;width:1379;height:681;rotation:324839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" fillcolor="#e5b8b7 [1301]" strokecolor="#e5b8b7 [1301]" strokeweight="2pt"/>
                  <v:shape id="Freeform 453" o:spid="_x0000_s1203" style="position:absolute;left:10289;top:35425;width:5630;height:3249;visibility:visible;mso-wrap-style:square;v-text-anchor:middle" coordsize="1219200,377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" path="m,377194c18097,366399,36195,355604,57150,354334v20955,-1270,52070,23495,68580,15240c142240,361319,147320,306074,156210,304804v8890,-1270,6350,46355,22860,57150c195580,372749,240030,379734,255270,369574v15240,-10160,10160,-8890,15240,-68580c275590,241304,281940,8894,285750,11434v3810,2540,-635,246380,7620,304800c301625,374654,325120,372749,335280,361954v10160,-10795,11430,-109220,19050,-110490c361950,250194,358140,338459,381000,354334v22860,15875,81280,3810,110490,-7620c520700,335284,535305,295914,556260,285754v20955,-10160,41275,-8890,60960,c636905,294644,648335,332109,674370,339094v26035,6985,76200,45085,99060,-11430c796290,271149,803910,1274,811530,4v7620,-1270,,260350,7620,320040c826770,379734,843915,358144,857250,358144v13335,,22860,-36195,41910,-38100c918210,318139,951230,342904,971550,346714v20320,3810,36830,33020,49530,-3810c1033780,306074,1040130,130814,1047750,125734v7620,-5080,12700,150495,19050,186690c1073150,348619,1076960,335919,1085850,342904v8890,6985,12065,6985,34290,11430c1142365,358779,1180782,364176,1219200,369574e" filled="f" strokecolor="red" strokeweight="1pt">
                    <v:path arrowok="t" o:connecttype="custom" o:connectlocs="0,324894;26390,305204;58058,318331;72133,262541;82689,311767;117876,318331;124913,259260;131951,9849;135469,272386;154822,311767;163619,216597;175934,305204;226955,298640;256864,246133;285014,246133;311404,292077;357147,282232;374740,3;378259,275668;395852,308485;415205,275668;448633,298640;471504,295358;483820,108300;492616,269105;501413,295358;517247,305204;562990,318331" o:connectangles="0,0,0,0,0,0,0,0,0,0,0,0,0,0,0,0,0,0,0,0,0,0,0,0,0,0,0,0"/>
                  </v:shape>
                  <v:line id="Straight Connector 454" o:spid="_x0000_s1204" style="position:absolute;flip:y;visibility:visible;mso-wrap-style:square" from="34976,23322" to="35047,32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" strokecolor="#0d0d0d [3069]" strokeweight="1pt"/>
                  <v:line id="Straight Connector 455" o:spid="_x0000_s1205" style="position:absolute;flip:y;visibility:visible;mso-wrap-style:square" from="25431,32182" to="35092,37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" strokecolor="#0d0d0d [3069]" strokeweight="1p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56" o:spid="_x0000_s1206" type="#_x0000_t120" style="position:absolute;left:38518;top:30306;width:441;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" fillcolor="#00b0f0" strokecolor="#0070c0" strokeweight=".5pt"/>
                  <v:shape id="Flowchart: Connector 457" o:spid="_x0000_s1207" type="#_x0000_t120" style="position:absolute;left:38959;top:30737;width:441;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" fillcolor="#00b0f0" strokecolor="#0070c0" strokeweight=".5pt"/>
                  <v:shape id="Flowchart: Connector 458" o:spid="_x0000_s1208" type="#_x0000_t120" style="position:absolute;left:38518;top:31336;width:441;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" fillcolor="#00b0f0" strokecolor="#0070c0" strokeweight=".5pt"/>
                  <v:shape id="Flowchart: Connector 459" o:spid="_x0000_s1209" type="#_x0000_t120" style="position:absolute;left:39515;top:31552;width:440;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" fillcolor="#00b0f0" strokecolor="#0070c0" strokeweight=".5pt"/>
                  <v:shape id="Flowchart: Connector 460" o:spid="_x0000_s1210" type="#_x0000_t120" style="position:absolute;left:39956;top:30522;width:440;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" fillcolor="#00b0f0" strokecolor="#0070c0" strokeweight=".5pt"/>
                  <v:shape id="Flowchart: Connector 461" o:spid="_x0000_s1211" type="#_x0000_t120" style="position:absolute;left:38298;top:32366;width:441;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" fillcolor="#00b0f0" strokecolor="#0070c0" strokeweight=".5pt"/>
                  <v:shape id="Flowchart: Connector 462" o:spid="_x0000_s1212" type="#_x0000_t120" style="position:absolute;left:40998;top:32436;width:441;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" fillcolor="#00b0f0" strokecolor="#0070c0" strokeweight=".5pt"/>
                  <v:shape id="Flowchart: Connector 463" o:spid="_x0000_s1213" type="#_x0000_t120" style="position:absolute;left:39665;top:32653;width:441;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" fillcolor="#00b0f0" strokecolor="#0070c0" strokeweight=".5pt"/>
                  <v:rect id="Rectangle 464" o:spid="_x0000_s1214" style="position:absolute;left:28749;top:34697;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" fillcolor="#fabf8f [1945]" strokecolor="#e36c0a [2409]" strokeweight=".5pt"/>
                  <v:rect id="Rectangle 465" o:spid="_x0000_s1215" style="position:absolute;left:29750;top:35676;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" fillcolor="#fabf8f [1945]" strokecolor="#e36c0a [2409]" strokeweight=".5pt"/>
                  <v:rect id="Rectangle 466" o:spid="_x0000_s1216" style="position:absolute;left:28899;top:36248;width:301;height: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" fillcolor="#fabf8f [1945]" strokecolor="#e36c0a [2409]" strokeweight=".5pt"/>
                  <v:rect id="Rectangle 467" o:spid="_x0000_s1217" style="position:absolute;left:29799;top:36329;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" fillcolor="#fabf8f [1945]" strokecolor="#e36c0a [2409]" strokeweight=".5pt"/>
                  <v:rect id="Rectangle 468" o:spid="_x0000_s1218" style="position:absolute;left:30608;top:35786;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" fillcolor="#fabf8f [1945]" strokecolor="#e36c0a [2409]" strokeweight=".5pt"/>
                  <v:rect id="Rectangle 469" o:spid="_x0000_s1219" style="position:absolute;left:29750;top:33847;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" fillcolor="#fabf8f [1945]" strokecolor="#e36c0a [2409]" strokeweight=".5pt"/>
                  <v:rect id="Rectangle 470" o:spid="_x0000_s1220" style="position:absolute;left:30458;top:34991;width:300;height: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" fillcolor="#fabf8f [1945]" strokecolor="#e36c0a [2409]" strokeweight=".5pt"/>
                  <v:rect id="Rectangle 471" o:spid="_x0000_s1221" style="position:absolute;left:29469;top:34697;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" fillcolor="#fabf8f [1945]" strokecolor="#e36c0a [2409]" strokeweight=".5pt"/>
                  <v:rect id="Rectangle 472" o:spid="_x0000_s1222" style="position:absolute;left:27328;top:37308;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" fillcolor="#fabf8f [1945]" strokecolor="#e36c0a [2409]" strokeweight=".5pt"/>
                  <v:rect id="Rectangle 473" o:spid="_x0000_s1223" style="position:absolute;left:27991;top:35492;width:300;height: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" fillcolor="#fabf8f [1945]" strokecolor="#e36c0a [2409]" strokeweight=".5pt"/>
                  <v:shape id="Flowchart: Connector 474" o:spid="_x0000_s1224" type="#_x0000_t120" style="position:absolute;left:40396;top:31492;width:441;height: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" fillcolor="#00b0f0" strokecolor="#0070c0" strokeweight=".5pt"/>
                  <v:shape id="Flowchart: Connector 475" o:spid="_x0000_s1225" type="#_x0000_t120" style="position:absolute;left:41172;top:30090;width:441;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" fillcolor="#00b0f0" strokecolor="#0070c0" strokeweight=".5pt"/>
                  <v:oval id="Oval 476" o:spid="_x0000_s1226" style="position:absolute;left:27461;top:33233;width:3518;height:5432;rotation:33176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" fillcolor="#e36c0a [2409]" strokecolor="#e36c0a [2409]" strokeweight="1pt">
                    <v:fill opacity="20303f"/>
                  </v:oval>
                  <v:oval id="Oval 477" o:spid="_x0000_s1227" style="position:absolute;left:37654;top:29533;width:4874;height:4261;rotation:-4531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" fillcolor="#0070c0" strokecolor="#0070c0" strokeweight=".5pt">
                    <v:fill opacity="20303f"/>
                  </v:oval>
                  <v:shape id="TextBox 85" o:spid="_x0000_s1228" type="#_x0000_t202" style="position:absolute;left:24191;top:37455;width:2333;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" filled="f" stroked="f">
                    <v:textbox>
                      <w:txbxContent>
                        <w:p w14:paraId="3E8B391B"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X</w:t>
                          </w:r>
                        </w:p>
                      </w:txbxContent>
                    </v:textbox>
                  </v:shape>
                  <v:shape id="TextBox 86" o:spid="_x0000_s1229" type="#_x0000_t202" style="position:absolute;left:42965;top:37525;width:2337;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" filled="f" stroked="f">
                    <v:textbox>
                      <w:txbxContent>
                        <w:p w14:paraId="5DBCE333"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Y</w:t>
                          </w:r>
                        </w:p>
                      </w:txbxContent>
                    </v:textbox>
                  </v:shape>
                  <v:shape id="TextBox 87" o:spid="_x0000_s1230" type="#_x0000_t202" style="position:absolute;left:34667;top:22599;width:4038;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" filled="f" stroked="f">
                    <v:textbox>
                      <w:txbxContent>
                        <w:p w14:paraId="681FD20F" w14:textId="77777777" w:rsidR="00F45122" w:rsidRDefault="00F45122" w:rsidP="00DA6660">
                          <w:pPr>
                            <w:pStyle w:val="NormalWeb"/>
                            <w:spacing w:before="0" w:beforeAutospacing="0" w:after="0" w:afterAutospacing="0"/>
                          </w:pPr>
                          <w:r>
                            <w:rPr>
                              <w:rFonts w:asciiTheme="minorHAnsi" w:hAnsi="Calibri" w:cstheme="minorBidi"/>
                              <w:color w:val="000000" w:themeColor="text1"/>
                              <w:kern w:val="24"/>
                              <w:sz w:val="20"/>
                              <w:szCs w:val="20"/>
                            </w:rPr>
                            <w:t>Z</w:t>
                          </w:r>
                        </w:p>
                      </w:txbxContent>
                    </v:textbox>
                  </v:shape>
                  <v:oval id="Oval 481" o:spid="_x0000_s1231" style="position:absolute;left:42890;top:30542;width:971;height: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" fillcolor="#e5b8b7 [1301]" strokecolor="#e5b8b7 [1301]" strokeweight="2pt"/>
                  <v:shape id="Flowchart: Terminator 482" o:spid="_x0000_s1232" type="#_x0000_t116" style="position:absolute;left:26928;top:32738;width:1966;height: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" fillcolor="#e5b8b7 [1301]" strokecolor="#e5b8b7 [1301]" strokeweight="2pt"/>
                  <v:oval id="Oval 483" o:spid="_x0000_s1233" style="position:absolute;left:31221;top:25757;width:755;height: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" fillcolor="#e5b8b7 [1301]" strokecolor="#e5b8b7 [1301]" strokeweight="2pt"/>
                  <v:oval id="Oval 484" o:spid="_x0000_s1234" style="position:absolute;left:31615;top:26861;width:756;height: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" fillcolor="#e5b8b7 [1301]" strokecolor="#e5b8b7 [1301]" strokeweight="2pt"/>
                  <v:shape id="Flowchart: Terminator 485" o:spid="_x0000_s1235" type="#_x0000_t116" style="position:absolute;left:29842;top:26578;width:1530;height:756;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" fillcolor="#e5b8b7 [1301]" strokecolor="#e5b8b7 [1301]"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86" o:spid="_x0000_s1236" type="#_x0000_t5" style="position:absolute;left:33250;top:27074;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" fillcolor="red" strokecolor="#d20000" strokeweight=".5pt"/>
                  <v:shape id="Isosceles Triangle 487" o:spid="_x0000_s1237" type="#_x0000_t5" style="position:absolute;left:34029;top:27853;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" fillcolor="red" strokecolor="#d20000" strokeweight=".5pt"/>
                  <v:shape id="Isosceles Triangle 488" o:spid="_x0000_s1238" type="#_x0000_t5" style="position:absolute;left:34808;top:28632;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" fillcolor="red" strokecolor="#d20000" strokeweight=".5pt"/>
                  <v:shape id="Isosceles Triangle 489" o:spid="_x0000_s1239" type="#_x0000_t5" style="position:absolute;left:33088;top:27993;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" fillcolor="red" strokecolor="#d20000" strokeweight=".5pt"/>
                  <v:shape id="Isosceles Triangle 490" o:spid="_x0000_s1240" type="#_x0000_t5" style="position:absolute;left:33867;top:28772;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" fillcolor="red" strokecolor="#d20000" strokeweight=".5pt"/>
                  <v:shape id="Isosceles Triangle 491" o:spid="_x0000_s1241" type="#_x0000_t5" style="position:absolute;left:32289;top:29416;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" fillcolor="red" strokecolor="#d20000" strokeweight=".5pt"/>
                  <v:shape id="Isosceles Triangle 492" o:spid="_x0000_s1242" type="#_x0000_t5" style="position:absolute;left:33630;top:30109;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" fillcolor="red" strokecolor="#d20000" strokeweight=".5pt"/>
                  <v:shape id="Isosceles Triangle 493" o:spid="_x0000_s1243" type="#_x0000_t5" style="position:absolute;left:34880;top:26245;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" fillcolor="red" strokecolor="#d20000" strokeweight=".5pt"/>
                  <v:shape id="Isosceles Triangle 494" o:spid="_x0000_s1244" type="#_x0000_t5" style="position:absolute;left:35659;top:27024;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" fillcolor="red" strokecolor="#d20000" strokeweight=".5pt"/>
                  <v:shape id="Isosceles Triangle 495" o:spid="_x0000_s1245" type="#_x0000_t5" style="position:absolute;left:34799;top:27465;width:450;height: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" fillcolor="red" strokecolor="#d20000" strokeweight=".5pt"/>
                  <v:oval id="Oval 496" o:spid="_x0000_s1246" style="position:absolute;left:31432;top:26530;width:5618;height:3908;rotation:-30010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" fillcolor="red" strokecolor="#d20000" strokeweight="1pt">
                    <v:fill opacity="20303f"/>
                  </v:oval>
                  <v:rect id="Rectangle 497" o:spid="_x0000_s1247" style="position:absolute;left:2031;top:17680;width:65898;height:24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" filled="f" strokecolor="black [3213]" strokeweight="2pt"/>
                  <v:group id="Group 498" o:spid="_x0000_s1248" style="position:absolute;left:47348;top:23787;width:15291;height:15124" coordorigin="47348,23787" coordsize="15290,1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group id="Group 499" o:spid="_x0000_s1249" style="position:absolute;left:47825;top:27915;width:2567;height:2452" coordorigin="47825,27915" coordsize="2566,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">
                      <v:oval id="Oval 500" o:spid="_x0000_s1250" style="position:absolute;left:49371;top:27950;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" fillcolor="#e5b8b7 [1301]" strokecolor="#e5b8b7 [1301]" strokeweight="2pt"/>
                      <v:oval id="Oval 501" o:spid="_x0000_s1251" style="position:absolute;left:49712;top:28631;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" fillcolor="#e5b8b7 [1301]" strokecolor="#e5b8b7 [1301]" strokeweight="2pt"/>
                      <v:oval id="Oval 502" o:spid="_x0000_s1252" style="position:absolute;left:48652;top:28643;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" fillcolor="#e5b8b7 [1301]" strokecolor="#e5b8b7 [1301]" strokeweight="2pt"/>
                      <v:oval id="Oval 503" o:spid="_x0000_s1253" style="position:absolute;left:47972;top:29006;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" fillcolor="#e5b8b7 [1301]" strokecolor="#e5b8b7 [1301]" strokeweight="2pt"/>
                      <v:oval id="Oval 504" o:spid="_x0000_s1254" style="position:absolute;left:49022;top:29686;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" fillcolor="#e5b8b7 [1301]" strokecolor="#e5b8b7 [1301]" strokeweight="2pt"/>
                      <v:oval id="Oval 505" o:spid="_x0000_s1255" style="position:absolute;left:47825;top:27915;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" fillcolor="#e5b8b7 [1301]" strokecolor="#e5b8b7 [1301]" strokeweight="2pt"/>
                    </v:group>
                    <v:group id="Group 506" o:spid="_x0000_s1256" style="position:absolute;left:47348;top:31753;width:3241;height:2747" coordorigin="47348,31753" coordsize="3241,2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lowchart: Terminator 507" o:spid="_x0000_s1257" type="#_x0000_t116" style="position:absolute;left:49173;top:32858;width:1379;height:680;rotation:-6421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" fillcolor="#e5b8b7 [1301]" strokecolor="#e5b8b7 [1301]" strokeweight="2pt"/>
                      <v:shape id="Flowchart: Terminator 508" o:spid="_x0000_s1258" type="#_x0000_t116" style="position:absolute;left:49211;top:33819;width:1378;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" fillcolor="#e5b8b7 [1301]" strokecolor="#e5b8b7 [1301]" strokeweight="2pt"/>
                      <v:shape id="Flowchart: Terminator 509" o:spid="_x0000_s1259" type="#_x0000_t116" style="position:absolute;left:47348;top:33140;width:1379;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" fillcolor="#e5b8b7 [1301]" strokecolor="#e5b8b7 [1301]" strokeweight="2pt"/>
                      <v:shape id="Flowchart: Terminator 510" o:spid="_x0000_s1260" type="#_x0000_t116" style="position:absolute;left:47822;top:31753;width:1378;height:680;rotation:-22571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" fillcolor="#e5b8b7 [1301]" strokecolor="#e5b8b7 [1301]" strokeweight="2pt"/>
                    </v:group>
                    <v:group id="Group 511" o:spid="_x0000_s1261" style="position:absolute;left:47440;top:35650;width:2729;height:2851" coordorigin="47440,35650" coordsize="2728,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">
                      <v:oval id="Oval 512" o:spid="_x0000_s1262" style="position:absolute;left:48682;top:35650;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" fillcolor="#e5b8b7 [1301]" strokecolor="#e5b8b7 [1301]" strokeweight="2pt"/>
                      <v:oval id="Oval 513" o:spid="_x0000_s1263" style="position:absolute;left:49022;top:36330;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" fillcolor="#e5b8b7 [1301]" strokecolor="#e5b8b7 [1301]" strokeweight="2pt"/>
                      <v:oval id="Oval 514" o:spid="_x0000_s1264" style="position:absolute;left:48333;top:37386;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" fillcolor="#e5b8b7 [1301]" strokecolor="#e5b8b7 [1301]" strokeweight="2pt"/>
                      <v:shape id="Flowchart: Terminator 515" o:spid="_x0000_s1265" type="#_x0000_t116" style="position:absolute;left:47440;top:36390;width:1379;height:680;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" fillcolor="#e5b8b7 [1301]" strokecolor="#e5b8b7 [1301]" strokeweight="2pt"/>
                      <v:shape id="Flowchart: Terminator 516" o:spid="_x0000_s1266" type="#_x0000_t116" style="position:absolute;left:49140;top:37471;width:1378;height:681;rotation:324839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" fillcolor="#e5b8b7 [1301]" strokecolor="#e5b8b7 [1301]" strokeweight="2pt"/>
                    </v:group>
                    <v:group id="Group 517" o:spid="_x0000_s1267" style="position:absolute;left:51593;top:24197;width:2567;height:2452" coordorigin="51593,24197" coordsize="2566,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">
                      <v:oval id="Oval 518" o:spid="_x0000_s1268" style="position:absolute;left:53139;top:24232;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" fillcolor="#e5b8b7 [1301]" strokecolor="#e5b8b7 [1301]" strokeweight="2pt"/>
                      <v:oval id="Oval 519" o:spid="_x0000_s1269" style="position:absolute;left:53480;top:24912;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" fillcolor="#e5b8b7 [1301]" strokecolor="#e5b8b7 [1301]" strokeweight="2pt"/>
                      <v:oval id="Oval 520" o:spid="_x0000_s1270" style="position:absolute;left:52420;top:24924;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" fillcolor="#e5b8b7 [1301]" strokecolor="#e5b8b7 [1301]" strokeweight="2pt"/>
                      <v:oval id="Oval 521" o:spid="_x0000_s1271" style="position:absolute;left:51740;top:25288;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" fillcolor="#e5b8b7 [1301]" strokecolor="#e5b8b7 [1301]" strokeweight="2pt"/>
                      <v:oval id="Oval 522" o:spid="_x0000_s1272" style="position:absolute;left:52790;top:25968;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" fillcolor="#e5b8b7 [1301]" strokecolor="#e5b8b7 [1301]" strokeweight="2pt"/>
                      <v:oval id="Oval 523" o:spid="_x0000_s1273" style="position:absolute;left:51593;top:24197;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" fillcolor="#e5b8b7 [1301]" strokecolor="#e5b8b7 [1301]" strokeweight="2pt"/>
                    </v:group>
                    <v:line id="Straight Connector 524" o:spid="_x0000_s1274" style="position:absolute;visibility:visible;mso-wrap-style:square" from="50916,27166" to="50916,38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" strokecolor="#4579b8 [3044]"/>
                    <v:group id="Group 525" o:spid="_x0000_s1275" style="position:absolute;left:55250;top:23907;width:3242;height:2747" coordorigin="55250,23907" coordsize="3241,2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">
                      <v:shape id="Flowchart: Terminator 526" o:spid="_x0000_s1276" type="#_x0000_t116" style="position:absolute;left:57075;top:25012;width:1379;height:681;rotation:-6421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" fillcolor="#e5b8b7 [1301]" strokecolor="#e5b8b7 [1301]" strokeweight="2pt"/>
                      <v:shape id="Flowchart: Terminator 527" o:spid="_x0000_s1277" type="#_x0000_t116" style="position:absolute;left:57113;top:25973;width:1379;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" fillcolor="#e5b8b7 [1301]" strokecolor="#e5b8b7 [1301]" strokeweight="2pt"/>
                      <v:shape id="Flowchart: Terminator 528" o:spid="_x0000_s1278" type="#_x0000_t116" style="position:absolute;left:55250;top:25294;width:1379;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" fillcolor="#e5b8b7 [1301]" strokecolor="#e5b8b7 [1301]" strokeweight="2pt"/>
                      <v:shape id="Flowchart: Terminator 529" o:spid="_x0000_s1279" type="#_x0000_t116" style="position:absolute;left:55724;top:23907;width:1378;height:681;rotation:-22571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" fillcolor="#e5b8b7 [1301]" strokecolor="#e5b8b7 [1301]" strokeweight="2pt"/>
                    </v:group>
                    <v:group id="Group 530" o:spid="_x0000_s1280" style="position:absolute;left:59315;top:23787;width:2729;height:2852" coordorigin="59315,23787" coordsize="2728,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">
                      <v:oval id="Oval 531" o:spid="_x0000_s1281" style="position:absolute;left:60557;top:23787;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" fillcolor="#e5b8b7 [1301]" strokecolor="#e5b8b7 [1301]" strokeweight="2pt"/>
                      <v:oval id="Oval 532" o:spid="_x0000_s1282" style="position:absolute;left:60897;top:24468;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" fillcolor="#e5b8b7 [1301]" strokecolor="#e5b8b7 [1301]" strokeweight="2pt"/>
                      <v:oval id="Oval 533" o:spid="_x0000_s1283" style="position:absolute;left:60208;top:25524;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" fillcolor="#e5b8b7 [1301]" strokecolor="#e5b8b7 [1301]" strokeweight="2pt"/>
                      <v:shape id="Flowchart: Terminator 534" o:spid="_x0000_s1284" type="#_x0000_t116" style="position:absolute;left:59315;top:24527;width:1379;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" fillcolor="#e5b8b7 [1301]" strokecolor="#e5b8b7 [1301]" strokeweight="2pt"/>
                      <v:shape id="Flowchart: Terminator 535" o:spid="_x0000_s1285" type="#_x0000_t116" style="position:absolute;left:61014;top:25609;width:1379;height:681;rotation:324839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" fillcolor="#e5b8b7 [1301]" strokecolor="#e5b8b7 [1301]" strokeweight="2pt"/>
                    </v:group>
                    <v:line id="Straight Connector 536" o:spid="_x0000_s1286" style="position:absolute;visibility:visible;mso-wrap-style:square" from="50916,29216" to="62639,29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" strokecolor="black [3213]"/>
                    <v:line id="Straight Connector 537" o:spid="_x0000_s1287" style="position:absolute;visibility:visible;mso-wrap-style:square" from="50863,33136" to="62586,33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" strokecolor="black [3213]"/>
                    <v:line id="Straight Connector 538" o:spid="_x0000_s1288" style="position:absolute;visibility:visible;mso-wrap-style:square" from="50892,36972" to="62614,36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" strokecolor="black [3213]"/>
                    <v:rect id="Rectangle 539" o:spid="_x0000_s1289" style="position:absolute;left:50863;top:27166;width:11723;height:11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" filled="f" strokecolor="black [3213]" strokeweight="2pt"/>
                    <v:oval id="Oval 540" o:spid="_x0000_s1290" style="position:absolute;left:51855;top:28165;width:2125;height: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" fillcolor="#00b050" strokecolor="black [3213]" strokeweight="2pt"/>
                    <v:oval id="Oval 541" o:spid="_x0000_s1291" style="position:absolute;left:55694;top:32032;width:2125;height: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" fillcolor="#00b050" strokecolor="black [3213]" strokeweight="2pt"/>
                    <v:oval id="Oval 542" o:spid="_x0000_s1292" style="position:absolute;left:59676;top:35916;width:2124;height:2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" fillcolor="#00b050" strokecolor="black [3213]" strokeweight="2pt"/>
                    <v:oval id="Oval 543" o:spid="_x0000_s1293" style="position:absolute;left:52564;top:36574;width:707;height: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" fillcolor="#c00000" strokecolor="black [3213]" strokeweight="2pt"/>
                    <v:oval id="Oval 544" o:spid="_x0000_s1294" style="position:absolute;left:56403;top:36645;width:707;height: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" fillcolor="#c00000" strokecolor="black [3213]" strokeweight="2pt"/>
                    <v:oval id="Oval 545" o:spid="_x0000_s1295" style="position:absolute;left:60486;top:28959;width:504;height: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" fillcolor="#c00000" strokecolor="black [3213]" strokeweight="2pt"/>
                  </v:group>
                </v:group>
                <w10:wrap type="topAndBottom" anchory="page"/>
              </v:group>
            </w:pict>
          </mc:Fallback>
        </mc:AlternateContent>
      </w:r>
      <w:r w:rsidR="00FE376A" w:rsidRPr="009D25D8">
        <w:t>Here</w:t>
      </w:r>
      <w:r w:rsidR="00DA1C96" w:rsidRPr="009D25D8">
        <w:t>,</w:t>
      </w:r>
      <w:r w:rsidR="00FE376A" w:rsidRPr="009D25D8">
        <w:t xml:space="preserve"> we wanted to develop a method that was rapid </w:t>
      </w:r>
      <w:r w:rsidR="002C3851" w:rsidRPr="009D25D8">
        <w:t>and</w:t>
      </w:r>
      <w:r w:rsidR="00FE376A" w:rsidRPr="009D25D8">
        <w:t xml:space="preserve"> did not require </w:t>
      </w:r>
      <w:r w:rsidR="00490BF9" w:rsidRPr="009D25D8">
        <w:t xml:space="preserve">the </w:t>
      </w:r>
      <w:r w:rsidR="00FE376A" w:rsidRPr="009D25D8">
        <w:t>use of nanoscale materials for enhancing signals. We utilised the principle that t</w:t>
      </w:r>
      <w:r w:rsidR="0009547B" w:rsidRPr="009D25D8">
        <w:t>he cross-</w:t>
      </w:r>
      <w:r w:rsidR="000F13F0" w:rsidRPr="009D25D8">
        <w:t>section of Raman-active modes varies with wavelength,</w:t>
      </w:r>
      <w:r w:rsidR="00F41CC0" w:rsidRPr="009D25D8">
        <w:t xml:space="preserve"> </w:t>
      </w:r>
      <w:r w:rsidR="000F13F0" w:rsidRPr="009D25D8">
        <w:t xml:space="preserve">and improves </w:t>
      </w:r>
      <w:r w:rsidR="00FE376A" w:rsidRPr="009D25D8">
        <w:t>significantly,</w:t>
      </w:r>
      <w:r w:rsidR="000F13F0" w:rsidRPr="009D25D8">
        <w:t xml:space="preserve"> as the excitation </w:t>
      </w:r>
      <w:r w:rsidR="00067011" w:rsidRPr="009D25D8">
        <w:t xml:space="preserve">nears pre-resonance or resonance with </w:t>
      </w:r>
      <w:r w:rsidR="000F13F0" w:rsidRPr="009D25D8">
        <w:t xml:space="preserve">an electronic state of the sample. The use of resonant Raman spectroscopy has been applied to the study of cytochrome </w:t>
      </w:r>
      <w:r w:rsidR="000F13F0" w:rsidRPr="009D25D8">
        <w:rPr>
          <w:i/>
        </w:rPr>
        <w:t>cd</w:t>
      </w:r>
      <w:r w:rsidR="000F13F0" w:rsidRPr="009D25D8">
        <w:rPr>
          <w:i/>
          <w:vertAlign w:val="subscript"/>
        </w:rPr>
        <w:t>1</w:t>
      </w:r>
      <w:r w:rsidR="000F13F0" w:rsidRPr="009D25D8">
        <w:t xml:space="preserve"> from bacteria</w:t>
      </w:r>
      <w:r w:rsidR="00CF2449" w:rsidRPr="009D25D8">
        <w:t xml:space="preserve"> </w:t>
      </w:r>
      <w:r w:rsidR="000F13F0" w:rsidRPr="009D25D8">
        <w:fldChar w:fldCharType="begin"/>
      </w:r>
      <w:r w:rsidR="00EA41AB" w:rsidRPr="009D25D8">
        <w:instrText xml:space="preserve"> ADDIN EN.CITE &lt;EndNote&gt;&lt;Cite&gt;&lt;Author&gt;Cotton&lt;/Author&gt;&lt;Year&gt;1981&lt;/Year&gt;&lt;RecNum&gt;279&lt;/RecNum&gt;&lt;DisplayText&gt;&lt;style face="superscript"&gt;23&lt;/style&gt;&lt;/DisplayText&gt;&lt;record&gt;&lt;rec-number&gt;279&lt;/rec-number&gt;&lt;foreign-keys&gt;&lt;key app="EN" db-id="zpxrt9exkf9xaoeaf28p9p0z9vwe5wzsp9es" timestamp="1584973020"&gt;279&lt;/key&gt;&lt;/foreign-keys&gt;&lt;ref-type name="Journal Article"&gt;17&lt;/ref-type&gt;&lt;contributors&gt;&lt;authors&gt;&lt;author&gt;Cotton, Therese M.&lt;/author&gt;&lt;author&gt;Timkovich, Russell&lt;/author&gt;&lt;author&gt;Cork, Margaret S.&lt;/author&gt;&lt;/authors&gt;&lt;/contributors&gt;&lt;titles&gt;&lt;title&gt;Resonance Raman and surface-enhanced resonance Raman studies of cytochrome cd 1&lt;/title&gt;&lt;secondary-title&gt;FEBS Letters&lt;/secondary-title&gt;&lt;/titles&gt;&lt;periodical&gt;&lt;full-title&gt;FEBS Letters&lt;/full-title&gt;&lt;/periodical&gt;&lt;pages&gt;39-44&lt;/pages&gt;&lt;volume&gt;133&lt;/volume&gt;&lt;number&gt;1&lt;/number&gt;&lt;dates&gt;&lt;year&gt;1981&lt;/year&gt;&lt;/dates&gt;&lt;isbn&gt;0014-5793&lt;/isbn&gt;&lt;urls&gt;&lt;related-urls&gt;&lt;url&gt;https://febs.onlinelibrary.wiley.com/doi/abs/10.1016/0014-5793%2881%2980466-8&lt;/url&gt;&lt;/related-urls&gt;&lt;/urls&gt;&lt;electronic-resource-num&gt;10.1016/0014-5793(81)80466-8&lt;/electronic-resource-num&gt;&lt;/record&gt;&lt;/Cite&gt;&lt;/EndNote&gt;</w:instrText>
      </w:r>
      <w:r w:rsidR="000F13F0" w:rsidRPr="009D25D8">
        <w:fldChar w:fldCharType="separate"/>
      </w:r>
      <w:r w:rsidR="00EA41AB" w:rsidRPr="009D25D8">
        <w:rPr>
          <w:noProof/>
          <w:vertAlign w:val="superscript"/>
        </w:rPr>
        <w:t>23</w:t>
      </w:r>
      <w:r w:rsidR="000F13F0" w:rsidRPr="009D25D8">
        <w:fldChar w:fldCharType="end"/>
      </w:r>
      <w:r w:rsidR="000F13F0" w:rsidRPr="009D25D8">
        <w:t>, and UV resonance has been applied to whole bacteria and endospore biomarkers</w:t>
      </w:r>
      <w:r w:rsidR="00CF2449" w:rsidRPr="009D25D8">
        <w:t xml:space="preserve"> </w:t>
      </w:r>
      <w:r w:rsidR="000F13F0" w:rsidRPr="009D25D8">
        <w:fldChar w:fldCharType="begin"/>
      </w:r>
      <w:r w:rsidR="00EA41AB" w:rsidRPr="009D25D8">
        <w:instrText xml:space="preserve"> ADDIN EN.CITE &lt;EndNote&gt;&lt;Cite&gt;&lt;Author&gt;Manoharan&lt;/Author&gt;&lt;Year&gt;1990&lt;/Year&gt;&lt;RecNum&gt;280&lt;/RecNum&gt;&lt;DisplayText&gt;&lt;style face="superscript"&gt;24&lt;/style&gt;&lt;/DisplayText&gt;&lt;record&gt;&lt;rec-number&gt;280&lt;/rec-number&gt;&lt;foreign-keys&gt;&lt;key app="EN" db-id="zpxrt9exkf9xaoeaf28p9p0z9vwe5wzsp9es" timestamp="1584973036"&gt;280&lt;/key&gt;&lt;/foreign-keys&gt;&lt;ref-type name="Journal Article"&gt;17&lt;/ref-type&gt;&lt;contributors&gt;&lt;authors&gt;&lt;author&gt;Manoharan, R.&lt;/author&gt;&lt;author&gt;Ghiamati, E.&lt;/author&gt;&lt;author&gt;Dalterio, R. A.&lt;/author&gt;&lt;author&gt;Britton, K. A.&lt;/author&gt;&lt;author&gt;Nelson, W. H.&lt;/author&gt;&lt;author&gt;Sperry, J. F.&lt;/author&gt;&lt;/authors&gt;&lt;/contributors&gt;&lt;titles&gt;&lt;title&gt;UV resonance Raman spectra of bacteria, bacterial spores, protoplasts and calcium dipicolinate&lt;/title&gt;&lt;secondary-title&gt;Journal of Microbiological Methods&lt;/secondary-title&gt;&lt;/titles&gt;&lt;periodical&gt;&lt;full-title&gt;Journal of Microbiological Methods&lt;/full-title&gt;&lt;/periodical&gt;&lt;pages&gt;1-15&lt;/pages&gt;&lt;volume&gt;11&lt;/volume&gt;&lt;number&gt;1&lt;/number&gt;&lt;keywords&gt;&lt;keyword&gt;Bacterium&lt;/keyword&gt;&lt;keyword&gt;Endospore&lt;/keyword&gt;&lt;keyword&gt;UV resonance Raman spectrum&lt;/keyword&gt;&lt;/keywords&gt;&lt;dates&gt;&lt;year&gt;1990&lt;/year&gt;&lt;pub-dates&gt;&lt;date&gt;1990/02/01/&lt;/date&gt;&lt;/pub-dates&gt;&lt;/dates&gt;&lt;isbn&gt;0167-7012&lt;/isbn&gt;&lt;urls&gt;&lt;related-urls&gt;&lt;url&gt;http://www.sciencedirect.com/science/article/pii/0167701290900425&lt;/url&gt;&lt;/related-urls&gt;&lt;/urls&gt;&lt;electronic-resource-num&gt;https://doi.org/10.1016/0167-7012(90)90042-5&lt;/electronic-resource-num&gt;&lt;/record&gt;&lt;/Cite&gt;&lt;/EndNote&gt;</w:instrText>
      </w:r>
      <w:r w:rsidR="000F13F0" w:rsidRPr="009D25D8">
        <w:fldChar w:fldCharType="separate"/>
      </w:r>
      <w:r w:rsidR="00EA41AB" w:rsidRPr="009D25D8">
        <w:rPr>
          <w:noProof/>
          <w:vertAlign w:val="superscript"/>
        </w:rPr>
        <w:t>24</w:t>
      </w:r>
      <w:r w:rsidR="000F13F0" w:rsidRPr="009D25D8">
        <w:fldChar w:fldCharType="end"/>
      </w:r>
      <w:r w:rsidR="000F13F0" w:rsidRPr="009D25D8">
        <w:t>.</w:t>
      </w:r>
      <w:r w:rsidR="005C4A54" w:rsidRPr="009D25D8">
        <w:t xml:space="preserve"> </w:t>
      </w:r>
      <w:r w:rsidR="00FE376A" w:rsidRPr="009D25D8">
        <w:t xml:space="preserve">The use of the phenomena of resonance Raman with multiple excitation wavelengths in the deep UV </w:t>
      </w:r>
      <w:r w:rsidR="002C3851" w:rsidRPr="009D25D8">
        <w:t xml:space="preserve">spectral </w:t>
      </w:r>
      <w:r w:rsidR="00FE376A" w:rsidRPr="009D25D8">
        <w:t>region in explosive materials through an interplay of resonant enhancement, self-absorption and laser penetration depth has also been demonstrated</w:t>
      </w:r>
      <w:r w:rsidR="00FE376A" w:rsidRPr="009D25D8">
        <w:fldChar w:fldCharType="begin"/>
      </w:r>
      <w:r w:rsidR="00EA41AB" w:rsidRPr="009D25D8">
        <w:instrText xml:space="preserve"> ADDIN EN.CITE &lt;EndNote&gt;&lt;Cite&gt;&lt;Author&gt;Yellampelle&lt;/Author&gt;&lt;Year&gt;2011&lt;/Year&gt;&lt;RecNum&gt;281&lt;/RecNum&gt;&lt;DisplayText&gt;&lt;style face="superscript"&gt;25&lt;/style&gt;&lt;/DisplayText&gt;&lt;record&gt;&lt;rec-number&gt;281&lt;/rec-number&gt;&lt;foreign-keys&gt;&lt;key app="EN" db-id="zpxrt9exkf9xaoeaf28p9p0z9vwe5wzsp9es" timestamp="1584977381"&gt;281&lt;/key&gt;&lt;/foreign-keys&gt;&lt;ref-type name="Book"&gt;6&lt;/ref-type&gt;&lt;contributors&gt;&lt;authors&gt;&lt;author&gt;Yellampelle, Balakishore&lt;/author&gt;&lt;author&gt;Sluch, Mikhail&lt;/author&gt;&lt;author&gt;Asher, Sanford&lt;/author&gt;&lt;author&gt;Lemoff, Brian&lt;/author&gt;&lt;/authors&gt;&lt;/contributors&gt;&lt;titles&gt;&lt;title&gt;Multiple-excitation-wavelength resonance-Raman explosives detection&lt;/title&gt;&lt;secondary-title&gt;SPIE Defense, Security, and Sensing&lt;/secondary-title&gt;&lt;/titles&gt;&lt;volume&gt;8018&lt;/volume&gt;&lt;section&gt;SI&lt;/section&gt;&lt;dates&gt;&lt;year&gt;2011&lt;/year&gt;&lt;/dates&gt;&lt;publisher&gt;SPIE&lt;/publisher&gt;&lt;urls&gt;&lt;related-urls&gt;&lt;url&gt;https://doi.org/10.1117/12.887087&lt;/url&gt;&lt;/related-urls&gt;&lt;/urls&gt;&lt;/record&gt;&lt;/Cite&gt;&lt;/EndNote&gt;</w:instrText>
      </w:r>
      <w:r w:rsidR="00FE376A" w:rsidRPr="009D25D8">
        <w:fldChar w:fldCharType="separate"/>
      </w:r>
      <w:r w:rsidR="00EA41AB" w:rsidRPr="009D25D8">
        <w:rPr>
          <w:noProof/>
          <w:vertAlign w:val="superscript"/>
        </w:rPr>
        <w:t>25</w:t>
      </w:r>
      <w:r w:rsidR="00FE376A" w:rsidRPr="009D25D8">
        <w:fldChar w:fldCharType="end"/>
      </w:r>
      <w:r w:rsidR="00FE376A" w:rsidRPr="009D25D8">
        <w:t>.</w:t>
      </w:r>
      <w:r w:rsidR="009969A3" w:rsidRPr="009D25D8">
        <w:t xml:space="preserve"> While the aforementioned use resonance enhancements, it is well known </w:t>
      </w:r>
      <w:r w:rsidR="009969A3" w:rsidRPr="009D25D8">
        <w:lastRenderedPageBreak/>
        <w:t xml:space="preserve">that pre-resonant enhancements can also provide large boosts in the intensity of certain vibrational modes within a </w:t>
      </w:r>
      <w:r w:rsidR="002C3851" w:rsidRPr="009D25D8">
        <w:t xml:space="preserve">Raman </w:t>
      </w:r>
      <w:r w:rsidR="009969A3" w:rsidRPr="009D25D8">
        <w:t xml:space="preserve">spectrum </w:t>
      </w:r>
      <w:r w:rsidR="009969A3" w:rsidRPr="009D25D8">
        <w:fldChar w:fldCharType="begin"/>
      </w:r>
      <w:r w:rsidR="00EA41AB" w:rsidRPr="009D25D8">
        <w:instrText xml:space="preserve"> ADDIN EN.CITE &lt;EndNote&gt;&lt;Cite&gt;&lt;Author&gt;Asher&lt;/Author&gt;&lt;Year&gt;1993&lt;/Year&gt;&lt;RecNum&gt;278&lt;/RecNum&gt;&lt;DisplayText&gt;&lt;style face="superscript"&gt;26&lt;/style&gt;&lt;/DisplayText&gt;&lt;record&gt;&lt;rec-number&gt;278&lt;/rec-number&gt;&lt;foreign-keys&gt;&lt;key app="EN" db-id="zpxrt9exkf9xaoeaf28p9p0z9vwe5wzsp9es" timestamp="1584970415"&gt;278&lt;/key&gt;&lt;/foreign-keys&gt;&lt;ref-type name="Journal Article"&gt;17&lt;/ref-type&gt;&lt;contributors&gt;&lt;authors&gt;&lt;author&gt;Asher, Sanford A&lt;/author&gt;&lt;/authors&gt;&lt;/contributors&gt;&lt;titles&gt;&lt;title&gt;UV resonance Raman spectroscopy for analytical, physical, and biophysical chemistry. Part 2&lt;/title&gt;&lt;secondary-title&gt;Analytical chemistry&lt;/secondary-title&gt;&lt;/titles&gt;&lt;periodical&gt;&lt;full-title&gt;Analytical Chemistry&lt;/full-title&gt;&lt;/periodical&gt;&lt;pages&gt;201A-210A&lt;/pages&gt;&lt;volume&gt;65&lt;/volume&gt;&lt;number&gt;4&lt;/number&gt;&lt;dates&gt;&lt;year&gt;1993&lt;/year&gt;&lt;/dates&gt;&lt;isbn&gt;0003-2700&lt;/isbn&gt;&lt;urls&gt;&lt;/urls&gt;&lt;/record&gt;&lt;/Cite&gt;&lt;/EndNote&gt;</w:instrText>
      </w:r>
      <w:r w:rsidR="009969A3" w:rsidRPr="009D25D8">
        <w:fldChar w:fldCharType="separate"/>
      </w:r>
      <w:r w:rsidR="00EA41AB" w:rsidRPr="009D25D8">
        <w:rPr>
          <w:noProof/>
          <w:vertAlign w:val="superscript"/>
        </w:rPr>
        <w:t>26</w:t>
      </w:r>
      <w:r w:rsidR="009969A3" w:rsidRPr="009D25D8">
        <w:fldChar w:fldCharType="end"/>
      </w:r>
      <w:r w:rsidR="009969A3" w:rsidRPr="009D25D8">
        <w:t>.</w:t>
      </w:r>
    </w:p>
    <w:p w14:paraId="5E69DE1D" w14:textId="438A591D" w:rsidR="005C4A54" w:rsidRPr="009D25D8" w:rsidRDefault="0009547B" w:rsidP="00C11A58">
      <w:pPr>
        <w:spacing w:line="259" w:lineRule="auto"/>
        <w:jc w:val="both"/>
      </w:pPr>
      <w:r w:rsidRPr="009D25D8">
        <w:t>We were</w:t>
      </w:r>
      <w:r w:rsidR="009969A3" w:rsidRPr="009D25D8">
        <w:t xml:space="preserve"> additionally</w:t>
      </w:r>
      <w:r w:rsidRPr="009D25D8">
        <w:t xml:space="preserve"> motivated by</w:t>
      </w:r>
      <w:r w:rsidR="00716E59" w:rsidRPr="009D25D8">
        <w:t xml:space="preserve"> the need to increase the distinction capability of Raman spectral analysis.</w:t>
      </w:r>
      <w:r w:rsidR="00ED1AB3" w:rsidRPr="009D25D8">
        <w:t xml:space="preserve"> This would be highly desirable in cases where the differences in Raman spectra are less prominent</w:t>
      </w:r>
      <w:r w:rsidR="002C3851" w:rsidRPr="009D25D8">
        <w:t>,</w:t>
      </w:r>
      <w:r w:rsidR="00ED1AB3" w:rsidRPr="009D25D8">
        <w:t xml:space="preserve"> </w:t>
      </w:r>
      <w:r w:rsidR="002C3851" w:rsidRPr="009D25D8">
        <w:t xml:space="preserve">e.g. </w:t>
      </w:r>
      <w:r w:rsidR="00ED1AB3" w:rsidRPr="009D25D8">
        <w:t xml:space="preserve"> due to </w:t>
      </w:r>
      <w:r w:rsidR="003D264D" w:rsidRPr="009D25D8">
        <w:rPr>
          <w:noProof/>
          <w:lang w:eastAsia="en-GB"/>
        </w:rPr>
        <mc:AlternateContent>
          <mc:Choice Requires="wpg">
            <w:drawing>
              <wp:anchor distT="0" distB="0" distL="114300" distR="114300" simplePos="0" relativeHeight="251832320" behindDoc="0" locked="0" layoutInCell="1" allowOverlap="1" wp14:anchorId="2D89808F" wp14:editId="01935093">
                <wp:simplePos x="0" y="0"/>
                <wp:positionH relativeFrom="column">
                  <wp:posOffset>-95250</wp:posOffset>
                </wp:positionH>
                <wp:positionV relativeFrom="paragraph">
                  <wp:posOffset>0</wp:posOffset>
                </wp:positionV>
                <wp:extent cx="2817495" cy="8188325"/>
                <wp:effectExtent l="0" t="0" r="1905" b="3175"/>
                <wp:wrapTopAndBottom/>
                <wp:docPr id="1437" name="Group 1437"/>
                <wp:cNvGraphicFramePr/>
                <a:graphic xmlns:a="http://schemas.openxmlformats.org/drawingml/2006/main">
                  <a:graphicData uri="http://schemas.microsoft.com/office/word/2010/wordprocessingGroup">
                    <wpg:wgp>
                      <wpg:cNvGrpSpPr/>
                      <wpg:grpSpPr>
                        <a:xfrm>
                          <a:off x="0" y="0"/>
                          <a:ext cx="2817495" cy="8188325"/>
                          <a:chOff x="0" y="0"/>
                          <a:chExt cx="2817495" cy="8188325"/>
                        </a:xfrm>
                      </wpg:grpSpPr>
                      <wpg:grpSp>
                        <wpg:cNvPr id="10" name="Group 6"/>
                        <wpg:cNvGrpSpPr/>
                        <wpg:grpSpPr>
                          <a:xfrm>
                            <a:off x="0" y="0"/>
                            <a:ext cx="2817495" cy="5494020"/>
                            <a:chOff x="-137883" y="0"/>
                            <a:chExt cx="3989703" cy="7776698"/>
                          </a:xfrm>
                        </wpg:grpSpPr>
                        <wpg:grpSp>
                          <wpg:cNvPr id="23" name="Group 23"/>
                          <wpg:cNvGrpSpPr/>
                          <wpg:grpSpPr>
                            <a:xfrm>
                              <a:off x="-137883" y="0"/>
                              <a:ext cx="3989703" cy="7776698"/>
                              <a:chOff x="-137883" y="0"/>
                              <a:chExt cx="3989703" cy="7776698"/>
                            </a:xfrm>
                          </wpg:grpSpPr>
                          <pic:pic xmlns:pic="http://schemas.openxmlformats.org/drawingml/2006/picture">
                            <pic:nvPicPr>
                              <pic:cNvPr id="1391" name="Picture 1391"/>
                              <pic:cNvPicPr>
                                <a:picLocks noChangeAspect="1"/>
                              </pic:cNvPicPr>
                            </pic:nvPicPr>
                            <pic:blipFill rotWithShape="1">
                              <a:blip r:embed="rId10"/>
                              <a:srcRect l="10161" t="6348" r="7413"/>
                              <a:stretch/>
                            </pic:blipFill>
                            <pic:spPr>
                              <a:xfrm>
                                <a:off x="175401" y="3986926"/>
                                <a:ext cx="3444264" cy="1964038"/>
                              </a:xfrm>
                              <a:prstGeom prst="rect">
                                <a:avLst/>
                              </a:prstGeom>
                            </pic:spPr>
                          </pic:pic>
                          <pic:pic xmlns:pic="http://schemas.openxmlformats.org/drawingml/2006/picture">
                            <pic:nvPicPr>
                              <pic:cNvPr id="1393" name="Picture 1393"/>
                              <pic:cNvPicPr>
                                <a:picLocks noChangeAspect="1"/>
                              </pic:cNvPicPr>
                            </pic:nvPicPr>
                            <pic:blipFill rotWithShape="1">
                              <a:blip r:embed="rId11" cstate="print">
                                <a:extLst>
                                  <a:ext uri="{28A0092B-C50C-407E-A947-70E740481C1C}">
                                    <a14:useLocalDpi xmlns:a14="http://schemas.microsoft.com/office/drawing/2010/main" val="0"/>
                                  </a:ext>
                                </a:extLst>
                              </a:blip>
                              <a:srcRect l="7459" t="6722" r="8778"/>
                              <a:stretch/>
                            </pic:blipFill>
                            <pic:spPr>
                              <a:xfrm>
                                <a:off x="18376" y="5837471"/>
                                <a:ext cx="3641490" cy="1939227"/>
                              </a:xfrm>
                              <a:prstGeom prst="rect">
                                <a:avLst/>
                              </a:prstGeom>
                            </pic:spPr>
                          </pic:pic>
                          <wpg:grpSp>
                            <wpg:cNvPr id="1394" name="Group 1394"/>
                            <wpg:cNvGrpSpPr/>
                            <wpg:grpSpPr>
                              <a:xfrm>
                                <a:off x="-137883" y="0"/>
                                <a:ext cx="3989703" cy="4115488"/>
                                <a:chOff x="-137883" y="0"/>
                                <a:chExt cx="3989703" cy="4115488"/>
                              </a:xfrm>
                            </wpg:grpSpPr>
                            <wpg:grpSp>
                              <wpg:cNvPr id="1396" name="Group 1396"/>
                              <wpg:cNvGrpSpPr/>
                              <wpg:grpSpPr>
                                <a:xfrm>
                                  <a:off x="175401" y="59421"/>
                                  <a:ext cx="3444264" cy="1964038"/>
                                  <a:chOff x="175401" y="59421"/>
                                  <a:chExt cx="5348641" cy="3049982"/>
                                </a:xfrm>
                              </wpg:grpSpPr>
                              <pic:pic xmlns:pic="http://schemas.openxmlformats.org/drawingml/2006/picture">
                                <pic:nvPicPr>
                                  <pic:cNvPr id="1402" name="Picture 1402"/>
                                  <pic:cNvPicPr>
                                    <a:picLocks noChangeAspect="1"/>
                                  </pic:cNvPicPr>
                                </pic:nvPicPr>
                                <pic:blipFill>
                                  <a:blip r:embed="rId12"/>
                                  <a:stretch>
                                    <a:fillRect/>
                                  </a:stretch>
                                </pic:blipFill>
                                <pic:spPr>
                                  <a:xfrm>
                                    <a:off x="175401" y="59421"/>
                                    <a:ext cx="5348641" cy="3049982"/>
                                  </a:xfrm>
                                  <a:prstGeom prst="rect">
                                    <a:avLst/>
                                  </a:prstGeom>
                                </pic:spPr>
                              </pic:pic>
                              <wps:wsp>
                                <wps:cNvPr id="1405" name="Rectangle 1405"/>
                                <wps:cNvSpPr/>
                                <wps:spPr>
                                  <a:xfrm>
                                    <a:off x="1126837" y="149658"/>
                                    <a:ext cx="89488" cy="340523"/>
                                  </a:xfrm>
                                  <a:prstGeom prst="rect">
                                    <a:avLst/>
                                  </a:prstGeom>
                                  <a:solidFill>
                                    <a:schemeClr val="tx1">
                                      <a:alpha val="5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6" name="TextBox 10"/>
                                <wps:cNvSpPr txBox="1"/>
                                <wps:spPr>
                                  <a:xfrm>
                                    <a:off x="1166961" y="75931"/>
                                    <a:ext cx="2631361" cy="575161"/>
                                  </a:xfrm>
                                  <a:prstGeom prst="rect">
                                    <a:avLst/>
                                  </a:prstGeom>
                                  <a:noFill/>
                                </wps:spPr>
                                <wps:txbx>
                                  <w:txbxContent>
                                    <w:p w14:paraId="43686D92" w14:textId="77777777" w:rsidR="003D264D" w:rsidRPr="003D264D" w:rsidRDefault="003D264D" w:rsidP="003D264D">
                                      <w:pPr>
                                        <w:pStyle w:val="NormalWeb"/>
                                        <w:spacing w:before="0" w:beforeAutospacing="0" w:after="0" w:afterAutospacing="0"/>
                                        <w:rPr>
                                          <w:sz w:val="20"/>
                                        </w:rPr>
                                      </w:pPr>
                                      <w:r w:rsidRPr="003D264D">
                                        <w:rPr>
                                          <w:rFonts w:asciiTheme="minorHAnsi" w:hAnsi="Calibri" w:cstheme="minorBidi"/>
                                          <w:b/>
                                          <w:bCs/>
                                          <w:color w:val="000000" w:themeColor="text1"/>
                                          <w:kern w:val="24"/>
                                          <w:sz w:val="22"/>
                                          <w:szCs w:val="28"/>
                                        </w:rPr>
                                        <w:t>1000 counts</w:t>
                                      </w:r>
                                    </w:p>
                                  </w:txbxContent>
                                </wps:txbx>
                                <wps:bodyPr wrap="square" rtlCol="0">
                                  <a:noAutofit/>
                                </wps:bodyPr>
                              </wps:wsp>
                            </wpg:grpSp>
                            <wps:wsp>
                              <wps:cNvPr id="1413" name="TextBox 11"/>
                              <wps:cNvSpPr txBox="1"/>
                              <wps:spPr>
                                <a:xfrm>
                                  <a:off x="-134865" y="0"/>
                                  <a:ext cx="404048" cy="464613"/>
                                </a:xfrm>
                                <a:prstGeom prst="rect">
                                  <a:avLst/>
                                </a:prstGeom>
                                <a:noFill/>
                              </wps:spPr>
                              <wps:txbx>
                                <w:txbxContent>
                                  <w:p w14:paraId="18405FB8"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noAutofit/>
                              </wps:bodyPr>
                            </wps:wsp>
                            <wpg:grpSp>
                              <wpg:cNvPr id="1414" name="Group 1414"/>
                              <wpg:cNvGrpSpPr/>
                              <wpg:grpSpPr>
                                <a:xfrm>
                                  <a:off x="-137883" y="2023459"/>
                                  <a:ext cx="3989703" cy="2092029"/>
                                  <a:chOff x="-137883" y="2023459"/>
                                  <a:chExt cx="3989703" cy="2092029"/>
                                </a:xfrm>
                              </wpg:grpSpPr>
                              <pic:pic xmlns:pic="http://schemas.openxmlformats.org/drawingml/2006/picture">
                                <pic:nvPicPr>
                                  <pic:cNvPr id="1427" name="Picture 1427"/>
                                  <pic:cNvPicPr>
                                    <a:picLocks noChangeAspect="1"/>
                                  </pic:cNvPicPr>
                                </pic:nvPicPr>
                                <pic:blipFill rotWithShape="1">
                                  <a:blip r:embed="rId13" cstate="print">
                                    <a:extLst>
                                      <a:ext uri="{28A0092B-C50C-407E-A947-70E740481C1C}">
                                        <a14:useLocalDpi xmlns:a14="http://schemas.microsoft.com/office/drawing/2010/main" val="0"/>
                                      </a:ext>
                                    </a:extLst>
                                  </a:blip>
                                  <a:srcRect l="7761" t="3419" r="5451" b="4107"/>
                                  <a:stretch/>
                                </pic:blipFill>
                                <pic:spPr>
                                  <a:xfrm>
                                    <a:off x="175401" y="2023459"/>
                                    <a:ext cx="3639325" cy="1857388"/>
                                  </a:xfrm>
                                  <a:prstGeom prst="rect">
                                    <a:avLst/>
                                  </a:prstGeom>
                                </pic:spPr>
                              </pic:pic>
                              <wps:wsp>
                                <wps:cNvPr id="1428" name="TextBox 14"/>
                                <wps:cNvSpPr txBox="1"/>
                                <wps:spPr>
                                  <a:xfrm>
                                    <a:off x="404048" y="3685213"/>
                                    <a:ext cx="1222511" cy="430275"/>
                                  </a:xfrm>
                                  <a:prstGeom prst="rect">
                                    <a:avLst/>
                                  </a:prstGeom>
                                  <a:noFill/>
                                </wps:spPr>
                                <wps:txbx>
                                  <w:txbxContent>
                                    <w:p w14:paraId="78A4DBF9"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1 (57.1%)</w:t>
                                      </w:r>
                                    </w:p>
                                  </w:txbxContent>
                                </wps:txbx>
                                <wps:bodyPr wrap="square" rtlCol="0">
                                  <a:noAutofit/>
                                </wps:bodyPr>
                              </wps:wsp>
                              <wps:wsp>
                                <wps:cNvPr id="1429" name="TextBox 15"/>
                                <wps:cNvSpPr txBox="1"/>
                                <wps:spPr>
                                  <a:xfrm>
                                    <a:off x="2721375" y="3712180"/>
                                    <a:ext cx="1130445" cy="359533"/>
                                  </a:xfrm>
                                  <a:prstGeom prst="rect">
                                    <a:avLst/>
                                  </a:prstGeom>
                                  <a:noFill/>
                                </wps:spPr>
                                <wps:txbx>
                                  <w:txbxContent>
                                    <w:p w14:paraId="6797E042"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2 (30.5%)</w:t>
                                      </w:r>
                                    </w:p>
                                  </w:txbxContent>
                                </wps:txbx>
                                <wps:bodyPr wrap="square" rtlCol="0">
                                  <a:noAutofit/>
                                </wps:bodyPr>
                              </wps:wsp>
                              <wps:wsp>
                                <wps:cNvPr id="1430" name="TextBox 16"/>
                                <wps:cNvSpPr txBox="1"/>
                                <wps:spPr>
                                  <a:xfrm rot="10800000" flipV="1">
                                    <a:off x="-137883" y="2327937"/>
                                    <a:ext cx="452375" cy="1243306"/>
                                  </a:xfrm>
                                  <a:prstGeom prst="rect">
                                    <a:avLst/>
                                  </a:prstGeom>
                                  <a:noFill/>
                                </wps:spPr>
                                <wps:txbx>
                                  <w:txbxContent>
                                    <w:p w14:paraId="4883271B"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3 (3.86%)</w:t>
                                      </w:r>
                                    </w:p>
                                  </w:txbxContent>
                                </wps:txbx>
                                <wps:bodyPr vert="vert270" wrap="square" rtlCol="0">
                                  <a:noAutofit/>
                                </wps:bodyPr>
                              </wps:wsp>
                            </wpg:grpSp>
                            <wps:wsp>
                              <wps:cNvPr id="1431" name="Rectangle 1431"/>
                              <wps:cNvSpPr/>
                              <wps:spPr>
                                <a:xfrm>
                                  <a:off x="-116491" y="1950020"/>
                                  <a:ext cx="430983" cy="512780"/>
                                </a:xfrm>
                                <a:prstGeom prst="rect">
                                  <a:avLst/>
                                </a:prstGeom>
                              </wps:spPr>
                              <wps:txbx>
                                <w:txbxContent>
                                  <w:p w14:paraId="6A801C8F"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a:noAutofit/>
                              </wps:bodyPr>
                            </wps:wsp>
                          </wpg:grpSp>
                          <wps:wsp>
                            <wps:cNvPr id="1432" name="TextBox 21"/>
                            <wps:cNvSpPr txBox="1"/>
                            <wps:spPr>
                              <a:xfrm>
                                <a:off x="-128608" y="3835249"/>
                                <a:ext cx="407313" cy="490821"/>
                              </a:xfrm>
                              <a:prstGeom prst="rect">
                                <a:avLst/>
                              </a:prstGeom>
                              <a:noFill/>
                            </wps:spPr>
                            <wps:txbx>
                              <w:txbxContent>
                                <w:p w14:paraId="4FD48D6A"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square" rtlCol="0">
                              <a:noAutofit/>
                            </wps:bodyPr>
                          </wps:wsp>
                          <wps:wsp>
                            <wps:cNvPr id="1433" name="Rectangle 1433"/>
                            <wps:cNvSpPr/>
                            <wps:spPr>
                              <a:xfrm>
                                <a:off x="-110233" y="5785389"/>
                                <a:ext cx="442882" cy="494859"/>
                              </a:xfrm>
                              <a:prstGeom prst="rect">
                                <a:avLst/>
                              </a:prstGeom>
                            </wps:spPr>
                            <wps:txbx>
                              <w:txbxContent>
                                <w:p w14:paraId="2841F1D4"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square">
                              <a:noAutofit/>
                            </wps:bodyPr>
                          </wps:wsp>
                        </wpg:grpSp>
                        <wps:wsp>
                          <wps:cNvPr id="1434" name="Rectangle 1434"/>
                          <wps:cNvSpPr/>
                          <wps:spPr>
                            <a:xfrm>
                              <a:off x="329271" y="4059208"/>
                              <a:ext cx="74777" cy="284545"/>
                            </a:xfrm>
                            <a:prstGeom prst="rect">
                              <a:avLst/>
                            </a:prstGeom>
                            <a:solidFill>
                              <a:schemeClr val="tx1">
                                <a:alpha val="5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5" name="TextBox 24"/>
                          <wps:cNvSpPr txBox="1"/>
                          <wps:spPr>
                            <a:xfrm>
                              <a:off x="355146" y="4011485"/>
                              <a:ext cx="1407019" cy="446724"/>
                            </a:xfrm>
                            <a:prstGeom prst="rect">
                              <a:avLst/>
                            </a:prstGeom>
                            <a:noFill/>
                          </wps:spPr>
                          <wps:txbx>
                            <w:txbxContent>
                              <w:p w14:paraId="2F3A73E5" w14:textId="77777777" w:rsidR="003D264D" w:rsidRPr="003D264D" w:rsidRDefault="003D264D" w:rsidP="003D264D">
                                <w:pPr>
                                  <w:pStyle w:val="NormalWeb"/>
                                  <w:spacing w:before="0" w:beforeAutospacing="0" w:after="0" w:afterAutospacing="0"/>
                                  <w:rPr>
                                    <w:sz w:val="20"/>
                                  </w:rPr>
                                </w:pPr>
                                <w:r w:rsidRPr="003D264D">
                                  <w:rPr>
                                    <w:rFonts w:asciiTheme="minorHAnsi" w:hAnsi="Calibri" w:cstheme="minorBidi"/>
                                    <w:b/>
                                    <w:bCs/>
                                    <w:color w:val="000000" w:themeColor="text1"/>
                                    <w:kern w:val="24"/>
                                    <w:sz w:val="22"/>
                                    <w:szCs w:val="28"/>
                                  </w:rPr>
                                  <w:t>5000 counts</w:t>
                                </w:r>
                              </w:p>
                            </w:txbxContent>
                          </wps:txbx>
                          <wps:bodyPr wrap="square" rtlCol="0">
                            <a:noAutofit/>
                          </wps:bodyPr>
                        </wps:wsp>
                      </wpg:grpSp>
                      <wps:wsp>
                        <wps:cNvPr id="1436" name="Text Box 1436"/>
                        <wps:cNvSpPr txBox="1"/>
                        <wps:spPr>
                          <a:xfrm>
                            <a:off x="95250" y="5549900"/>
                            <a:ext cx="2654300" cy="2638425"/>
                          </a:xfrm>
                          <a:prstGeom prst="rect">
                            <a:avLst/>
                          </a:prstGeom>
                          <a:solidFill>
                            <a:prstClr val="white"/>
                          </a:solidFill>
                          <a:ln>
                            <a:noFill/>
                          </a:ln>
                        </wps:spPr>
                        <wps:txbx>
                          <w:txbxContent>
                            <w:p w14:paraId="1633F6D8" w14:textId="54F297E2" w:rsidR="003D264D" w:rsidRPr="003D264D" w:rsidRDefault="003D264D" w:rsidP="003D264D">
                              <w:pPr>
                                <w:pStyle w:val="Caption"/>
                                <w:jc w:val="both"/>
                                <w:rPr>
                                  <w:color w:val="auto"/>
                                </w:rPr>
                              </w:pPr>
                              <w:r w:rsidRPr="003D264D">
                                <w:rPr>
                                  <w:b/>
                                  <w:color w:val="auto"/>
                                </w:rPr>
                                <w:t xml:space="preserve">Figure </w:t>
                              </w:r>
                              <w:r w:rsidRPr="003D264D">
                                <w:rPr>
                                  <w:b/>
                                  <w:color w:val="auto"/>
                                </w:rPr>
                                <w:fldChar w:fldCharType="begin"/>
                              </w:r>
                              <w:r w:rsidRPr="003D264D">
                                <w:rPr>
                                  <w:b/>
                                  <w:color w:val="auto"/>
                                </w:rPr>
                                <w:instrText xml:space="preserve"> SEQ Figure \* ARABIC </w:instrText>
                              </w:r>
                              <w:r w:rsidRPr="003D264D">
                                <w:rPr>
                                  <w:b/>
                                  <w:color w:val="auto"/>
                                </w:rPr>
                                <w:fldChar w:fldCharType="separate"/>
                              </w:r>
                              <w:r w:rsidR="00851765">
                                <w:rPr>
                                  <w:b/>
                                  <w:noProof/>
                                  <w:color w:val="auto"/>
                                </w:rPr>
                                <w:t>2</w:t>
                              </w:r>
                              <w:r w:rsidRPr="003D264D">
                                <w:rPr>
                                  <w:b/>
                                  <w:color w:val="auto"/>
                                </w:rPr>
                                <w:fldChar w:fldCharType="end"/>
                              </w:r>
                              <w:r w:rsidRPr="003D264D">
                                <w:rPr>
                                  <w:b/>
                                  <w:color w:val="auto"/>
                                </w:rPr>
                                <w:t>:</w:t>
                              </w:r>
                              <w:r w:rsidRPr="003D264D">
                                <w:rPr>
                                  <w:color w:val="auto"/>
                                </w:rPr>
                                <w:t xml:space="preserve"> </w:t>
                              </w:r>
                              <w:r w:rsidRPr="003D264D">
                                <w:rPr>
                                  <w:b/>
                                  <w:color w:val="auto"/>
                                </w:rPr>
                                <w:t>(A)</w:t>
                              </w:r>
                              <w:r w:rsidRPr="003D264D">
                                <w:rPr>
                                  <w:color w:val="auto"/>
                                </w:rPr>
                                <w:t xml:space="preserve"> Offset, class mean spontaneous Raman spectra of four bacterial species at 785nm excitation: </w:t>
                              </w:r>
                              <w:r w:rsidRPr="003D264D">
                                <w:rPr>
                                  <w:i w:val="0"/>
                                  <w:color w:val="auto"/>
                                </w:rPr>
                                <w:t>Staphylococcus aureus, Staphylococcus epidermidis, Pseudomonas aeruginosa</w:t>
                              </w:r>
                              <w:r w:rsidRPr="003D264D">
                                <w:rPr>
                                  <w:color w:val="auto"/>
                                </w:rPr>
                                <w:t>, and</w:t>
                              </w:r>
                              <w:r w:rsidRPr="003D264D">
                                <w:rPr>
                                  <w:i w:val="0"/>
                                  <w:color w:val="auto"/>
                                </w:rPr>
                                <w:t xml:space="preserve"> Pseudomonas fluorescens</w:t>
                              </w:r>
                              <w:r w:rsidRPr="003D264D">
                                <w:rPr>
                                  <w:color w:val="auto"/>
                                </w:rPr>
                                <w:t xml:space="preserve">. </w:t>
                              </w:r>
                              <w:r w:rsidRPr="003D264D">
                                <w:rPr>
                                  <w:b/>
                                  <w:color w:val="auto"/>
                                </w:rPr>
                                <w:t>(B)</w:t>
                              </w:r>
                              <w:r w:rsidRPr="003D264D">
                                <w:rPr>
                                  <w:color w:val="auto"/>
                                </w:rPr>
                                <w:t xml:space="preserve"> Plot of the first three principal components, showing the clustering of bacterial spectra from </w:t>
                              </w:r>
                              <w:r w:rsidRPr="003D264D">
                                <w:rPr>
                                  <w:b/>
                                  <w:color w:val="auto"/>
                                </w:rPr>
                                <w:t xml:space="preserve">A </w:t>
                              </w:r>
                              <w:r w:rsidRPr="003D264D">
                                <w:rPr>
                                  <w:color w:val="auto"/>
                                </w:rPr>
                                <w:t xml:space="preserve">along species lines. Coloured envelopes represent the 95% confidence envelope for the corresponding species. Clear grouping based on species is visible. </w:t>
                              </w:r>
                              <w:r w:rsidRPr="003D264D">
                                <w:rPr>
                                  <w:b/>
                                  <w:color w:val="auto"/>
                                </w:rPr>
                                <w:t>(C)</w:t>
                              </w:r>
                              <w:r w:rsidRPr="003D264D">
                                <w:rPr>
                                  <w:color w:val="auto"/>
                                </w:rPr>
                                <w:t xml:space="preserve"> Offset, class mean spontaneous Raman spectra of four bacterial species at 532nm excitation: </w:t>
                              </w:r>
                              <w:r w:rsidRPr="003D264D">
                                <w:rPr>
                                  <w:i w:val="0"/>
                                  <w:color w:val="auto"/>
                                </w:rPr>
                                <w:t>Staphylococcus aureus, Staphylococcus epidermidis, Pseudomonas aeruginosa</w:t>
                              </w:r>
                              <w:r w:rsidRPr="003D264D">
                                <w:rPr>
                                  <w:color w:val="auto"/>
                                </w:rPr>
                                <w:t>, and</w:t>
                              </w:r>
                              <w:r w:rsidRPr="003D264D">
                                <w:rPr>
                                  <w:i w:val="0"/>
                                  <w:color w:val="auto"/>
                                </w:rPr>
                                <w:t xml:space="preserve"> Pseudomonas fluorescens</w:t>
                              </w:r>
                              <w:r w:rsidRPr="003D264D">
                                <w:rPr>
                                  <w:color w:val="auto"/>
                                </w:rPr>
                                <w:t xml:space="preserve">. </w:t>
                              </w:r>
                              <w:r w:rsidRPr="003D264D">
                                <w:rPr>
                                  <w:b/>
                                  <w:color w:val="auto"/>
                                </w:rPr>
                                <w:t>(D)</w:t>
                              </w:r>
                              <w:r w:rsidRPr="003D264D">
                                <w:rPr>
                                  <w:color w:val="auto"/>
                                </w:rPr>
                                <w:t xml:space="preserve"> Plot of the first three principal components, showing the clustering of bacterial spectra from </w:t>
                              </w:r>
                              <w:r w:rsidRPr="003D264D">
                                <w:rPr>
                                  <w:b/>
                                  <w:color w:val="auto"/>
                                </w:rPr>
                                <w:t>C</w:t>
                              </w:r>
                              <w:r w:rsidRPr="003D264D">
                                <w:rPr>
                                  <w:color w:val="auto"/>
                                </w:rPr>
                                <w:t xml:space="preserve"> along species lines. Coloured envelopes represent the 95% confidence envelope for the corresponding species. Clear grouping based on species is visi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89808F" id="Group 1437" o:spid="_x0000_s1296" style="position:absolute;left:0;text-align:left;margin-left:-7.5pt;margin-top:0;width:221.85pt;height:644.75pt;z-index:251832320" coordsize="28174,818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">
                <v:group id="Group 6" o:spid="_x0000_s1297" style="position:absolute;width:28174;height:54940" coordorigin="-1378" coordsize="39897,77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23" o:spid="_x0000_s1298" style="position:absolute;left:-1378;width:39896;height:77766" coordorigin="-1378" coordsize="39897,77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91" o:spid="_x0000_s1299" type="#_x0000_t75" style="position:absolute;left:1754;top:39869;width:34442;height:19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">
                      <v:imagedata r:id="rId14" o:title="" croptop="4160f" cropleft="6659f" cropright="4858f"/>
                      <v:path arrowok="t"/>
                    </v:shape>
                    <v:shape id="Picture 1393" o:spid="_x0000_s1300" type="#_x0000_t75" style="position:absolute;left:183;top:58374;width:36415;height:19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">
                      <v:imagedata r:id="rId15" o:title="" croptop="4405f" cropleft="4888f" cropright="5753f"/>
                      <v:path arrowok="t"/>
                    </v:shape>
                    <v:group id="Group 1394" o:spid="_x0000_s1301" style="position:absolute;left:-1378;width:39896;height:41154" coordorigin="-1378" coordsize="39897,41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">
                      <v:group id="Group 1396" o:spid="_x0000_s1302" style="position:absolute;left:1754;top:594;width:34442;height:19640" coordorigin="1754,594" coordsize="53486,30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">
                        <v:shape id="Picture 1402" o:spid="_x0000_s1303" type="#_x0000_t75" style="position:absolute;left:1754;top:594;width:53486;height:30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">
                          <v:imagedata r:id="rId16" o:title=""/>
                          <v:path arrowok="t"/>
                        </v:shape>
                        <v:rect id="Rectangle 1405" o:spid="_x0000_s1304" style="position:absolute;left:11268;top:1496;width:895;height:3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" fillcolor="black [3213]" stroked="f" strokeweight="2pt">
                          <v:fill opacity="35466f"/>
                        </v:rect>
                        <v:shape id="TextBox 10" o:spid="_x0000_s1305" type="#_x0000_t202" style="position:absolute;left:11669;top:759;width:26314;height:5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" filled="f" stroked="f">
                          <v:textbox>
                            <w:txbxContent>
                              <w:p w14:paraId="43686D92" w14:textId="77777777" w:rsidR="003D264D" w:rsidRPr="003D264D" w:rsidRDefault="003D264D" w:rsidP="003D264D">
                                <w:pPr>
                                  <w:pStyle w:val="NormalWeb"/>
                                  <w:spacing w:before="0" w:beforeAutospacing="0" w:after="0" w:afterAutospacing="0"/>
                                  <w:rPr>
                                    <w:sz w:val="20"/>
                                  </w:rPr>
                                </w:pPr>
                                <w:r w:rsidRPr="003D264D">
                                  <w:rPr>
                                    <w:rFonts w:asciiTheme="minorHAnsi" w:hAnsi="Calibri" w:cstheme="minorBidi"/>
                                    <w:b/>
                                    <w:bCs/>
                                    <w:color w:val="000000" w:themeColor="text1"/>
                                    <w:kern w:val="24"/>
                                    <w:sz w:val="22"/>
                                    <w:szCs w:val="28"/>
                                  </w:rPr>
                                  <w:t>1000 counts</w:t>
                                </w:r>
                              </w:p>
                            </w:txbxContent>
                          </v:textbox>
                        </v:shape>
                      </v:group>
                      <v:shape id="TextBox 11" o:spid="_x0000_s1306" type="#_x0000_t202" style="position:absolute;left:-1348;width:4039;height:4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" filled="f" stroked="f">
                        <v:textbox>
                          <w:txbxContent>
                            <w:p w14:paraId="18405FB8"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group id="Group 1414" o:spid="_x0000_s1307" style="position:absolute;left:-1378;top:20234;width:39896;height:20920" coordorigin="-1378,20234" coordsize="39897,20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">
                        <v:shape id="Picture 1427" o:spid="_x0000_s1308" type="#_x0000_t75" style="position:absolute;left:1754;top:20234;width:36393;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">
                          <v:imagedata r:id="rId17" o:title="" croptop="2241f" cropbottom="2692f" cropleft="5086f" cropright="3572f"/>
                          <v:path arrowok="t"/>
                        </v:shape>
                        <v:shape id="TextBox 14" o:spid="_x0000_s1309" type="#_x0000_t202" style="position:absolute;left:4040;top:36852;width:12225;height:4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" filled="f" stroked="f">
                          <v:textbox>
                            <w:txbxContent>
                              <w:p w14:paraId="78A4DBF9"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1 (57.1%)</w:t>
                                </w:r>
                              </w:p>
                            </w:txbxContent>
                          </v:textbox>
                        </v:shape>
                        <v:shape id="TextBox 15" o:spid="_x0000_s1310" type="#_x0000_t202" style="position:absolute;left:27213;top:37121;width:11305;height:3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" filled="f" stroked="f">
                          <v:textbox>
                            <w:txbxContent>
                              <w:p w14:paraId="6797E042"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2 (30.5%)</w:t>
                                </w:r>
                              </w:p>
                            </w:txbxContent>
                          </v:textbox>
                        </v:shape>
                        <v:shape id="TextBox 16" o:spid="_x0000_s1311" type="#_x0000_t202" style="position:absolute;left:-1378;top:23279;width:4522;height:12433;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" filled="f" stroked="f">
                          <v:textbox style="layout-flow:vertical;mso-layout-flow-alt:bottom-to-top">
                            <w:txbxContent>
                              <w:p w14:paraId="4883271B"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18"/>
                                    <w:szCs w:val="18"/>
                                  </w:rPr>
                                  <w:t>PC3 (3.86%)</w:t>
                                </w:r>
                              </w:p>
                            </w:txbxContent>
                          </v:textbox>
                        </v:shape>
                      </v:group>
                      <v:rect id="Rectangle 1431" o:spid="_x0000_s1312" style="position:absolute;left:-1164;top:19500;width:430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" filled="f" stroked="f">
                        <v:textbox>
                          <w:txbxContent>
                            <w:p w14:paraId="6A801C8F"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rect>
                    </v:group>
                    <v:shape id="TextBox 21" o:spid="_x0000_s1313" type="#_x0000_t202" style="position:absolute;left:-1286;top:38352;width:4073;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" filled="f" stroked="f">
                      <v:textbox>
                        <w:txbxContent>
                          <w:p w14:paraId="4FD48D6A"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rect id="Rectangle 1433" o:spid="_x0000_s1314" style="position:absolute;left:-1102;top:57853;width:4428;height:4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" filled="f" stroked="f">
                      <v:textbox>
                        <w:txbxContent>
                          <w:p w14:paraId="2841F1D4" w14:textId="77777777" w:rsidR="003D264D" w:rsidRDefault="003D264D" w:rsidP="003D264D">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rect>
                  </v:group>
                  <v:rect id="Rectangle 1434" o:spid="_x0000_s1315" style="position:absolute;left:3292;top:40592;width:748;height:2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" fillcolor="black [3213]" stroked="f" strokeweight="2pt">
                    <v:fill opacity="35466f"/>
                  </v:rect>
                  <v:shape id="TextBox 24" o:spid="_x0000_s1316" type="#_x0000_t202" style="position:absolute;left:3551;top:40114;width:14070;height:4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" filled="f" stroked="f">
                    <v:textbox>
                      <w:txbxContent>
                        <w:p w14:paraId="2F3A73E5" w14:textId="77777777" w:rsidR="003D264D" w:rsidRPr="003D264D" w:rsidRDefault="003D264D" w:rsidP="003D264D">
                          <w:pPr>
                            <w:pStyle w:val="NormalWeb"/>
                            <w:spacing w:before="0" w:beforeAutospacing="0" w:after="0" w:afterAutospacing="0"/>
                            <w:rPr>
                              <w:sz w:val="20"/>
                            </w:rPr>
                          </w:pPr>
                          <w:r w:rsidRPr="003D264D">
                            <w:rPr>
                              <w:rFonts w:asciiTheme="minorHAnsi" w:hAnsi="Calibri" w:cstheme="minorBidi"/>
                              <w:b/>
                              <w:bCs/>
                              <w:color w:val="000000" w:themeColor="text1"/>
                              <w:kern w:val="24"/>
                              <w:sz w:val="22"/>
                              <w:szCs w:val="28"/>
                            </w:rPr>
                            <w:t>5000 counts</w:t>
                          </w:r>
                        </w:p>
                      </w:txbxContent>
                    </v:textbox>
                  </v:shape>
                </v:group>
                <v:shape id="Text Box 1436" o:spid="_x0000_s1317" type="#_x0000_t202" style="position:absolute;left:952;top:55499;width:26543;height:26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" stroked="f">
                  <v:textbox style="mso-fit-shape-to-text:t" inset="0,0,0,0">
                    <w:txbxContent>
                      <w:p w14:paraId="1633F6D8" w14:textId="54F297E2" w:rsidR="003D264D" w:rsidRPr="003D264D" w:rsidRDefault="003D264D" w:rsidP="003D264D">
                        <w:pPr>
                          <w:pStyle w:val="Caption"/>
                          <w:jc w:val="both"/>
                          <w:rPr>
                            <w:color w:val="auto"/>
                          </w:rPr>
                        </w:pPr>
                        <w:r w:rsidRPr="003D264D">
                          <w:rPr>
                            <w:b/>
                            <w:color w:val="auto"/>
                          </w:rPr>
                          <w:t xml:space="preserve">Figure </w:t>
                        </w:r>
                        <w:r w:rsidRPr="003D264D">
                          <w:rPr>
                            <w:b/>
                            <w:color w:val="auto"/>
                          </w:rPr>
                          <w:fldChar w:fldCharType="begin"/>
                        </w:r>
                        <w:r w:rsidRPr="003D264D">
                          <w:rPr>
                            <w:b/>
                            <w:color w:val="auto"/>
                          </w:rPr>
                          <w:instrText xml:space="preserve"> SEQ Figure \* ARABIC </w:instrText>
                        </w:r>
                        <w:r w:rsidRPr="003D264D">
                          <w:rPr>
                            <w:b/>
                            <w:color w:val="auto"/>
                          </w:rPr>
                          <w:fldChar w:fldCharType="separate"/>
                        </w:r>
                        <w:r w:rsidR="00851765">
                          <w:rPr>
                            <w:b/>
                            <w:noProof/>
                            <w:color w:val="auto"/>
                          </w:rPr>
                          <w:t>2</w:t>
                        </w:r>
                        <w:r w:rsidRPr="003D264D">
                          <w:rPr>
                            <w:b/>
                            <w:color w:val="auto"/>
                          </w:rPr>
                          <w:fldChar w:fldCharType="end"/>
                        </w:r>
                        <w:r w:rsidRPr="003D264D">
                          <w:rPr>
                            <w:b/>
                            <w:color w:val="auto"/>
                          </w:rPr>
                          <w:t>:</w:t>
                        </w:r>
                        <w:r w:rsidRPr="003D264D">
                          <w:rPr>
                            <w:color w:val="auto"/>
                          </w:rPr>
                          <w:t xml:space="preserve"> </w:t>
                        </w:r>
                        <w:r w:rsidRPr="003D264D">
                          <w:rPr>
                            <w:b/>
                            <w:color w:val="auto"/>
                          </w:rPr>
                          <w:t>(A)</w:t>
                        </w:r>
                        <w:r w:rsidRPr="003D264D">
                          <w:rPr>
                            <w:color w:val="auto"/>
                          </w:rPr>
                          <w:t xml:space="preserve"> Offset, class mean spontaneous Raman spectra of four bacterial species at 785nm excitation: </w:t>
                        </w:r>
                        <w:r w:rsidRPr="003D264D">
                          <w:rPr>
                            <w:i w:val="0"/>
                            <w:color w:val="auto"/>
                          </w:rPr>
                          <w:t>Staphylococcus aureus, Staphylococcus epidermidis, Pseudomonas aeruginosa</w:t>
                        </w:r>
                        <w:r w:rsidRPr="003D264D">
                          <w:rPr>
                            <w:color w:val="auto"/>
                          </w:rPr>
                          <w:t>, and</w:t>
                        </w:r>
                        <w:r w:rsidRPr="003D264D">
                          <w:rPr>
                            <w:i w:val="0"/>
                            <w:color w:val="auto"/>
                          </w:rPr>
                          <w:t xml:space="preserve"> Pseudomonas fluorescens</w:t>
                        </w:r>
                        <w:r w:rsidRPr="003D264D">
                          <w:rPr>
                            <w:color w:val="auto"/>
                          </w:rPr>
                          <w:t xml:space="preserve">. </w:t>
                        </w:r>
                        <w:r w:rsidRPr="003D264D">
                          <w:rPr>
                            <w:b/>
                            <w:color w:val="auto"/>
                          </w:rPr>
                          <w:t>(B)</w:t>
                        </w:r>
                        <w:r w:rsidRPr="003D264D">
                          <w:rPr>
                            <w:color w:val="auto"/>
                          </w:rPr>
                          <w:t xml:space="preserve"> Plot of the first three principal components, showing the clustering of bacterial spectra from </w:t>
                        </w:r>
                        <w:r w:rsidRPr="003D264D">
                          <w:rPr>
                            <w:b/>
                            <w:color w:val="auto"/>
                          </w:rPr>
                          <w:t xml:space="preserve">A </w:t>
                        </w:r>
                        <w:r w:rsidRPr="003D264D">
                          <w:rPr>
                            <w:color w:val="auto"/>
                          </w:rPr>
                          <w:t xml:space="preserve">along species lines. Coloured envelopes represent the 95% confidence envelope for the corresponding species. Clear grouping based on species is visible. </w:t>
                        </w:r>
                        <w:r w:rsidRPr="003D264D">
                          <w:rPr>
                            <w:b/>
                            <w:color w:val="auto"/>
                          </w:rPr>
                          <w:t>(C)</w:t>
                        </w:r>
                        <w:r w:rsidRPr="003D264D">
                          <w:rPr>
                            <w:color w:val="auto"/>
                          </w:rPr>
                          <w:t xml:space="preserve"> Offset, class mean spontaneous Raman spectra of four bacterial species at 532nm excitation: </w:t>
                        </w:r>
                        <w:r w:rsidRPr="003D264D">
                          <w:rPr>
                            <w:i w:val="0"/>
                            <w:color w:val="auto"/>
                          </w:rPr>
                          <w:t>Staphylococcus aureus, Staphylococcus epidermidis, Pseudomonas aeruginosa</w:t>
                        </w:r>
                        <w:r w:rsidRPr="003D264D">
                          <w:rPr>
                            <w:color w:val="auto"/>
                          </w:rPr>
                          <w:t>, and</w:t>
                        </w:r>
                        <w:r w:rsidRPr="003D264D">
                          <w:rPr>
                            <w:i w:val="0"/>
                            <w:color w:val="auto"/>
                          </w:rPr>
                          <w:t xml:space="preserve"> Pseudomonas fluorescens</w:t>
                        </w:r>
                        <w:r w:rsidRPr="003D264D">
                          <w:rPr>
                            <w:color w:val="auto"/>
                          </w:rPr>
                          <w:t xml:space="preserve">. </w:t>
                        </w:r>
                        <w:r w:rsidRPr="003D264D">
                          <w:rPr>
                            <w:b/>
                            <w:color w:val="auto"/>
                          </w:rPr>
                          <w:t>(D)</w:t>
                        </w:r>
                        <w:r w:rsidRPr="003D264D">
                          <w:rPr>
                            <w:color w:val="auto"/>
                          </w:rPr>
                          <w:t xml:space="preserve"> Plot of the first three principal components, showing the clustering of bacterial spectra from </w:t>
                        </w:r>
                        <w:r w:rsidRPr="003D264D">
                          <w:rPr>
                            <w:b/>
                            <w:color w:val="auto"/>
                          </w:rPr>
                          <w:t>C</w:t>
                        </w:r>
                        <w:r w:rsidRPr="003D264D">
                          <w:rPr>
                            <w:color w:val="auto"/>
                          </w:rPr>
                          <w:t xml:space="preserve"> along species lines. Coloured envelopes represent the 95% confidence envelope for the corresponding species. Clear grouping based on species is visible.</w:t>
                        </w:r>
                      </w:p>
                    </w:txbxContent>
                  </v:textbox>
                </v:shape>
                <w10:wrap type="topAndBottom"/>
              </v:group>
            </w:pict>
          </mc:Fallback>
        </mc:AlternateContent>
      </w:r>
      <w:r w:rsidR="00ED1AB3" w:rsidRPr="009D25D8">
        <w:t>different strains of the same bacterial species.</w:t>
      </w:r>
      <w:r w:rsidR="00716E59" w:rsidRPr="009D25D8">
        <w:t xml:space="preserve"> While new multiv</w:t>
      </w:r>
      <w:r w:rsidR="00486FB0" w:rsidRPr="009D25D8">
        <w:t>ariate methods are increasingly b</w:t>
      </w:r>
      <w:r w:rsidR="00716E59" w:rsidRPr="009D25D8">
        <w:t>eing developed</w:t>
      </w:r>
      <w:r w:rsidR="002B487A" w:rsidRPr="009D25D8">
        <w:t>,</w:t>
      </w:r>
      <w:r w:rsidR="00716E59" w:rsidRPr="009D25D8">
        <w:t xml:space="preserve"> there is an inherent need to increase the amount of useful information to allow distinction in complex samples with subtle differences. </w:t>
      </w:r>
      <w:r w:rsidR="00285E77" w:rsidRPr="009D25D8">
        <w:t>He</w:t>
      </w:r>
      <w:r w:rsidR="00716E59" w:rsidRPr="009D25D8">
        <w:t xml:space="preserve">nce, here we developed </w:t>
      </w:r>
      <w:r w:rsidR="002B487A" w:rsidRPr="009D25D8">
        <w:t xml:space="preserve">a </w:t>
      </w:r>
      <w:r w:rsidR="00285E77" w:rsidRPr="009D25D8">
        <w:t>multiple</w:t>
      </w:r>
      <w:r w:rsidR="00FD6170" w:rsidRPr="009D25D8">
        <w:t xml:space="preserve">-excitation </w:t>
      </w:r>
      <w:r w:rsidR="00C11A58" w:rsidRPr="009D25D8">
        <w:t xml:space="preserve">strategy, acquiring </w:t>
      </w:r>
      <w:r w:rsidR="00FD6170" w:rsidRPr="009D25D8">
        <w:t>resonant</w:t>
      </w:r>
      <w:r w:rsidR="00ED1AB3" w:rsidRPr="009D25D8">
        <w:t>, pre-resonant</w:t>
      </w:r>
      <w:r w:rsidR="00FD6170" w:rsidRPr="009D25D8">
        <w:t xml:space="preserve"> and non-resonant</w:t>
      </w:r>
      <w:r w:rsidR="00C11A58" w:rsidRPr="009D25D8">
        <w:t xml:space="preserve"> Raman spectra</w:t>
      </w:r>
      <w:r w:rsidR="00716E59" w:rsidRPr="009D25D8">
        <w:t xml:space="preserve"> </w:t>
      </w:r>
      <w:r w:rsidR="00285E77" w:rsidRPr="009D25D8">
        <w:t>in the visible</w:t>
      </w:r>
      <w:r w:rsidRPr="009D25D8">
        <w:t xml:space="preserve"> and near infrared spectral range</w:t>
      </w:r>
      <w:r w:rsidR="002B487A" w:rsidRPr="009D25D8">
        <w:t>s</w:t>
      </w:r>
      <w:r w:rsidR="00716E59" w:rsidRPr="009D25D8">
        <w:t xml:space="preserve">. This </w:t>
      </w:r>
      <w:r w:rsidR="002B487A" w:rsidRPr="009D25D8">
        <w:t xml:space="preserve">approach </w:t>
      </w:r>
      <w:r w:rsidR="00716E59" w:rsidRPr="009D25D8">
        <w:t>allowed us to generate new information (</w:t>
      </w:r>
      <w:r w:rsidR="00490BF9" w:rsidRPr="009D25D8">
        <w:t xml:space="preserve">different </w:t>
      </w:r>
      <w:r w:rsidR="00716E59" w:rsidRPr="009D25D8">
        <w:t>peak intensities) at the same variables (Raman shifts)</w:t>
      </w:r>
      <w:r w:rsidR="00ED1AB3" w:rsidRPr="009D25D8">
        <w:t xml:space="preserve"> due to variation in Raman cross-sections of different vibrations </w:t>
      </w:r>
      <w:r w:rsidR="002B487A" w:rsidRPr="009D25D8">
        <w:t xml:space="preserve">as a function of </w:t>
      </w:r>
      <w:r w:rsidR="00ED1AB3" w:rsidRPr="009D25D8">
        <w:t>excitation wavelength</w:t>
      </w:r>
      <w:r w:rsidR="00C11A58" w:rsidRPr="009D25D8">
        <w:t xml:space="preserve">. We </w:t>
      </w:r>
      <w:r w:rsidR="00716E59" w:rsidRPr="009D25D8">
        <w:t xml:space="preserve">combined </w:t>
      </w:r>
      <w:r w:rsidR="00C11A58" w:rsidRPr="009D25D8">
        <w:t>this data</w:t>
      </w:r>
      <w:r w:rsidR="00285E77" w:rsidRPr="009D25D8">
        <w:t xml:space="preserve"> with Support Vector </w:t>
      </w:r>
      <w:r w:rsidR="00490BF9" w:rsidRPr="009D25D8">
        <w:t>Machine</w:t>
      </w:r>
      <w:r w:rsidR="00285E77" w:rsidRPr="009D25D8">
        <w:t xml:space="preserve"> (SVM)</w:t>
      </w:r>
      <w:r w:rsidR="00C11A58" w:rsidRPr="009D25D8">
        <w:t xml:space="preserve"> </w:t>
      </w:r>
      <w:r w:rsidR="00285E77" w:rsidRPr="009D25D8">
        <w:t>for increased accuracy in the detection and strain-level identification of common bacterial respiratory pathogens in complex media</w:t>
      </w:r>
      <w:r w:rsidR="00612A0F" w:rsidRPr="009D25D8">
        <w:t>.</w:t>
      </w:r>
      <w:r w:rsidR="00285E77" w:rsidRPr="009D25D8">
        <w:t xml:space="preserve"> </w:t>
      </w:r>
      <w:r w:rsidR="00C11A58" w:rsidRPr="009D25D8">
        <w:t>Our study</w:t>
      </w:r>
      <w:r w:rsidR="00612A0F" w:rsidRPr="009D25D8">
        <w:t xml:space="preserve"> demonstrates</w:t>
      </w:r>
      <w:r w:rsidR="00285E77" w:rsidRPr="009D25D8">
        <w:t xml:space="preserve"> a step towards a rapid and </w:t>
      </w:r>
      <w:proofErr w:type="spellStart"/>
      <w:r w:rsidR="00285E77" w:rsidRPr="009D25D8">
        <w:t>reagentless</w:t>
      </w:r>
      <w:proofErr w:type="spellEnd"/>
      <w:r w:rsidR="00285E77" w:rsidRPr="009D25D8">
        <w:t xml:space="preserve"> diagnostic tool for clinicians</w:t>
      </w:r>
      <w:r w:rsidR="00612A0F" w:rsidRPr="009D25D8">
        <w:t>, utilising simple and routine sample preparation that could be carried out on a ward</w:t>
      </w:r>
      <w:r w:rsidR="00285E77" w:rsidRPr="009D25D8">
        <w:t>.</w:t>
      </w:r>
      <w:r w:rsidR="00612A0F" w:rsidRPr="009D25D8">
        <w:t xml:space="preserve"> The envisaged workflow of such a device is shown in </w:t>
      </w:r>
      <w:r w:rsidR="00612A0F" w:rsidRPr="009D25D8">
        <w:rPr>
          <w:b/>
        </w:rPr>
        <w:t>Figure 1</w:t>
      </w:r>
      <w:r w:rsidR="00612A0F" w:rsidRPr="009D25D8">
        <w:t>.</w:t>
      </w:r>
      <w:r w:rsidR="00FD25D5" w:rsidRPr="009D25D8">
        <w:t xml:space="preserve"> For this work, </w:t>
      </w:r>
      <w:r w:rsidR="00FD25D5" w:rsidRPr="009D25D8">
        <w:rPr>
          <w:i/>
          <w:iCs/>
        </w:rPr>
        <w:t>Staphylococcus aureus</w:t>
      </w:r>
      <w:r w:rsidR="00FD25D5" w:rsidRPr="009D25D8">
        <w:t xml:space="preserve"> and </w:t>
      </w:r>
      <w:r w:rsidR="00FD25D5" w:rsidRPr="009D25D8">
        <w:rPr>
          <w:i/>
          <w:iCs/>
        </w:rPr>
        <w:t>Pseudomonas aeruginosa</w:t>
      </w:r>
      <w:r w:rsidR="00FD25D5" w:rsidRPr="009D25D8">
        <w:t xml:space="preserve"> were used as Gram-positive and Gram-negative representatives of the primary pathogens present in cystic fibrosis in children and adults</w:t>
      </w:r>
      <w:r w:rsidR="003E4B7C" w:rsidRPr="009D25D8">
        <w:t>,</w:t>
      </w:r>
      <w:r w:rsidR="00FD25D5" w:rsidRPr="009D25D8">
        <w:t xml:space="preserve"> respectively.</w:t>
      </w:r>
      <w:r w:rsidR="003467EF" w:rsidRPr="009D25D8">
        <w:rPr>
          <w:noProof/>
          <w:lang w:eastAsia="en-GB"/>
        </w:rPr>
        <w:t xml:space="preserve"> </w:t>
      </w:r>
    </w:p>
    <w:p w14:paraId="26113812" w14:textId="7E355EE5" w:rsidR="00AE61F7" w:rsidRPr="009D25D8" w:rsidRDefault="00AE61F7" w:rsidP="00FE1A39">
      <w:pPr>
        <w:spacing w:line="259" w:lineRule="auto"/>
        <w:jc w:val="both"/>
        <w:rPr>
          <w:b/>
          <w:bCs/>
        </w:rPr>
      </w:pPr>
      <w:r w:rsidRPr="009D25D8">
        <w:rPr>
          <w:b/>
          <w:bCs/>
        </w:rPr>
        <w:t>Materials and Methods</w:t>
      </w:r>
    </w:p>
    <w:p w14:paraId="7DA0C534" w14:textId="3B99CD63" w:rsidR="00AE61F7" w:rsidRPr="009D25D8" w:rsidRDefault="00AE61F7" w:rsidP="00FE1A39">
      <w:pPr>
        <w:spacing w:line="259" w:lineRule="auto"/>
        <w:jc w:val="both"/>
        <w:rPr>
          <w:u w:val="single"/>
        </w:rPr>
      </w:pPr>
      <w:r w:rsidRPr="009D25D8">
        <w:rPr>
          <w:u w:val="single"/>
        </w:rPr>
        <w:t>Bacterial samples and preparation</w:t>
      </w:r>
    </w:p>
    <w:p w14:paraId="1BBA64B6" w14:textId="75E05C28" w:rsidR="00AE61F7" w:rsidRPr="009D25D8" w:rsidRDefault="00AE61F7" w:rsidP="00FE1A39">
      <w:pPr>
        <w:spacing w:line="259" w:lineRule="auto"/>
        <w:jc w:val="both"/>
      </w:pPr>
      <w:r w:rsidRPr="009D25D8">
        <w:t xml:space="preserve">Bacteria used were </w:t>
      </w:r>
      <w:r w:rsidRPr="009D25D8">
        <w:rPr>
          <w:i/>
          <w:iCs/>
        </w:rPr>
        <w:t>S. aureus</w:t>
      </w:r>
      <w:r w:rsidR="001404BB" w:rsidRPr="009D25D8">
        <w:rPr>
          <w:i/>
          <w:iCs/>
        </w:rPr>
        <w:t xml:space="preserve"> </w:t>
      </w:r>
      <w:r w:rsidR="001404BB" w:rsidRPr="009D25D8">
        <w:rPr>
          <w:iCs/>
        </w:rPr>
        <w:t>(SA)</w:t>
      </w:r>
      <w:r w:rsidRPr="009D25D8">
        <w:rPr>
          <w:i/>
          <w:iCs/>
        </w:rPr>
        <w:t xml:space="preserve"> </w:t>
      </w:r>
      <w:r w:rsidRPr="009D25D8">
        <w:t xml:space="preserve">strains NCTC 10442, NCTC 11939, NCTC 13143 (EMRSA-16), and </w:t>
      </w:r>
      <w:r w:rsidR="000B4A5A" w:rsidRPr="009D25D8">
        <w:t>ATCC 49230</w:t>
      </w:r>
      <w:r w:rsidRPr="009D25D8">
        <w:t xml:space="preserve">, and </w:t>
      </w:r>
      <w:r w:rsidRPr="009D25D8">
        <w:rPr>
          <w:i/>
          <w:iCs/>
        </w:rPr>
        <w:t>P. aeruginosa</w:t>
      </w:r>
      <w:r w:rsidR="001404BB" w:rsidRPr="009D25D8">
        <w:rPr>
          <w:i/>
          <w:iCs/>
        </w:rPr>
        <w:t xml:space="preserve"> </w:t>
      </w:r>
      <w:r w:rsidR="001404BB" w:rsidRPr="009D25D8">
        <w:rPr>
          <w:iCs/>
        </w:rPr>
        <w:t>(PA)</w:t>
      </w:r>
      <w:r w:rsidRPr="009D25D8">
        <w:rPr>
          <w:i/>
          <w:iCs/>
        </w:rPr>
        <w:t xml:space="preserve"> </w:t>
      </w:r>
      <w:r w:rsidRPr="009D25D8">
        <w:t>strains PAO1, PA21, PA30, and PA68</w:t>
      </w:r>
      <w:r w:rsidR="00EE476E" w:rsidRPr="009D25D8">
        <w:t xml:space="preserve"> (</w:t>
      </w:r>
      <w:r w:rsidR="00EE476E" w:rsidRPr="009D25D8">
        <w:rPr>
          <w:rFonts w:ascii="Calibri" w:hAnsi="Calibri" w:cs="Calibri"/>
          <w:color w:val="201F1E"/>
          <w:shd w:val="clear" w:color="auto" w:fill="FFFFFF"/>
        </w:rPr>
        <w:t>REC No: 08/H0502/126)</w:t>
      </w:r>
      <w:r w:rsidRPr="009D25D8">
        <w:t xml:space="preserve">. </w:t>
      </w:r>
      <w:r w:rsidRPr="009D25D8">
        <w:rPr>
          <w:i/>
          <w:iCs/>
        </w:rPr>
        <w:t>Staphylococcus epidermidis</w:t>
      </w:r>
      <w:r w:rsidRPr="009D25D8">
        <w:t xml:space="preserve"> </w:t>
      </w:r>
      <w:r w:rsidR="005A59E1" w:rsidRPr="009D25D8">
        <w:t>ATCC 35984</w:t>
      </w:r>
      <w:r w:rsidR="000B4A5A" w:rsidRPr="009D25D8">
        <w:t xml:space="preserve"> </w:t>
      </w:r>
      <w:r w:rsidRPr="009D25D8">
        <w:t xml:space="preserve">and </w:t>
      </w:r>
      <w:r w:rsidRPr="009D25D8">
        <w:rPr>
          <w:i/>
          <w:iCs/>
        </w:rPr>
        <w:t>Pseudomonas fluorescens</w:t>
      </w:r>
      <w:r w:rsidRPr="009D25D8">
        <w:t xml:space="preserve"> </w:t>
      </w:r>
      <w:r w:rsidR="005A59E1" w:rsidRPr="009D25D8">
        <w:t xml:space="preserve">NCTC 13525 </w:t>
      </w:r>
      <w:r w:rsidRPr="009D25D8">
        <w:t xml:space="preserve">were species used for </w:t>
      </w:r>
      <w:r w:rsidR="00A57450" w:rsidRPr="009D25D8">
        <w:t xml:space="preserve">genus differentiation analyses. All bacterial strains </w:t>
      </w:r>
      <w:r w:rsidR="00A57450" w:rsidRPr="009D25D8">
        <w:lastRenderedPageBreak/>
        <w:t>were grown in LB broth (</w:t>
      </w:r>
      <w:proofErr w:type="spellStart"/>
      <w:r w:rsidR="00A57450" w:rsidRPr="009D25D8">
        <w:t>Formedium</w:t>
      </w:r>
      <w:proofErr w:type="spellEnd"/>
      <w:r w:rsidR="00A57450" w:rsidRPr="009D25D8">
        <w:t>, UK) for 18 hours at 37</w:t>
      </w:r>
      <w:r w:rsidR="00A57450" w:rsidRPr="009D25D8">
        <w:rPr>
          <w:vertAlign w:val="superscript"/>
        </w:rPr>
        <w:t>o</w:t>
      </w:r>
      <w:r w:rsidR="00A57450" w:rsidRPr="009D25D8">
        <w:t xml:space="preserve">C, with shaking at 130 rpm. </w:t>
      </w:r>
      <w:r w:rsidR="00A57450" w:rsidRPr="009D25D8">
        <w:rPr>
          <w:i/>
          <w:iCs/>
        </w:rPr>
        <w:t>Staphylococc</w:t>
      </w:r>
      <w:r w:rsidR="00FE60B0" w:rsidRPr="009D25D8">
        <w:rPr>
          <w:i/>
          <w:iCs/>
        </w:rPr>
        <w:t>us</w:t>
      </w:r>
      <w:r w:rsidR="00A57450" w:rsidRPr="009D25D8">
        <w:t xml:space="preserve"> species were cultured with aeration.</w:t>
      </w:r>
    </w:p>
    <w:p w14:paraId="68B3E4E2" w14:textId="045D466F" w:rsidR="004C5C4E" w:rsidRPr="009D25D8" w:rsidRDefault="004C5C4E" w:rsidP="00FE1A39">
      <w:pPr>
        <w:spacing w:line="259" w:lineRule="auto"/>
        <w:jc w:val="both"/>
      </w:pPr>
      <w:r w:rsidRPr="009D25D8">
        <w:t>Bacterial cultures were washed twice in w</w:t>
      </w:r>
      <w:r w:rsidR="00282A0A" w:rsidRPr="009D25D8">
        <w:t xml:space="preserve">ater by centrifugation at 4000 </w:t>
      </w:r>
      <w:r w:rsidRPr="009D25D8">
        <w:t xml:space="preserve">g for 10 minutes in a Heraeus </w:t>
      </w:r>
      <w:proofErr w:type="spellStart"/>
      <w:r w:rsidRPr="009D25D8">
        <w:t>Megafuge</w:t>
      </w:r>
      <w:proofErr w:type="spellEnd"/>
      <w:r w:rsidRPr="009D25D8">
        <w:t xml:space="preserve"> centrifuge.</w:t>
      </w:r>
      <w:r w:rsidR="00057648" w:rsidRPr="009D25D8">
        <w:t xml:space="preserve"> The resulting pellet was applied to a</w:t>
      </w:r>
      <w:r w:rsidR="00FE11A3" w:rsidRPr="009D25D8">
        <w:t xml:space="preserve"> fused</w:t>
      </w:r>
      <w:r w:rsidR="00057648" w:rsidRPr="009D25D8">
        <w:t xml:space="preserve"> quartz microscope slide</w:t>
      </w:r>
      <w:r w:rsidR="00FE11A3" w:rsidRPr="009D25D8">
        <w:t xml:space="preserve"> (UQG Optics, UK)</w:t>
      </w:r>
      <w:r w:rsidRPr="009D25D8">
        <w:t xml:space="preserve"> </w:t>
      </w:r>
      <w:r w:rsidR="00057648" w:rsidRPr="009D25D8">
        <w:t>and dried by gently heating</w:t>
      </w:r>
      <w:r w:rsidR="00FE11A3" w:rsidRPr="009D25D8">
        <w:t>, for subsequent spectroscopic analysis</w:t>
      </w:r>
      <w:r w:rsidR="00057648" w:rsidRPr="009D25D8">
        <w:t xml:space="preserve">. Artificial sputum </w:t>
      </w:r>
      <w:r w:rsidR="00C633C2" w:rsidRPr="009D25D8">
        <w:t>media</w:t>
      </w:r>
      <w:r w:rsidR="00FE11A3" w:rsidRPr="009D25D8">
        <w:t xml:space="preserve"> (ASM)</w:t>
      </w:r>
      <w:r w:rsidR="00C633C2" w:rsidRPr="009D25D8">
        <w:t xml:space="preserve"> was prepared by adapting the methodology described by </w:t>
      </w:r>
      <w:r w:rsidR="000B4A5A" w:rsidRPr="009D25D8">
        <w:t>Sriramulu</w:t>
      </w:r>
      <w:r w:rsidR="00A22D87" w:rsidRPr="009D25D8">
        <w:t xml:space="preserve"> </w:t>
      </w:r>
      <w:r w:rsidR="000B4A5A" w:rsidRPr="009D25D8">
        <w:fldChar w:fldCharType="begin"/>
      </w:r>
      <w:r w:rsidR="00DA1C96" w:rsidRPr="009D25D8">
        <w:instrText xml:space="preserve"> ADDIN EN.CITE &lt;EndNote&gt;&lt;Cite&gt;&lt;Author&gt;Sriramulu&lt;/Author&gt;&lt;Year&gt;2010&lt;/Year&gt;&lt;RecNum&gt;277&lt;/RecNum&gt;&lt;DisplayText&gt;&lt;style face="superscript"&gt;27&lt;/style&gt;&lt;/DisplayText&gt;&lt;record&gt;&lt;rec-number&gt;277&lt;/rec-number&gt;&lt;foreign-keys&gt;&lt;key app="EN" db-id="zpxrt9exkf9xaoeaf28p9p0z9vwe5wzsp9es" timestamp="1582813757"&gt;277&lt;/key&gt;&lt;/foreign-keys&gt;&lt;ref-type name="Journal Article"&gt;17&lt;/ref-type&gt;&lt;contributors&gt;&lt;authors&gt;&lt;author&gt;Sriramulu, Dinesh&lt;/author&gt;&lt;/authors&gt;&lt;/contributors&gt;&lt;titles&gt;&lt;title&gt;Artificial Sputum Medium&lt;/title&gt;&lt;secondary-title&gt;Protocol Exchange&lt;/secondary-title&gt;&lt;/titles&gt;&lt;periodical&gt;&lt;full-title&gt;Protocol Exchange&lt;/full-title&gt;&lt;/periodical&gt;&lt;dates&gt;&lt;year&gt;2010&lt;/year&gt;&lt;pub-dates&gt;&lt;date&gt;12/24&lt;/date&gt;&lt;/pub-dates&gt;&lt;/dates&gt;&lt;urls&gt;&lt;/urls&gt;&lt;electronic-resource-num&gt;10.1038/protex.2010.212&lt;/electronic-resource-num&gt;&lt;/record&gt;&lt;/Cite&gt;&lt;/EndNote&gt;</w:instrText>
      </w:r>
      <w:r w:rsidR="000B4A5A" w:rsidRPr="009D25D8">
        <w:fldChar w:fldCharType="separate"/>
      </w:r>
      <w:r w:rsidR="00DA1C96" w:rsidRPr="009D25D8">
        <w:rPr>
          <w:noProof/>
          <w:vertAlign w:val="superscript"/>
        </w:rPr>
        <w:t>27</w:t>
      </w:r>
      <w:r w:rsidR="000B4A5A" w:rsidRPr="009D25D8">
        <w:fldChar w:fldCharType="end"/>
      </w:r>
      <w:r w:rsidR="00185136" w:rsidRPr="009D25D8">
        <w:t xml:space="preserve"> (mucin from pig stomach mucosa 5g/</w:t>
      </w:r>
      <w:r w:rsidR="00F224DD" w:rsidRPr="009D25D8">
        <w:t>l</w:t>
      </w:r>
      <w:r w:rsidR="00185136" w:rsidRPr="009D25D8">
        <w:t xml:space="preserve">, salmon sperm DNA 4g/l, diethylene triamine </w:t>
      </w:r>
      <w:proofErr w:type="spellStart"/>
      <w:r w:rsidR="00185136" w:rsidRPr="009D25D8">
        <w:t>pentaacetic</w:t>
      </w:r>
      <w:proofErr w:type="spellEnd"/>
      <w:r w:rsidR="00185136" w:rsidRPr="009D25D8">
        <w:t xml:space="preserve"> acid 5.9mg/l, NaCl 5g/l, </w:t>
      </w:r>
      <w:proofErr w:type="spellStart"/>
      <w:r w:rsidR="00185136" w:rsidRPr="009D25D8">
        <w:t>KCl</w:t>
      </w:r>
      <w:proofErr w:type="spellEnd"/>
      <w:r w:rsidR="00185136" w:rsidRPr="009D25D8">
        <w:t xml:space="preserve"> 2.2g/l, </w:t>
      </w:r>
      <w:r w:rsidR="005355E6" w:rsidRPr="009D25D8">
        <w:t>Tris Base 1.81g/l, egg yolk emulsion 5ml/l, casamino acids 5g/l</w:t>
      </w:r>
      <w:r w:rsidR="00C633C2" w:rsidRPr="009D25D8">
        <w:t xml:space="preserve">. </w:t>
      </w:r>
      <w:r w:rsidR="00FE11A3" w:rsidRPr="009D25D8">
        <w:t>Bacterial cultures were washed as above, and the pellet was mixed with ASM at a 1:1 ratio v/v before applying to the fused quartz slide.</w:t>
      </w:r>
      <w:r w:rsidR="00C633C2" w:rsidRPr="009D25D8">
        <w:t xml:space="preserve"> </w:t>
      </w:r>
    </w:p>
    <w:p w14:paraId="191D74BE" w14:textId="7B9676B8" w:rsidR="006D7567" w:rsidRPr="009D25D8" w:rsidRDefault="006D7567" w:rsidP="00FE1A39">
      <w:pPr>
        <w:spacing w:after="0" w:line="259" w:lineRule="auto"/>
        <w:jc w:val="both"/>
        <w:rPr>
          <w:rFonts w:eastAsia="Times New Roman" w:cstheme="minorHAnsi"/>
          <w:sz w:val="24"/>
          <w:szCs w:val="24"/>
          <w:u w:val="single"/>
          <w:lang w:eastAsia="en-GB"/>
        </w:rPr>
      </w:pPr>
      <w:r w:rsidRPr="009D25D8">
        <w:rPr>
          <w:rFonts w:eastAsia="Times New Roman" w:cstheme="minorHAnsi"/>
          <w:iCs/>
          <w:u w:val="single"/>
          <w:lang w:eastAsia="en-GB"/>
        </w:rPr>
        <w:t xml:space="preserve">Raman </w:t>
      </w:r>
      <w:proofErr w:type="spellStart"/>
      <w:r w:rsidRPr="009D25D8">
        <w:rPr>
          <w:rFonts w:eastAsia="Times New Roman" w:cstheme="minorHAnsi"/>
          <w:iCs/>
          <w:u w:val="single"/>
          <w:lang w:eastAsia="en-GB"/>
        </w:rPr>
        <w:t>microspectroscopy</w:t>
      </w:r>
      <w:proofErr w:type="spellEnd"/>
    </w:p>
    <w:p w14:paraId="1A145286" w14:textId="0EAD2205" w:rsidR="006D7567" w:rsidRPr="009D25D8" w:rsidRDefault="006D7567" w:rsidP="00EE69C5">
      <w:pPr>
        <w:spacing w:after="0" w:line="259" w:lineRule="auto"/>
        <w:jc w:val="both"/>
        <w:rPr>
          <w:rFonts w:eastAsia="Times New Roman" w:cstheme="minorHAnsi"/>
          <w:sz w:val="24"/>
          <w:szCs w:val="24"/>
          <w:lang w:eastAsia="en-GB"/>
        </w:rPr>
      </w:pPr>
      <w:r w:rsidRPr="009D25D8">
        <w:rPr>
          <w:rFonts w:eastAsia="Times New Roman" w:cstheme="minorHAnsi"/>
          <w:lang w:eastAsia="en-GB"/>
        </w:rPr>
        <w:t xml:space="preserve">Raman </w:t>
      </w:r>
      <w:proofErr w:type="spellStart"/>
      <w:r w:rsidRPr="009D25D8">
        <w:rPr>
          <w:rFonts w:eastAsia="Times New Roman" w:cstheme="minorHAnsi"/>
          <w:lang w:eastAsia="en-GB"/>
        </w:rPr>
        <w:t>microspectroscopy</w:t>
      </w:r>
      <w:proofErr w:type="spellEnd"/>
      <w:r w:rsidRPr="009D25D8">
        <w:rPr>
          <w:rFonts w:eastAsia="Times New Roman" w:cstheme="minorHAnsi"/>
          <w:lang w:eastAsia="en-GB"/>
        </w:rPr>
        <w:t xml:space="preserve"> experiments were conducted using a Renishaw </w:t>
      </w:r>
      <w:proofErr w:type="spellStart"/>
      <w:r w:rsidRPr="009D25D8">
        <w:rPr>
          <w:rFonts w:eastAsia="Times New Roman" w:cstheme="minorHAnsi"/>
          <w:lang w:eastAsia="en-GB"/>
        </w:rPr>
        <w:t>InVia</w:t>
      </w:r>
      <w:proofErr w:type="spellEnd"/>
      <w:r w:rsidRPr="009D25D8">
        <w:rPr>
          <w:rFonts w:eastAsia="Times New Roman" w:cstheme="minorHAnsi"/>
          <w:lang w:eastAsia="en-GB"/>
        </w:rPr>
        <w:t xml:space="preserve"> Raman mi</w:t>
      </w:r>
      <w:r w:rsidR="0019333D" w:rsidRPr="009D25D8">
        <w:rPr>
          <w:rFonts w:eastAsia="Times New Roman" w:cstheme="minorHAnsi"/>
          <w:lang w:eastAsia="en-GB"/>
        </w:rPr>
        <w:t>croscope (Renishaw, UK), with a</w:t>
      </w:r>
      <w:r w:rsidRPr="009D25D8">
        <w:rPr>
          <w:rFonts w:eastAsia="Times New Roman" w:cstheme="minorHAnsi"/>
          <w:lang w:eastAsia="en-GB"/>
        </w:rPr>
        <w:t xml:space="preserve"> Leica DM 2500-M</w:t>
      </w:r>
      <w:r w:rsidR="00FE1A39" w:rsidRPr="009D25D8">
        <w:rPr>
          <w:rFonts w:eastAsia="Times New Roman" w:cstheme="minorHAnsi"/>
          <w:lang w:eastAsia="en-GB"/>
        </w:rPr>
        <w:t xml:space="preserve"> </w:t>
      </w:r>
      <w:r w:rsidRPr="009D25D8">
        <w:rPr>
          <w:rFonts w:eastAsia="Times New Roman" w:cstheme="minorHAnsi"/>
          <w:lang w:eastAsia="en-GB"/>
        </w:rPr>
        <w:t>brigh</w:t>
      </w:r>
      <w:r w:rsidR="00FE1A39" w:rsidRPr="009D25D8">
        <w:rPr>
          <w:rFonts w:eastAsia="Times New Roman" w:cstheme="minorHAnsi"/>
          <w:lang w:eastAsia="en-GB"/>
        </w:rPr>
        <w:t>t</w:t>
      </w:r>
      <w:r w:rsidRPr="009D25D8">
        <w:rPr>
          <w:rFonts w:eastAsia="Times New Roman" w:cstheme="minorHAnsi"/>
          <w:lang w:eastAsia="en-GB"/>
        </w:rPr>
        <w:t xml:space="preserve"> field microscope and an automated 100nm encoded XYZ stage.  Samples</w:t>
      </w:r>
      <w:r w:rsidR="00035537" w:rsidRPr="009D25D8">
        <w:rPr>
          <w:rFonts w:eastAsia="Times New Roman" w:cstheme="minorHAnsi"/>
          <w:lang w:eastAsia="en-GB"/>
        </w:rPr>
        <w:t xml:space="preserve">  were  excited  using   532nm</w:t>
      </w:r>
      <w:r w:rsidRPr="009D25D8">
        <w:rPr>
          <w:rFonts w:eastAsia="Times New Roman" w:cstheme="minorHAnsi"/>
          <w:lang w:eastAsia="en-GB"/>
        </w:rPr>
        <w:t xml:space="preserve"> and 785nm lasers  directed  through  a  Nikon  100x</w:t>
      </w:r>
      <w:r w:rsidR="00752B4C" w:rsidRPr="009D25D8">
        <w:rPr>
          <w:rFonts w:eastAsia="Times New Roman" w:cstheme="minorHAnsi"/>
          <w:lang w:eastAsia="en-GB"/>
        </w:rPr>
        <w:t xml:space="preserve"> air</w:t>
      </w:r>
      <w:r w:rsidRPr="009D25D8">
        <w:rPr>
          <w:rFonts w:eastAsia="Times New Roman" w:cstheme="minorHAnsi"/>
          <w:lang w:eastAsia="en-GB"/>
        </w:rPr>
        <w:t xml:space="preserve"> o</w:t>
      </w:r>
      <w:r w:rsidR="00035537" w:rsidRPr="009D25D8">
        <w:rPr>
          <w:rFonts w:eastAsia="Times New Roman" w:cstheme="minorHAnsi"/>
          <w:lang w:eastAsia="en-GB"/>
        </w:rPr>
        <w:t xml:space="preserve">bjective  (NA </w:t>
      </w:r>
      <w:r w:rsidRPr="009D25D8">
        <w:rPr>
          <w:rFonts w:eastAsia="Times New Roman" w:cstheme="minorHAnsi"/>
          <w:lang w:eastAsia="en-GB"/>
        </w:rPr>
        <w:t xml:space="preserve">= </w:t>
      </w:r>
      <w:r w:rsidR="00D02753" w:rsidRPr="009D25D8">
        <w:rPr>
          <w:rFonts w:eastAsia="Times New Roman" w:cstheme="minorHAnsi"/>
          <w:lang w:eastAsia="en-GB"/>
        </w:rPr>
        <w:t>0.85</w:t>
      </w:r>
      <w:r w:rsidRPr="009D25D8">
        <w:rPr>
          <w:rFonts w:eastAsia="Times New Roman" w:cstheme="minorHAnsi"/>
          <w:lang w:eastAsia="en-GB"/>
        </w:rPr>
        <w:t xml:space="preserve">), with collection </w:t>
      </w:r>
      <w:r w:rsidR="00EE69C5" w:rsidRPr="009D25D8">
        <w:rPr>
          <w:rFonts w:eastAsia="Times New Roman" w:cstheme="minorHAnsi"/>
          <w:lang w:eastAsia="en-GB"/>
        </w:rPr>
        <w:t>after a</w:t>
      </w:r>
      <w:r w:rsidRPr="009D25D8">
        <w:rPr>
          <w:rFonts w:eastAsia="Times New Roman" w:cstheme="minorHAnsi"/>
          <w:lang w:eastAsia="en-GB"/>
        </w:rPr>
        <w:t xml:space="preserve"> Rayleigh edge filter appropriate to each excitation wavelength, and a diffraction grating (2400l/mm) that dispersed the Raman scattered light onto a Peltier cooled CCD (1024</w:t>
      </w:r>
      <w:r w:rsidR="00EE69C5" w:rsidRPr="009D25D8">
        <w:rPr>
          <w:rFonts w:eastAsia="Times New Roman" w:cstheme="minorHAnsi"/>
          <w:lang w:eastAsia="en-GB"/>
        </w:rPr>
        <w:t xml:space="preserve">pixels </w:t>
      </w:r>
      <w:r w:rsidRPr="009D25D8">
        <w:rPr>
          <w:rFonts w:eastAsia="Times New Roman" w:cstheme="minorHAnsi"/>
          <w:lang w:eastAsia="en-GB"/>
        </w:rPr>
        <w:t>x</w:t>
      </w:r>
      <w:r w:rsidR="00EE69C5" w:rsidRPr="009D25D8">
        <w:rPr>
          <w:rFonts w:eastAsia="Times New Roman" w:cstheme="minorHAnsi"/>
          <w:lang w:eastAsia="en-GB"/>
        </w:rPr>
        <w:t xml:space="preserve"> 256</w:t>
      </w:r>
      <w:r w:rsidRPr="009D25D8">
        <w:rPr>
          <w:rFonts w:eastAsia="Times New Roman" w:cstheme="minorHAnsi"/>
          <w:lang w:eastAsia="en-GB"/>
        </w:rPr>
        <w:t>pix</w:t>
      </w:r>
      <w:r w:rsidR="00EE69C5" w:rsidRPr="009D25D8">
        <w:rPr>
          <w:rFonts w:eastAsia="Times New Roman" w:cstheme="minorHAnsi"/>
          <w:lang w:eastAsia="en-GB"/>
        </w:rPr>
        <w:t>e</w:t>
      </w:r>
      <w:r w:rsidRPr="009D25D8">
        <w:rPr>
          <w:rFonts w:eastAsia="Times New Roman" w:cstheme="minorHAnsi"/>
          <w:lang w:eastAsia="en-GB"/>
        </w:rPr>
        <w:t>ls). Calibration of the Raman shift was carried out using an internal silicon wafer. Spectra were acquired over th</w:t>
      </w:r>
      <w:r w:rsidR="00C47956" w:rsidRPr="009D25D8">
        <w:rPr>
          <w:rFonts w:eastAsia="Times New Roman" w:cstheme="minorHAnsi"/>
          <w:lang w:eastAsia="en-GB"/>
        </w:rPr>
        <w:t>ree accumulations of 20 seconds</w:t>
      </w:r>
      <w:r w:rsidR="0079612A" w:rsidRPr="009D25D8">
        <w:rPr>
          <w:rFonts w:eastAsia="Times New Roman" w:cstheme="minorHAnsi"/>
          <w:lang w:eastAsia="en-GB"/>
        </w:rPr>
        <w:t xml:space="preserve">. </w:t>
      </w:r>
    </w:p>
    <w:p w14:paraId="18AEACAF" w14:textId="015BD585" w:rsidR="006D7567" w:rsidRPr="009D25D8" w:rsidRDefault="006D7567" w:rsidP="00FE1A39">
      <w:pPr>
        <w:spacing w:after="0" w:line="259" w:lineRule="auto"/>
        <w:jc w:val="both"/>
        <w:rPr>
          <w:rFonts w:eastAsia="Times New Roman" w:cstheme="minorHAnsi"/>
          <w:sz w:val="24"/>
          <w:szCs w:val="24"/>
          <w:lang w:eastAsia="en-GB"/>
        </w:rPr>
      </w:pPr>
    </w:p>
    <w:p w14:paraId="00236C6D" w14:textId="1E6E926C" w:rsidR="006D7567" w:rsidRPr="009D25D8" w:rsidRDefault="006D7567" w:rsidP="00FE1A39">
      <w:pPr>
        <w:spacing w:after="0" w:line="259" w:lineRule="auto"/>
        <w:jc w:val="both"/>
        <w:rPr>
          <w:rFonts w:eastAsia="Times New Roman" w:cstheme="minorHAnsi"/>
          <w:sz w:val="24"/>
          <w:szCs w:val="24"/>
          <w:u w:val="single"/>
          <w:lang w:eastAsia="en-GB"/>
        </w:rPr>
      </w:pPr>
      <w:r w:rsidRPr="009D25D8">
        <w:rPr>
          <w:rFonts w:eastAsia="Times New Roman" w:cstheme="minorHAnsi"/>
          <w:iCs/>
          <w:u w:val="single"/>
          <w:lang w:eastAsia="en-GB"/>
        </w:rPr>
        <w:t>Raman spectral processing and multivariate analysis</w:t>
      </w:r>
    </w:p>
    <w:p w14:paraId="3C3ACA9D" w14:textId="0F337A4E" w:rsidR="006D7567" w:rsidRPr="009D25D8" w:rsidRDefault="006D7567" w:rsidP="00EE69C5">
      <w:pPr>
        <w:spacing w:after="0" w:line="259" w:lineRule="auto"/>
        <w:jc w:val="both"/>
      </w:pPr>
      <w:r w:rsidRPr="009D25D8">
        <w:rPr>
          <w:rFonts w:eastAsia="Times New Roman" w:cstheme="minorHAnsi"/>
          <w:lang w:eastAsia="en-GB"/>
        </w:rPr>
        <w:t xml:space="preserve">All spectra were cleared of cosmic rays prior to analysis using Renishaw Wire 3.1 software, and then </w:t>
      </w:r>
      <w:r w:rsidR="00EE69C5" w:rsidRPr="009D25D8">
        <w:rPr>
          <w:rFonts w:eastAsia="Times New Roman" w:cstheme="minorHAnsi"/>
          <w:lang w:eastAsia="en-GB"/>
        </w:rPr>
        <w:t>imported in</w:t>
      </w:r>
      <w:r w:rsidRPr="009D25D8">
        <w:rPr>
          <w:rFonts w:eastAsia="Times New Roman" w:cstheme="minorHAnsi"/>
          <w:lang w:eastAsia="en-GB"/>
        </w:rPr>
        <w:t xml:space="preserve">to </w:t>
      </w:r>
      <w:proofErr w:type="spellStart"/>
      <w:r w:rsidRPr="009D25D8">
        <w:rPr>
          <w:rFonts w:eastAsia="Times New Roman" w:cstheme="minorHAnsi"/>
          <w:lang w:eastAsia="en-GB"/>
        </w:rPr>
        <w:t>iRootLab</w:t>
      </w:r>
      <w:proofErr w:type="spellEnd"/>
      <w:r w:rsidRPr="009D25D8">
        <w:rPr>
          <w:rFonts w:eastAsia="Times New Roman" w:cstheme="minorHAnsi"/>
          <w:lang w:eastAsia="en-GB"/>
        </w:rPr>
        <w:t xml:space="preserve"> version 0.17.8.22-d for </w:t>
      </w:r>
      <w:proofErr w:type="spellStart"/>
      <w:r w:rsidRPr="009D25D8">
        <w:rPr>
          <w:rFonts w:eastAsia="Times New Roman" w:cstheme="minorHAnsi"/>
          <w:lang w:eastAsia="en-GB"/>
        </w:rPr>
        <w:t>Matlab</w:t>
      </w:r>
      <w:proofErr w:type="spellEnd"/>
      <w:r w:rsidR="00A22D87" w:rsidRPr="009D25D8">
        <w:rPr>
          <w:rFonts w:eastAsia="Times New Roman" w:cstheme="minorHAnsi"/>
          <w:lang w:eastAsia="en-GB"/>
        </w:rPr>
        <w:t xml:space="preserve"> </w:t>
      </w:r>
      <w:r w:rsidR="00847532" w:rsidRPr="009D25D8">
        <w:rPr>
          <w:rFonts w:eastAsia="Times New Roman" w:cstheme="minorHAnsi"/>
          <w:lang w:eastAsia="en-GB"/>
        </w:rPr>
        <w:fldChar w:fldCharType="begin"/>
      </w:r>
      <w:r w:rsidR="00DA1C96" w:rsidRPr="009D25D8">
        <w:rPr>
          <w:rFonts w:eastAsia="Times New Roman" w:cstheme="minorHAnsi"/>
          <w:lang w:eastAsia="en-GB"/>
        </w:rPr>
        <w:instrText xml:space="preserve"> ADDIN EN.CITE &lt;EndNote&gt;&lt;Cite&gt;&lt;Author&gt;Trevisan&lt;/Author&gt;&lt;Year&gt;2013&lt;/Year&gt;&lt;RecNum&gt;144&lt;/RecNum&gt;&lt;DisplayText&gt;&lt;style face="superscript"&gt;28&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847532" w:rsidRPr="009D25D8">
        <w:rPr>
          <w:rFonts w:eastAsia="Times New Roman" w:cstheme="minorHAnsi"/>
          <w:lang w:eastAsia="en-GB"/>
        </w:rPr>
        <w:fldChar w:fldCharType="separate"/>
      </w:r>
      <w:r w:rsidR="00DA1C96" w:rsidRPr="009D25D8">
        <w:rPr>
          <w:rFonts w:eastAsia="Times New Roman" w:cstheme="minorHAnsi"/>
          <w:noProof/>
          <w:vertAlign w:val="superscript"/>
          <w:lang w:eastAsia="en-GB"/>
        </w:rPr>
        <w:t>28</w:t>
      </w:r>
      <w:r w:rsidR="00847532" w:rsidRPr="009D25D8">
        <w:rPr>
          <w:rFonts w:eastAsia="Times New Roman" w:cstheme="minorHAnsi"/>
          <w:lang w:eastAsia="en-GB"/>
        </w:rPr>
        <w:fldChar w:fldCharType="end"/>
      </w:r>
      <w:r w:rsidR="00847532" w:rsidRPr="009D25D8">
        <w:rPr>
          <w:rFonts w:eastAsia="Times New Roman" w:cstheme="minorHAnsi"/>
          <w:lang w:eastAsia="en-GB"/>
        </w:rPr>
        <w:t xml:space="preserve"> </w:t>
      </w:r>
      <w:r w:rsidRPr="009D25D8">
        <w:rPr>
          <w:rFonts w:eastAsia="Times New Roman" w:cstheme="minorHAnsi"/>
          <w:lang w:eastAsia="en-GB"/>
        </w:rPr>
        <w:t>for further processing. Spectra were truncated to the 600-1600cm</w:t>
      </w:r>
      <w:r w:rsidRPr="009D25D8">
        <w:rPr>
          <w:rFonts w:eastAsia="Times New Roman" w:cstheme="minorHAnsi"/>
          <w:vertAlign w:val="superscript"/>
          <w:lang w:eastAsia="en-GB"/>
        </w:rPr>
        <w:t>-1</w:t>
      </w:r>
      <w:r w:rsidRPr="009D25D8">
        <w:rPr>
          <w:rFonts w:eastAsia="Times New Roman" w:cstheme="minorHAnsi"/>
          <w:lang w:eastAsia="en-GB"/>
        </w:rPr>
        <w:t xml:space="preserve"> spectral region and then wavelet denoised to smooth </w:t>
      </w:r>
      <w:r w:rsidRPr="009D25D8">
        <w:rPr>
          <w:rFonts w:eastAsia="Times New Roman" w:cstheme="minorHAnsi"/>
          <w:lang w:eastAsia="en-GB"/>
        </w:rPr>
        <w:t xml:space="preserve">them. </w:t>
      </w:r>
      <w:r w:rsidR="00A35750" w:rsidRPr="009D25D8">
        <w:rPr>
          <w:rFonts w:eastAsia="Times New Roman" w:cstheme="minorHAnsi"/>
          <w:lang w:eastAsia="en-GB"/>
        </w:rPr>
        <w:t>To retain fluorescence</w:t>
      </w:r>
      <w:r w:rsidR="00EE69C5" w:rsidRPr="009D25D8">
        <w:rPr>
          <w:rFonts w:eastAsia="Times New Roman" w:cstheme="minorHAnsi"/>
          <w:lang w:eastAsia="en-GB"/>
        </w:rPr>
        <w:t xml:space="preserve"> (background)</w:t>
      </w:r>
      <w:r w:rsidR="00A35750" w:rsidRPr="009D25D8">
        <w:rPr>
          <w:rFonts w:eastAsia="Times New Roman" w:cstheme="minorHAnsi"/>
          <w:lang w:eastAsia="en-GB"/>
        </w:rPr>
        <w:t xml:space="preserve"> information, spectra were not background subtracted, but were normalised to their maximum intensity. </w:t>
      </w:r>
      <w:r w:rsidR="00A22D87" w:rsidRPr="009D25D8">
        <w:rPr>
          <w:rStyle w:val="PageNumber"/>
        </w:rPr>
        <w:t>PCA</w:t>
      </w:r>
      <w:r w:rsidR="00565257" w:rsidRPr="009D25D8">
        <w:rPr>
          <w:rStyle w:val="PageNumber"/>
        </w:rPr>
        <w:t xml:space="preserve"> was applied to all datasets to reduce the dimensionality of the dataset</w:t>
      </w:r>
      <w:r w:rsidR="00AF60EB" w:rsidRPr="009D25D8">
        <w:rPr>
          <w:rStyle w:val="PageNumber"/>
        </w:rPr>
        <w:t>.</w:t>
      </w:r>
      <w:r w:rsidR="00565257" w:rsidRPr="009D25D8">
        <w:rPr>
          <w:rStyle w:val="PageNumber"/>
        </w:rPr>
        <w:t xml:space="preserve"> </w:t>
      </w:r>
      <w:r w:rsidR="00AF60EB" w:rsidRPr="009D25D8">
        <w:rPr>
          <w:rStyle w:val="PageNumber"/>
        </w:rPr>
        <w:t>Either the raw data (for SVM), or the</w:t>
      </w:r>
      <w:r w:rsidR="00565257" w:rsidRPr="009D25D8">
        <w:rPr>
          <w:rStyle w:val="PageNumber"/>
        </w:rPr>
        <w:t xml:space="preserve"> first ten PCs arising from </w:t>
      </w:r>
      <w:r w:rsidR="00AF60EB" w:rsidRPr="009D25D8">
        <w:rPr>
          <w:rStyle w:val="PageNumber"/>
        </w:rPr>
        <w:t>PCA (for PCA</w:t>
      </w:r>
      <w:r w:rsidR="009969A3" w:rsidRPr="009D25D8">
        <w:rPr>
          <w:rStyle w:val="PageNumber"/>
        </w:rPr>
        <w:t>-</w:t>
      </w:r>
      <w:r w:rsidR="00AF60EB" w:rsidRPr="009D25D8">
        <w:rPr>
          <w:rStyle w:val="PageNumber"/>
        </w:rPr>
        <w:t xml:space="preserve">SVM) </w:t>
      </w:r>
      <w:r w:rsidR="00565257" w:rsidRPr="009D25D8">
        <w:rPr>
          <w:rStyle w:val="PageNumber"/>
        </w:rPr>
        <w:t>were fed</w:t>
      </w:r>
      <w:r w:rsidR="00A22D87" w:rsidRPr="009D25D8">
        <w:rPr>
          <w:rStyle w:val="PageNumber"/>
        </w:rPr>
        <w:t xml:space="preserve"> into a </w:t>
      </w:r>
      <w:r w:rsidR="00565257" w:rsidRPr="009D25D8">
        <w:rPr>
          <w:rStyle w:val="PageNumber"/>
        </w:rPr>
        <w:t>SVM</w:t>
      </w:r>
      <w:r w:rsidR="00AF60EB" w:rsidRPr="009D25D8">
        <w:rPr>
          <w:rStyle w:val="PageNumber"/>
        </w:rPr>
        <w:t xml:space="preserve"> </w:t>
      </w:r>
      <w:r w:rsidR="00565257" w:rsidRPr="009D25D8">
        <w:rPr>
          <w:rStyle w:val="PageNumber"/>
        </w:rPr>
        <w:t xml:space="preserve">for classification, and ten-fold cross validation was used to validate the classifiers. </w:t>
      </w:r>
      <w:r w:rsidR="000934F6" w:rsidRPr="009D25D8">
        <w:rPr>
          <w:rStyle w:val="PageNumber"/>
        </w:rPr>
        <w:t xml:space="preserve">240 spectra were used to train the SVM classified (30 for each strain), </w:t>
      </w:r>
      <w:r w:rsidR="00C47956" w:rsidRPr="009D25D8">
        <w:rPr>
          <w:rStyle w:val="PageNumber"/>
        </w:rPr>
        <w:t xml:space="preserve">and the same number of spectra were used for validation. </w:t>
      </w:r>
      <w:r w:rsidR="00565257" w:rsidRPr="009D25D8">
        <w:t>For this study</w:t>
      </w:r>
      <w:r w:rsidRPr="009D25D8">
        <w:t xml:space="preserve">, </w:t>
      </w:r>
      <w:proofErr w:type="spellStart"/>
      <w:r w:rsidRPr="009D25D8">
        <w:t>iRootLab’s</w:t>
      </w:r>
      <w:proofErr w:type="spellEnd"/>
      <w:r w:rsidRPr="009D25D8">
        <w:t xml:space="preserve"> in-built PCA</w:t>
      </w:r>
      <w:r w:rsidR="00565257" w:rsidRPr="009D25D8">
        <w:t xml:space="preserve">, </w:t>
      </w:r>
      <w:r w:rsidR="000B4A5A" w:rsidRPr="009D25D8">
        <w:t xml:space="preserve">SVM, and k-fold cross-validation </w:t>
      </w:r>
      <w:r w:rsidRPr="009D25D8">
        <w:t>functionality w</w:t>
      </w:r>
      <w:r w:rsidR="000B4A5A" w:rsidRPr="009D25D8">
        <w:t>ere</w:t>
      </w:r>
      <w:r w:rsidRPr="009D25D8">
        <w:t xml:space="preserve"> applied to the processed spectra to </w:t>
      </w:r>
      <w:r w:rsidR="001E7ABF" w:rsidRPr="009D25D8">
        <w:t>classify the bacteria by strain.</w:t>
      </w:r>
      <w:r w:rsidR="000934F6" w:rsidRPr="009D25D8">
        <w:t xml:space="preserve"> In the case of SVM, the default </w:t>
      </w:r>
      <w:proofErr w:type="spellStart"/>
      <w:r w:rsidR="000934F6" w:rsidRPr="009D25D8">
        <w:t>iRootLab</w:t>
      </w:r>
      <w:proofErr w:type="spellEnd"/>
      <w:r w:rsidR="000934F6" w:rsidRPr="009D25D8">
        <w:t xml:space="preserve"> parameters</w:t>
      </w:r>
      <w:r w:rsidR="00D27C7D" w:rsidRPr="009D25D8">
        <w:t xml:space="preserve"> for c and gamma</w:t>
      </w:r>
      <w:r w:rsidR="000934F6" w:rsidRPr="009D25D8">
        <w:t xml:space="preserve"> </w:t>
      </w:r>
      <w:r w:rsidR="005A054A" w:rsidRPr="009D25D8">
        <w:t xml:space="preserve">(c = 1, gamma = 1) </w:t>
      </w:r>
      <w:r w:rsidR="000934F6" w:rsidRPr="009D25D8">
        <w:t>were used.</w:t>
      </w:r>
      <w:r w:rsidR="00DA6660" w:rsidRPr="009D25D8">
        <w:rPr>
          <w:noProof/>
          <w:lang w:eastAsia="en-GB"/>
        </w:rPr>
        <w:t xml:space="preserve"> </w:t>
      </w:r>
      <w:r w:rsidR="00D27C7D" w:rsidRPr="009D25D8">
        <w:rPr>
          <w:noProof/>
          <w:lang w:eastAsia="en-GB"/>
        </w:rPr>
        <w:t xml:space="preserve">The full step-by-step methods for the PCA and SVM have been included as </w:t>
      </w:r>
      <w:r w:rsidR="00D27C7D" w:rsidRPr="009D25D8">
        <w:rPr>
          <w:b/>
          <w:noProof/>
          <w:lang w:eastAsia="en-GB"/>
        </w:rPr>
        <w:t>Figure S1</w:t>
      </w:r>
      <w:r w:rsidR="00D27C7D" w:rsidRPr="009D25D8">
        <w:rPr>
          <w:noProof/>
          <w:lang w:eastAsia="en-GB"/>
        </w:rPr>
        <w:t>.</w:t>
      </w:r>
    </w:p>
    <w:p w14:paraId="605B76AC" w14:textId="0EB9D058" w:rsidR="00EE69C5" w:rsidRPr="009D25D8" w:rsidRDefault="00EE69C5" w:rsidP="00EE69C5">
      <w:pPr>
        <w:spacing w:after="0" w:line="259" w:lineRule="auto"/>
        <w:jc w:val="both"/>
      </w:pPr>
    </w:p>
    <w:p w14:paraId="0E608623" w14:textId="39331A4F" w:rsidR="00EB5BB4" w:rsidRPr="009D25D8" w:rsidRDefault="00FE1A39" w:rsidP="00EE69C5">
      <w:pPr>
        <w:spacing w:after="0" w:line="259" w:lineRule="auto"/>
        <w:jc w:val="both"/>
        <w:rPr>
          <w:b/>
          <w:bCs/>
        </w:rPr>
      </w:pPr>
      <w:r w:rsidRPr="009D25D8">
        <w:rPr>
          <w:b/>
          <w:bCs/>
        </w:rPr>
        <w:t xml:space="preserve">Results &amp; </w:t>
      </w:r>
      <w:r w:rsidR="00EB5BB4" w:rsidRPr="009D25D8">
        <w:rPr>
          <w:b/>
          <w:bCs/>
        </w:rPr>
        <w:t>Discussion</w:t>
      </w:r>
      <w:r w:rsidR="00FD6170" w:rsidRPr="009D25D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3B2C1F9" w14:textId="2F0F8F78" w:rsidR="00A22D87" w:rsidRPr="009D25D8" w:rsidRDefault="00A22D87" w:rsidP="00EE69C5">
      <w:pPr>
        <w:spacing w:after="0" w:line="259" w:lineRule="auto"/>
        <w:jc w:val="both"/>
      </w:pPr>
      <w:r w:rsidRPr="009D25D8">
        <w:t xml:space="preserve">Raman spectroscopy has been </w:t>
      </w:r>
      <w:r w:rsidR="00C11A58" w:rsidRPr="009D25D8">
        <w:t xml:space="preserve">shown to be </w:t>
      </w:r>
      <w:r w:rsidRPr="009D25D8">
        <w:t>able to readily differentiate between bacteria at the species and genus level</w:t>
      </w:r>
      <w:r w:rsidR="001C6570" w:rsidRPr="009D25D8">
        <w:t xml:space="preserve"> </w:t>
      </w:r>
      <w:r w:rsidR="001C6570" w:rsidRPr="009D25D8">
        <w:fldChar w:fldCharType="begin">
          <w:fldData xml:space="preserve">PEVuZE5vdGU+PENpdGU+PEF1dGhvcj5LbG/DnzwvQXV0aG9yPjxZZWFyPjIwMTU8L1llYXI+PFJl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</w:fldData>
        </w:fldChar>
      </w:r>
      <w:r w:rsidR="00E87D49" w:rsidRPr="009D25D8">
        <w:instrText xml:space="preserve"> ADDIN EN.CITE </w:instrText>
      </w:r>
      <w:r w:rsidR="00E87D49" w:rsidRPr="009D25D8">
        <w:fldChar w:fldCharType="begin">
          <w:fldData xml:space="preserve">PEVuZE5vdGU+PENpdGU+PEF1dGhvcj5LbG/DnzwvQXV0aG9yPjxZZWFyPjIwMTU8L1llYXI+PFJl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</w:fldData>
        </w:fldChar>
      </w:r>
      <w:r w:rsidR="00E87D49" w:rsidRPr="009D25D8">
        <w:instrText xml:space="preserve"> ADDIN EN.CITE.DATA </w:instrText>
      </w:r>
      <w:r w:rsidR="00E87D49" w:rsidRPr="009D25D8">
        <w:fldChar w:fldCharType="end"/>
      </w:r>
      <w:r w:rsidR="001C6570" w:rsidRPr="009D25D8">
        <w:fldChar w:fldCharType="separate"/>
      </w:r>
      <w:r w:rsidR="00E87D49" w:rsidRPr="009D25D8">
        <w:rPr>
          <w:noProof/>
          <w:vertAlign w:val="superscript"/>
        </w:rPr>
        <w:t>14-15</w:t>
      </w:r>
      <w:r w:rsidR="001C6570" w:rsidRPr="009D25D8">
        <w:fldChar w:fldCharType="end"/>
      </w:r>
      <w:r w:rsidRPr="009D25D8">
        <w:t xml:space="preserve">. </w:t>
      </w:r>
      <w:bookmarkStart w:id="0" w:name="_Hlk88109766"/>
      <w:r w:rsidRPr="009D25D8">
        <w:t>Using a single excitation wavelength, species often exhibit a large degree of spectra</w:t>
      </w:r>
      <w:r w:rsidR="00BE6D7D" w:rsidRPr="009D25D8">
        <w:t>l</w:t>
      </w:r>
      <w:r w:rsidRPr="009D25D8">
        <w:t xml:space="preserve"> similarity, with many common features arising from shared biomolecules, such as DNA and </w:t>
      </w:r>
      <w:r w:rsidR="004B7CB5" w:rsidRPr="009D25D8">
        <w:t>amino acids. This can be seen for 532nm and 785nm excitation in</w:t>
      </w:r>
      <w:r w:rsidRPr="009D25D8">
        <w:t xml:space="preserve"> </w:t>
      </w:r>
      <w:r w:rsidRPr="009D25D8">
        <w:rPr>
          <w:b/>
        </w:rPr>
        <w:t>Figure 2</w:t>
      </w:r>
      <w:r w:rsidR="008551AE" w:rsidRPr="009D25D8">
        <w:t>. M</w:t>
      </w:r>
      <w:r w:rsidR="00DB355A" w:rsidRPr="009D25D8">
        <w:t>any bands are common to the spectra</w:t>
      </w:r>
      <w:r w:rsidR="008551AE" w:rsidRPr="009D25D8">
        <w:t xml:space="preserve"> obtained with each respective excitation</w:t>
      </w:r>
      <w:r w:rsidR="00DB355A" w:rsidRPr="009D25D8">
        <w:t>. Despite this similarity, i</w:t>
      </w:r>
      <w:r w:rsidRPr="009D25D8">
        <w:t xml:space="preserve">t is possible to easily discriminate between spectra via the use of relatively </w:t>
      </w:r>
      <w:r w:rsidR="00EE69C5" w:rsidRPr="009D25D8">
        <w:t>simple</w:t>
      </w:r>
      <w:r w:rsidRPr="009D25D8">
        <w:t xml:space="preserve"> chemometric methods, such as unsupervised PCA. </w:t>
      </w:r>
      <w:r w:rsidR="004B7CB5" w:rsidRPr="009D25D8">
        <w:rPr>
          <w:b/>
        </w:rPr>
        <w:t>Figure 2</w:t>
      </w:r>
      <w:r w:rsidR="00612FB1" w:rsidRPr="009D25D8">
        <w:rPr>
          <w:b/>
        </w:rPr>
        <w:t xml:space="preserve"> B </w:t>
      </w:r>
      <w:r w:rsidR="00612FB1" w:rsidRPr="009D25D8">
        <w:t xml:space="preserve">and </w:t>
      </w:r>
      <w:r w:rsidR="00612FB1" w:rsidRPr="009D25D8">
        <w:rPr>
          <w:b/>
        </w:rPr>
        <w:t>D</w:t>
      </w:r>
      <w:r w:rsidRPr="009D25D8">
        <w:t xml:space="preserve"> </w:t>
      </w:r>
      <w:r w:rsidR="00DB355A" w:rsidRPr="009D25D8">
        <w:t xml:space="preserve">visually </w:t>
      </w:r>
      <w:r w:rsidR="00612FB1" w:rsidRPr="009D25D8">
        <w:t>demonstrate</w:t>
      </w:r>
      <w:r w:rsidR="00DB355A" w:rsidRPr="009D25D8">
        <w:t xml:space="preserve"> </w:t>
      </w:r>
      <w:r w:rsidRPr="009D25D8">
        <w:t>this clear clustering</w:t>
      </w:r>
      <w:r w:rsidR="00DB355A" w:rsidRPr="009D25D8">
        <w:t xml:space="preserve"> </w:t>
      </w:r>
      <w:r w:rsidR="00E30DD3" w:rsidRPr="009D25D8">
        <w:t xml:space="preserve">of spectra </w:t>
      </w:r>
      <w:r w:rsidR="00BE6D7D" w:rsidRPr="009D25D8">
        <w:t xml:space="preserve">in 3D PCA space </w:t>
      </w:r>
      <w:r w:rsidR="00E30DD3" w:rsidRPr="009D25D8">
        <w:t>based on genus and species</w:t>
      </w:r>
      <w:r w:rsidRPr="009D25D8">
        <w:t>.</w:t>
      </w:r>
      <w:bookmarkEnd w:id="0"/>
      <w:r w:rsidR="00800FB5" w:rsidRPr="009D25D8">
        <w:t xml:space="preserve"> The clustering is better with spectra acquired with 532nm compared to 785nm excitation.</w:t>
      </w:r>
    </w:p>
    <w:p w14:paraId="291DFF11" w14:textId="13C63A54" w:rsidR="00B04220" w:rsidRPr="009D25D8" w:rsidRDefault="00A637D9" w:rsidP="00BE6D7D">
      <w:pPr>
        <w:spacing w:line="259" w:lineRule="auto"/>
        <w:jc w:val="both"/>
      </w:pPr>
      <w:r w:rsidRPr="009D25D8">
        <w:t>We wanted to increase the spectral information content to improve identification and classification abilities. Hence, we utilised the differential enhancement of different peaks with different laser excitations.</w:t>
      </w:r>
      <w:r w:rsidR="008551AE" w:rsidRPr="009D25D8">
        <w:t xml:space="preserve"> </w:t>
      </w:r>
      <w:r w:rsidR="00474F63" w:rsidRPr="009D25D8">
        <w:t>During experimentation (a</w:t>
      </w:r>
      <w:r w:rsidR="008551AE" w:rsidRPr="009D25D8">
        <w:t xml:space="preserve">s </w:t>
      </w:r>
      <w:r w:rsidR="00474F63" w:rsidRPr="009D25D8">
        <w:t xml:space="preserve">also </w:t>
      </w:r>
      <w:r w:rsidR="008551AE" w:rsidRPr="009D25D8">
        <w:t>apparent in Figure 2</w:t>
      </w:r>
      <w:r w:rsidR="00474F63" w:rsidRPr="009D25D8">
        <w:t>)</w:t>
      </w:r>
      <w:r w:rsidR="001404BB" w:rsidRPr="009D25D8">
        <w:t xml:space="preserve"> </w:t>
      </w:r>
      <w:r w:rsidR="00E30DD3" w:rsidRPr="009D25D8">
        <w:t>we found</w:t>
      </w:r>
      <w:r w:rsidR="001404BB" w:rsidRPr="009D25D8">
        <w:t xml:space="preserve"> that </w:t>
      </w:r>
      <w:r w:rsidR="00E30DD3" w:rsidRPr="009D25D8">
        <w:t xml:space="preserve">Raman spectra with </w:t>
      </w:r>
      <w:r w:rsidR="001404BB" w:rsidRPr="009D25D8">
        <w:t xml:space="preserve">a 785nm </w:t>
      </w:r>
      <w:r w:rsidR="00E30DD3" w:rsidRPr="009D25D8">
        <w:lastRenderedPageBreak/>
        <w:t xml:space="preserve">excitation laser yielded very strong peaks in SA </w:t>
      </w:r>
      <w:r w:rsidR="005B2731" w:rsidRPr="009D25D8">
        <w:t>that were</w:t>
      </w:r>
      <w:r w:rsidR="00800FB5" w:rsidRPr="009D25D8">
        <w:t xml:space="preserve"> apparently</w:t>
      </w:r>
      <w:r w:rsidR="005B2731" w:rsidRPr="009D25D8">
        <w:t xml:space="preserve"> </w:t>
      </w:r>
      <w:r w:rsidR="001404BB" w:rsidRPr="009D25D8">
        <w:t xml:space="preserve">absent </w:t>
      </w:r>
      <w:r w:rsidR="00E30DD3" w:rsidRPr="009D25D8">
        <w:t>in</w:t>
      </w:r>
      <w:r w:rsidR="001404BB" w:rsidRPr="009D25D8">
        <w:t xml:space="preserve"> the spectra of PA. </w:t>
      </w:r>
      <w:r w:rsidR="00E30DD3" w:rsidRPr="009D25D8">
        <w:t>On using a</w:t>
      </w:r>
      <w:r w:rsidR="001404BB" w:rsidRPr="009D25D8">
        <w:t xml:space="preserve"> 532nm laser, </w:t>
      </w:r>
      <w:r w:rsidR="00E30DD3" w:rsidRPr="009D25D8">
        <w:t xml:space="preserve">a different set of peaks were of very high intensity in </w:t>
      </w:r>
      <w:r w:rsidR="001404BB" w:rsidRPr="009D25D8">
        <w:t xml:space="preserve">PA </w:t>
      </w:r>
      <w:r w:rsidR="00474F63" w:rsidRPr="009D25D8">
        <w:t>but</w:t>
      </w:r>
      <w:r w:rsidR="001404BB" w:rsidRPr="009D25D8">
        <w:t xml:space="preserve"> were significantly weaker in the four SA strains. </w:t>
      </w:r>
      <w:r w:rsidR="00E30DD3" w:rsidRPr="009D25D8">
        <w:t>The</w:t>
      </w:r>
      <w:r w:rsidR="00142D88" w:rsidRPr="009D25D8">
        <w:t xml:space="preserve"> background subtracted</w:t>
      </w:r>
      <w:r w:rsidR="00E30DD3" w:rsidRPr="009D25D8">
        <w:t xml:space="preserve"> spectral data is shown in </w:t>
      </w:r>
      <w:r w:rsidR="00E30DD3" w:rsidRPr="009D25D8">
        <w:rPr>
          <w:b/>
        </w:rPr>
        <w:t>Figure 3</w:t>
      </w:r>
      <w:r w:rsidR="00E30DD3" w:rsidRPr="009D25D8">
        <w:t xml:space="preserve"> and the differentially excited strong peaks are highlighted. </w:t>
      </w:r>
      <w:bookmarkStart w:id="1" w:name="_Hlk88232860"/>
      <w:r w:rsidR="00142D88" w:rsidRPr="009D25D8">
        <w:t xml:space="preserve">Raw spectra for </w:t>
      </w:r>
      <w:r w:rsidR="00FA5DE7" w:rsidRPr="009D25D8">
        <w:t xml:space="preserve">all three </w:t>
      </w:r>
      <w:r w:rsidR="00EC745C" w:rsidRPr="009D25D8">
        <w:rPr>
          <w:noProof/>
          <w:lang w:eastAsia="en-GB"/>
        </w:rPr>
        <mc:AlternateContent>
          <mc:Choice Requires="wpg">
            <w:drawing>
              <wp:anchor distT="0" distB="0" distL="114300" distR="114300" simplePos="0" relativeHeight="251789312" behindDoc="0" locked="0" layoutInCell="1" allowOverlap="1" wp14:anchorId="708D31AC" wp14:editId="0B86C45D">
                <wp:simplePos x="0" y="0"/>
                <wp:positionH relativeFrom="margin">
                  <wp:posOffset>8255</wp:posOffset>
                </wp:positionH>
                <wp:positionV relativeFrom="paragraph">
                  <wp:posOffset>1270</wp:posOffset>
                </wp:positionV>
                <wp:extent cx="5742305" cy="3762339"/>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742305" cy="3762339"/>
                          <a:chOff x="0" y="0"/>
                          <a:chExt cx="5742305" cy="3762339"/>
                        </a:xfrm>
                      </wpg:grpSpPr>
                      <wps:wsp>
                        <wps:cNvPr id="191" name="Text Box 191"/>
                        <wps:cNvSpPr txBox="1"/>
                        <wps:spPr>
                          <a:xfrm>
                            <a:off x="0" y="3152775"/>
                            <a:ext cx="5726935" cy="609564"/>
                          </a:xfrm>
                          <a:prstGeom prst="rect">
                            <a:avLst/>
                          </a:prstGeom>
                          <a:solidFill>
                            <a:prstClr val="white"/>
                          </a:solidFill>
                          <a:ln>
                            <a:noFill/>
                          </a:ln>
                        </wps:spPr>
                        <wps:txbx>
                          <w:txbxContent>
                            <w:p w14:paraId="0EC9853F" w14:textId="4DC0F5BC" w:rsidR="00F45122" w:rsidRPr="003467EF" w:rsidRDefault="00F45122" w:rsidP="00803AFF">
                              <w:pPr>
                                <w:pStyle w:val="Caption"/>
                                <w:jc w:val="both"/>
                                <w:rPr>
                                  <w:i w:val="0"/>
                                  <w:color w:val="auto"/>
                                </w:rPr>
                              </w:pPr>
                              <w:r w:rsidRPr="003467EF">
                                <w:rPr>
                                  <w:b/>
                                  <w:i w:val="0"/>
                                  <w:color w:val="auto"/>
                                </w:rPr>
                                <w:t xml:space="preserve">Figure </w:t>
                              </w:r>
                              <w:r w:rsidRPr="003467EF">
                                <w:rPr>
                                  <w:b/>
                                  <w:i w:val="0"/>
                                  <w:color w:val="auto"/>
                                </w:rPr>
                                <w:fldChar w:fldCharType="begin"/>
                              </w:r>
                              <w:r w:rsidRPr="003467EF">
                                <w:rPr>
                                  <w:b/>
                                  <w:i w:val="0"/>
                                  <w:color w:val="auto"/>
                                </w:rPr>
                                <w:instrText xml:space="preserve"> SEQ Figure \* ARABIC </w:instrText>
                              </w:r>
                              <w:r w:rsidRPr="003467EF">
                                <w:rPr>
                                  <w:b/>
                                  <w:i w:val="0"/>
                                  <w:color w:val="auto"/>
                                </w:rPr>
                                <w:fldChar w:fldCharType="separate"/>
                              </w:r>
                              <w:r w:rsidR="00851765">
                                <w:rPr>
                                  <w:b/>
                                  <w:i w:val="0"/>
                                  <w:noProof/>
                                  <w:color w:val="auto"/>
                                </w:rPr>
                                <w:t>3</w:t>
                              </w:r>
                              <w:r w:rsidRPr="003467EF">
                                <w:rPr>
                                  <w:b/>
                                  <w:i w:val="0"/>
                                  <w:color w:val="auto"/>
                                </w:rPr>
                                <w:fldChar w:fldCharType="end"/>
                              </w:r>
                              <w:r w:rsidRPr="003467EF">
                                <w:rPr>
                                  <w:b/>
                                  <w:i w:val="0"/>
                                  <w:color w:val="auto"/>
                                </w:rPr>
                                <w:t>:</w:t>
                              </w:r>
                              <w:r w:rsidRPr="003467EF">
                                <w:rPr>
                                  <w:i w:val="0"/>
                                  <w:color w:val="auto"/>
                                </w:rPr>
                                <w:t xml:space="preserve"> Normalised and offset spontaneous Raman spectra of </w:t>
                              </w:r>
                              <w:r w:rsidRPr="003467EF">
                                <w:rPr>
                                  <w:b/>
                                  <w:i w:val="0"/>
                                  <w:color w:val="auto"/>
                                </w:rPr>
                                <w:t>(A)</w:t>
                              </w:r>
                              <w:r w:rsidRPr="003467EF">
                                <w:rPr>
                                  <w:i w:val="0"/>
                                  <w:color w:val="auto"/>
                                </w:rPr>
                                <w:t xml:space="preserve"> </w:t>
                              </w:r>
                              <w:r w:rsidRPr="003467EF">
                                <w:rPr>
                                  <w:color w:val="auto"/>
                                </w:rPr>
                                <w:t>S. aureus</w:t>
                              </w:r>
                              <w:r w:rsidRPr="003467EF">
                                <w:rPr>
                                  <w:i w:val="0"/>
                                  <w:color w:val="auto"/>
                                </w:rPr>
                                <w:t xml:space="preserve"> strains at 785nm excitation </w:t>
                              </w:r>
                              <w:r w:rsidRPr="003467EF">
                                <w:rPr>
                                  <w:b/>
                                  <w:i w:val="0"/>
                                  <w:color w:val="auto"/>
                                </w:rPr>
                                <w:t>(B)</w:t>
                              </w:r>
                              <w:r w:rsidRPr="003467EF">
                                <w:rPr>
                                  <w:i w:val="0"/>
                                  <w:color w:val="auto"/>
                                </w:rPr>
                                <w:t xml:space="preserve"> </w:t>
                              </w:r>
                              <w:r w:rsidRPr="003467EF">
                                <w:rPr>
                                  <w:color w:val="auto"/>
                                </w:rPr>
                                <w:t>S. aureus</w:t>
                              </w:r>
                              <w:r w:rsidRPr="003467EF">
                                <w:rPr>
                                  <w:i w:val="0"/>
                                  <w:color w:val="auto"/>
                                </w:rPr>
                                <w:t xml:space="preserve">  strains at 532nm</w:t>
                              </w:r>
                              <w:r>
                                <w:rPr>
                                  <w:i w:val="0"/>
                                  <w:color w:val="auto"/>
                                </w:rPr>
                                <w:t xml:space="preserve"> </w:t>
                              </w:r>
                              <w:r w:rsidRPr="003467EF">
                                <w:rPr>
                                  <w:i w:val="0"/>
                                  <w:color w:val="auto"/>
                                </w:rPr>
                                <w:t xml:space="preserve">excitation </w:t>
                              </w:r>
                              <w:r w:rsidRPr="003467EF">
                                <w:rPr>
                                  <w:b/>
                                  <w:i w:val="0"/>
                                  <w:color w:val="auto"/>
                                </w:rPr>
                                <w:t>(C)</w:t>
                              </w:r>
                              <w:r w:rsidRPr="003467EF">
                                <w:rPr>
                                  <w:i w:val="0"/>
                                  <w:color w:val="auto"/>
                                </w:rPr>
                                <w:t xml:space="preserve"> </w:t>
                              </w:r>
                              <w:r w:rsidRPr="003467EF">
                                <w:rPr>
                                  <w:color w:val="auto"/>
                                </w:rPr>
                                <w:t>P. aeruginosa</w:t>
                              </w:r>
                              <w:r w:rsidRPr="003467EF">
                                <w:rPr>
                                  <w:i w:val="0"/>
                                  <w:color w:val="auto"/>
                                </w:rPr>
                                <w:t xml:space="preserve"> strains at 785nm excitation, and </w:t>
                              </w:r>
                              <w:r w:rsidRPr="003467EF">
                                <w:rPr>
                                  <w:b/>
                                  <w:i w:val="0"/>
                                  <w:color w:val="auto"/>
                                </w:rPr>
                                <w:t>(D)</w:t>
                              </w:r>
                              <w:r w:rsidRPr="003467EF">
                                <w:rPr>
                                  <w:i w:val="0"/>
                                  <w:color w:val="auto"/>
                                </w:rPr>
                                <w:t xml:space="preserve"> </w:t>
                              </w:r>
                              <w:r w:rsidRPr="003467EF">
                                <w:rPr>
                                  <w:color w:val="auto"/>
                                </w:rPr>
                                <w:t>P. aeruginosa</w:t>
                              </w:r>
                              <w:r w:rsidRPr="003467EF">
                                <w:rPr>
                                  <w:i w:val="0"/>
                                  <w:color w:val="auto"/>
                                </w:rPr>
                                <w:t xml:space="preserve"> strains at 532nm excitation. Grey highlights show regions of significant peak enhancement for each spectrum, illustrating the change in the magnitude of peaks at 785nm excitation for </w:t>
                              </w:r>
                              <w:r w:rsidRPr="00ED392C">
                                <w:rPr>
                                  <w:color w:val="auto"/>
                                </w:rPr>
                                <w:t>S. aureus</w:t>
                              </w:r>
                              <w:r w:rsidRPr="003467EF">
                                <w:rPr>
                                  <w:i w:val="0"/>
                                  <w:color w:val="auto"/>
                                </w:rPr>
                                <w:t xml:space="preserve">, and at 532nm excitation for </w:t>
                              </w:r>
                              <w:r w:rsidRPr="00ED392C">
                                <w:rPr>
                                  <w:color w:val="auto"/>
                                </w:rPr>
                                <w:t>P. aeruginosa</w:t>
                              </w:r>
                              <w:r w:rsidRPr="003467EF">
                                <w:rPr>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70" name="Group 12"/>
                        <wpg:cNvGrpSpPr/>
                        <wpg:grpSpPr>
                          <a:xfrm>
                            <a:off x="9525" y="0"/>
                            <a:ext cx="5732780" cy="3067050"/>
                            <a:chOff x="0" y="0"/>
                            <a:chExt cx="7056934" cy="3775330"/>
                          </a:xfrm>
                        </wpg:grpSpPr>
                        <wpg:grpSp>
                          <wpg:cNvPr id="571" name="Group 571"/>
                          <wpg:cNvGrpSpPr/>
                          <wpg:grpSpPr>
                            <a:xfrm>
                              <a:off x="47461" y="15739"/>
                              <a:ext cx="3556478" cy="1939450"/>
                              <a:chOff x="47461" y="15739"/>
                              <a:chExt cx="3556478" cy="1939450"/>
                            </a:xfrm>
                          </wpg:grpSpPr>
                          <pic:pic xmlns:pic="http://schemas.openxmlformats.org/drawingml/2006/picture">
                            <pic:nvPicPr>
                              <pic:cNvPr id="572" name="Picture 572"/>
                              <pic:cNvPicPr>
                                <a:picLocks noChangeAspect="1"/>
                              </pic:cNvPicPr>
                            </pic:nvPicPr>
                            <pic:blipFill>
                              <a:blip r:embed="rId18"/>
                              <a:stretch>
                                <a:fillRect/>
                              </a:stretch>
                            </pic:blipFill>
                            <pic:spPr>
                              <a:xfrm>
                                <a:off x="268843" y="174106"/>
                                <a:ext cx="3335096" cy="1781083"/>
                              </a:xfrm>
                              <a:prstGeom prst="rect">
                                <a:avLst/>
                              </a:prstGeom>
                            </pic:spPr>
                          </pic:pic>
                          <wps:wsp>
                            <wps:cNvPr id="573" name="TextBox 23"/>
                            <wps:cNvSpPr txBox="1"/>
                            <wps:spPr>
                              <a:xfrm>
                                <a:off x="47461" y="15739"/>
                                <a:ext cx="317716" cy="369332"/>
                              </a:xfrm>
                              <a:prstGeom prst="rect">
                                <a:avLst/>
                              </a:prstGeom>
                              <a:noFill/>
                            </wps:spPr>
                            <wps:txbx>
                              <w:txbxContent>
                                <w:p w14:paraId="710EB15D"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574" name="Rectangle 574"/>
                            <wps:cNvSpPr/>
                            <wps:spPr>
                              <a:xfrm>
                                <a:off x="2061690" y="186806"/>
                                <a:ext cx="164537"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75" name="Rectangle 575"/>
                            <wps:cNvSpPr/>
                            <wps:spPr>
                              <a:xfrm>
                                <a:off x="3198131" y="186806"/>
                                <a:ext cx="164537"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76" name="Group 576"/>
                          <wpg:cNvGrpSpPr/>
                          <wpg:grpSpPr>
                            <a:xfrm>
                              <a:off x="0" y="1835109"/>
                              <a:ext cx="3543969" cy="1940221"/>
                              <a:chOff x="0" y="1835109"/>
                              <a:chExt cx="3543969" cy="1940221"/>
                            </a:xfrm>
                          </wpg:grpSpPr>
                          <pic:pic xmlns:pic="http://schemas.openxmlformats.org/drawingml/2006/picture">
                            <pic:nvPicPr>
                              <pic:cNvPr id="577" name="Picture 577"/>
                              <pic:cNvPicPr>
                                <a:picLocks noChangeAspect="1"/>
                              </pic:cNvPicPr>
                            </pic:nvPicPr>
                            <pic:blipFill>
                              <a:blip r:embed="rId19"/>
                              <a:stretch>
                                <a:fillRect/>
                              </a:stretch>
                            </pic:blipFill>
                            <pic:spPr>
                              <a:xfrm>
                                <a:off x="180550" y="1983160"/>
                                <a:ext cx="3363419" cy="1792170"/>
                              </a:xfrm>
                              <a:prstGeom prst="rect">
                                <a:avLst/>
                              </a:prstGeom>
                            </pic:spPr>
                          </pic:pic>
                          <wps:wsp>
                            <wps:cNvPr id="578" name="TextBox 25"/>
                            <wps:cNvSpPr txBox="1"/>
                            <wps:spPr>
                              <a:xfrm>
                                <a:off x="0" y="1835109"/>
                                <a:ext cx="304800" cy="370205"/>
                              </a:xfrm>
                              <a:prstGeom prst="rect">
                                <a:avLst/>
                              </a:prstGeom>
                              <a:noFill/>
                            </wps:spPr>
                            <wps:txbx>
                              <w:txbxContent>
                                <w:p w14:paraId="5BB732A5"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579" name="Rectangle 579"/>
                            <wps:cNvSpPr/>
                            <wps:spPr>
                              <a:xfrm>
                                <a:off x="2001720" y="2013529"/>
                                <a:ext cx="164537"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0" name="Rectangle 580"/>
                            <wps:cNvSpPr/>
                            <wps:spPr>
                              <a:xfrm>
                                <a:off x="3138161" y="2013529"/>
                                <a:ext cx="164537"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81" name="Group 581"/>
                          <wpg:cNvGrpSpPr/>
                          <wpg:grpSpPr>
                            <a:xfrm>
                              <a:off x="3543879" y="0"/>
                              <a:ext cx="3513055" cy="1925134"/>
                              <a:chOff x="3543879" y="0"/>
                              <a:chExt cx="3513055" cy="1925134"/>
                            </a:xfrm>
                          </wpg:grpSpPr>
                          <pic:pic xmlns:pic="http://schemas.openxmlformats.org/drawingml/2006/picture">
                            <pic:nvPicPr>
                              <pic:cNvPr id="582" name="Picture 582"/>
                              <pic:cNvPicPr>
                                <a:picLocks noChangeAspect="1"/>
                              </pic:cNvPicPr>
                            </pic:nvPicPr>
                            <pic:blipFill>
                              <a:blip r:embed="rId20"/>
                              <a:stretch>
                                <a:fillRect/>
                              </a:stretch>
                            </pic:blipFill>
                            <pic:spPr>
                              <a:xfrm>
                                <a:off x="3718297" y="155014"/>
                                <a:ext cx="3338637" cy="1770120"/>
                              </a:xfrm>
                              <a:prstGeom prst="rect">
                                <a:avLst/>
                              </a:prstGeom>
                            </pic:spPr>
                          </pic:pic>
                          <wps:wsp>
                            <wps:cNvPr id="583" name="TextBox 24"/>
                            <wps:cNvSpPr txBox="1"/>
                            <wps:spPr>
                              <a:xfrm>
                                <a:off x="3543879" y="0"/>
                                <a:ext cx="307340" cy="370205"/>
                              </a:xfrm>
                              <a:prstGeom prst="rect">
                                <a:avLst/>
                              </a:prstGeom>
                              <a:noFill/>
                            </wps:spPr>
                            <wps:txbx>
                              <w:txbxContent>
                                <w:p w14:paraId="1E1ED982"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584" name="Rectangle 584"/>
                            <wps:cNvSpPr/>
                            <wps:spPr>
                              <a:xfrm>
                                <a:off x="4206897" y="515111"/>
                                <a:ext cx="185324" cy="1201036"/>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5" name="Rectangle 585"/>
                            <wps:cNvSpPr/>
                            <wps:spPr>
                              <a:xfrm>
                                <a:off x="5421524" y="169169"/>
                                <a:ext cx="154213"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86" name="Group 586"/>
                          <wpg:cNvGrpSpPr/>
                          <wpg:grpSpPr>
                            <a:xfrm>
                              <a:off x="3543969" y="1768842"/>
                              <a:ext cx="3512965" cy="2006488"/>
                              <a:chOff x="3543969" y="1768842"/>
                              <a:chExt cx="3512965" cy="2006488"/>
                            </a:xfrm>
                          </wpg:grpSpPr>
                          <pic:pic xmlns:pic="http://schemas.openxmlformats.org/drawingml/2006/picture">
                            <pic:nvPicPr>
                              <pic:cNvPr id="587" name="Picture 587"/>
                              <pic:cNvPicPr>
                                <a:picLocks noChangeAspect="1"/>
                              </pic:cNvPicPr>
                            </pic:nvPicPr>
                            <pic:blipFill>
                              <a:blip r:embed="rId21"/>
                              <a:stretch>
                                <a:fillRect/>
                              </a:stretch>
                            </pic:blipFill>
                            <pic:spPr>
                              <a:xfrm>
                                <a:off x="3735908" y="1983160"/>
                                <a:ext cx="3321026" cy="1792170"/>
                              </a:xfrm>
                              <a:prstGeom prst="rect">
                                <a:avLst/>
                              </a:prstGeom>
                            </pic:spPr>
                          </pic:pic>
                          <wps:wsp>
                            <wps:cNvPr id="588" name="TextBox 26"/>
                            <wps:cNvSpPr txBox="1"/>
                            <wps:spPr>
                              <a:xfrm>
                                <a:off x="3543969" y="1768842"/>
                                <a:ext cx="327334" cy="369332"/>
                              </a:xfrm>
                              <a:prstGeom prst="rect">
                                <a:avLst/>
                              </a:prstGeom>
                              <a:noFill/>
                            </wps:spPr>
                            <wps:txbx>
                              <w:txbxContent>
                                <w:p w14:paraId="208B037B"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noAutofit/>
                            </wps:bodyPr>
                          </wps:wsp>
                          <wps:wsp>
                            <wps:cNvPr id="589" name="Rectangle 589"/>
                            <wps:cNvSpPr/>
                            <wps:spPr>
                              <a:xfrm>
                                <a:off x="4205742" y="1998400"/>
                                <a:ext cx="185324"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0" name="Rectangle 590"/>
                            <wps:cNvSpPr/>
                            <wps:spPr>
                              <a:xfrm>
                                <a:off x="5420369" y="1998400"/>
                                <a:ext cx="154213" cy="1546978"/>
                              </a:xfrm>
                              <a:prstGeom prst="rect">
                                <a:avLst/>
                              </a:prstGeom>
                              <a:solidFill>
                                <a:schemeClr val="bg1">
                                  <a:lumMod val="65000"/>
                                  <a:alpha val="4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wgp>
                  </a:graphicData>
                </a:graphic>
              </wp:anchor>
            </w:drawing>
          </mc:Choice>
          <mc:Fallback>
            <w:pict>
              <v:group w14:anchorId="708D31AC" id="Group 21" o:spid="_x0000_s1318" style="position:absolute;left:0;text-align:left;margin-left:.65pt;margin-top:.1pt;width:452.15pt;height:296.25pt;z-index:251789312;mso-position-horizontal-relative:margin" coordsize="57423,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">
                <v:shape id="Text Box 191" o:spid="_x0000_s1319" type="#_x0000_t202" style="position:absolute;top:31527;width:57269;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" stroked="f">
                  <v:textbox inset="0,0,0,0">
                    <w:txbxContent>
                      <w:p w14:paraId="0EC9853F" w14:textId="4DC0F5BC" w:rsidR="00F45122" w:rsidRPr="003467EF" w:rsidRDefault="00F45122" w:rsidP="00803AFF">
                        <w:pPr>
                          <w:pStyle w:val="Caption"/>
                          <w:jc w:val="both"/>
                          <w:rPr>
                            <w:i w:val="0"/>
                            <w:color w:val="auto"/>
                          </w:rPr>
                        </w:pPr>
                        <w:r w:rsidRPr="003467EF">
                          <w:rPr>
                            <w:b/>
                            <w:i w:val="0"/>
                            <w:color w:val="auto"/>
                          </w:rPr>
                          <w:t xml:space="preserve">Figure </w:t>
                        </w:r>
                        <w:r w:rsidRPr="003467EF">
                          <w:rPr>
                            <w:b/>
                            <w:i w:val="0"/>
                            <w:color w:val="auto"/>
                          </w:rPr>
                          <w:fldChar w:fldCharType="begin"/>
                        </w:r>
                        <w:r w:rsidRPr="003467EF">
                          <w:rPr>
                            <w:b/>
                            <w:i w:val="0"/>
                            <w:color w:val="auto"/>
                          </w:rPr>
                          <w:instrText xml:space="preserve"> SEQ Figure \* ARABIC </w:instrText>
                        </w:r>
                        <w:r w:rsidRPr="003467EF">
                          <w:rPr>
                            <w:b/>
                            <w:i w:val="0"/>
                            <w:color w:val="auto"/>
                          </w:rPr>
                          <w:fldChar w:fldCharType="separate"/>
                        </w:r>
                        <w:r w:rsidR="00851765">
                          <w:rPr>
                            <w:b/>
                            <w:i w:val="0"/>
                            <w:noProof/>
                            <w:color w:val="auto"/>
                          </w:rPr>
                          <w:t>3</w:t>
                        </w:r>
                        <w:r w:rsidRPr="003467EF">
                          <w:rPr>
                            <w:b/>
                            <w:i w:val="0"/>
                            <w:color w:val="auto"/>
                          </w:rPr>
                          <w:fldChar w:fldCharType="end"/>
                        </w:r>
                        <w:r w:rsidRPr="003467EF">
                          <w:rPr>
                            <w:b/>
                            <w:i w:val="0"/>
                            <w:color w:val="auto"/>
                          </w:rPr>
                          <w:t>:</w:t>
                        </w:r>
                        <w:r w:rsidRPr="003467EF">
                          <w:rPr>
                            <w:i w:val="0"/>
                            <w:color w:val="auto"/>
                          </w:rPr>
                          <w:t xml:space="preserve"> Normalised and offset spontaneous Raman spectra of </w:t>
                        </w:r>
                        <w:r w:rsidRPr="003467EF">
                          <w:rPr>
                            <w:b/>
                            <w:i w:val="0"/>
                            <w:color w:val="auto"/>
                          </w:rPr>
                          <w:t>(A)</w:t>
                        </w:r>
                        <w:r w:rsidRPr="003467EF">
                          <w:rPr>
                            <w:i w:val="0"/>
                            <w:color w:val="auto"/>
                          </w:rPr>
                          <w:t xml:space="preserve"> </w:t>
                        </w:r>
                        <w:r w:rsidRPr="003467EF">
                          <w:rPr>
                            <w:color w:val="auto"/>
                          </w:rPr>
                          <w:t>S. aureus</w:t>
                        </w:r>
                        <w:r w:rsidRPr="003467EF">
                          <w:rPr>
                            <w:i w:val="0"/>
                            <w:color w:val="auto"/>
                          </w:rPr>
                          <w:t xml:space="preserve"> strains at 785nm excitation </w:t>
                        </w:r>
                        <w:r w:rsidRPr="003467EF">
                          <w:rPr>
                            <w:b/>
                            <w:i w:val="0"/>
                            <w:color w:val="auto"/>
                          </w:rPr>
                          <w:t>(B)</w:t>
                        </w:r>
                        <w:r w:rsidRPr="003467EF">
                          <w:rPr>
                            <w:i w:val="0"/>
                            <w:color w:val="auto"/>
                          </w:rPr>
                          <w:t xml:space="preserve"> </w:t>
                        </w:r>
                        <w:r w:rsidRPr="003467EF">
                          <w:rPr>
                            <w:color w:val="auto"/>
                          </w:rPr>
                          <w:t>S. aureus</w:t>
                        </w:r>
                        <w:r w:rsidRPr="003467EF">
                          <w:rPr>
                            <w:i w:val="0"/>
                            <w:color w:val="auto"/>
                          </w:rPr>
                          <w:t xml:space="preserve">  strains at 532nm</w:t>
                        </w:r>
                        <w:r>
                          <w:rPr>
                            <w:i w:val="0"/>
                            <w:color w:val="auto"/>
                          </w:rPr>
                          <w:t xml:space="preserve"> </w:t>
                        </w:r>
                        <w:r w:rsidRPr="003467EF">
                          <w:rPr>
                            <w:i w:val="0"/>
                            <w:color w:val="auto"/>
                          </w:rPr>
                          <w:t xml:space="preserve">excitation </w:t>
                        </w:r>
                        <w:r w:rsidRPr="003467EF">
                          <w:rPr>
                            <w:b/>
                            <w:i w:val="0"/>
                            <w:color w:val="auto"/>
                          </w:rPr>
                          <w:t>(C)</w:t>
                        </w:r>
                        <w:r w:rsidRPr="003467EF">
                          <w:rPr>
                            <w:i w:val="0"/>
                            <w:color w:val="auto"/>
                          </w:rPr>
                          <w:t xml:space="preserve"> </w:t>
                        </w:r>
                        <w:r w:rsidRPr="003467EF">
                          <w:rPr>
                            <w:color w:val="auto"/>
                          </w:rPr>
                          <w:t>P. aeruginosa</w:t>
                        </w:r>
                        <w:r w:rsidRPr="003467EF">
                          <w:rPr>
                            <w:i w:val="0"/>
                            <w:color w:val="auto"/>
                          </w:rPr>
                          <w:t xml:space="preserve"> strains at 785nm excitation, and </w:t>
                        </w:r>
                        <w:r w:rsidRPr="003467EF">
                          <w:rPr>
                            <w:b/>
                            <w:i w:val="0"/>
                            <w:color w:val="auto"/>
                          </w:rPr>
                          <w:t>(D)</w:t>
                        </w:r>
                        <w:r w:rsidRPr="003467EF">
                          <w:rPr>
                            <w:i w:val="0"/>
                            <w:color w:val="auto"/>
                          </w:rPr>
                          <w:t xml:space="preserve"> </w:t>
                        </w:r>
                        <w:r w:rsidRPr="003467EF">
                          <w:rPr>
                            <w:color w:val="auto"/>
                          </w:rPr>
                          <w:t>P. aeruginosa</w:t>
                        </w:r>
                        <w:r w:rsidRPr="003467EF">
                          <w:rPr>
                            <w:i w:val="0"/>
                            <w:color w:val="auto"/>
                          </w:rPr>
                          <w:t xml:space="preserve"> strains at 532nm excitation. Grey highlights show regions of significant peak enhancement for each spectrum, illustrating the change in the magnitude of peaks at 785nm excitation for </w:t>
                        </w:r>
                        <w:r w:rsidRPr="00ED392C">
                          <w:rPr>
                            <w:color w:val="auto"/>
                          </w:rPr>
                          <w:t>S. aureus</w:t>
                        </w:r>
                        <w:r w:rsidRPr="003467EF">
                          <w:rPr>
                            <w:i w:val="0"/>
                            <w:color w:val="auto"/>
                          </w:rPr>
                          <w:t xml:space="preserve">, and at 532nm excitation for </w:t>
                        </w:r>
                        <w:r w:rsidRPr="00ED392C">
                          <w:rPr>
                            <w:color w:val="auto"/>
                          </w:rPr>
                          <w:t>P. aeruginosa</w:t>
                        </w:r>
                        <w:r w:rsidRPr="003467EF">
                          <w:rPr>
                            <w:i w:val="0"/>
                            <w:color w:val="auto"/>
                          </w:rPr>
                          <w:t>.</w:t>
                        </w:r>
                      </w:p>
                    </w:txbxContent>
                  </v:textbox>
                </v:shape>
                <v:group id="Group 12" o:spid="_x0000_s1320" style="position:absolute;left:95;width:57328;height:30670" coordsize="70569,37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">
                  <v:group id="Group 571" o:spid="_x0000_s1321" style="position:absolute;left:474;top:157;width:35565;height:19394" coordorigin="474,157" coordsize="35564,19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">
                    <v:shape id="Picture 572" o:spid="_x0000_s1322" type="#_x0000_t75" style="position:absolute;left:2688;top:1741;width:33351;height:1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">
                      <v:imagedata r:id="rId22" o:title=""/>
                      <v:path arrowok="t"/>
                    </v:shape>
                    <v:shape id="TextBox 23" o:spid="_x0000_s1323" type="#_x0000_t202" style="position:absolute;left:474;top:157;width:317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" filled="f" stroked="f">
                      <v:textbox>
                        <w:txbxContent>
                          <w:p w14:paraId="710EB15D"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rect id="Rectangle 574" o:spid="_x0000_s1324" style="position:absolute;left:20616;top:1868;width:1646;height:1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" fillcolor="#a5a5a5 [2092]" stroked="f" strokeweight="2pt">
                      <v:fill opacity="30069f"/>
                    </v:rect>
                    <v:rect id="Rectangle 575" o:spid="_x0000_s1325" style="position:absolute;left:31981;top:1868;width:1645;height:1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" fillcolor="#a5a5a5 [2092]" stroked="f" strokeweight="2pt">
                      <v:fill opacity="30069f"/>
                    </v:rect>
                  </v:group>
                  <v:group id="Group 576" o:spid="_x0000_s1326" style="position:absolute;top:18351;width:35439;height:19402" coordorigin=",18351" coordsize="35439,19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">
                    <v:shape id="Picture 577" o:spid="_x0000_s1327" type="#_x0000_t75" style="position:absolute;left:1805;top:19831;width:33634;height:17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">
                      <v:imagedata r:id="rId23" o:title=""/>
                      <v:path arrowok="t"/>
                    </v:shape>
                    <v:shape id="TextBox 25" o:spid="_x0000_s1328" type="#_x0000_t202" style="position:absolute;top:18351;width:304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" filled="f" stroked="f">
                      <v:textbox>
                        <w:txbxContent>
                          <w:p w14:paraId="5BB732A5"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rect id="Rectangle 579" o:spid="_x0000_s1329" style="position:absolute;left:20017;top:20135;width:1645;height:15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" fillcolor="#a5a5a5 [2092]" stroked="f" strokeweight="2pt">
                      <v:fill opacity="30069f"/>
                    </v:rect>
                    <v:rect id="Rectangle 580" o:spid="_x0000_s1330" style="position:absolute;left:31381;top:20135;width:1645;height:15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" fillcolor="#a5a5a5 [2092]" stroked="f" strokeweight="2pt">
                      <v:fill opacity="30069f"/>
                    </v:rect>
                  </v:group>
                  <v:group id="Group 581" o:spid="_x0000_s1331" style="position:absolute;left:35438;width:35131;height:19251" coordorigin="35438" coordsize="35130,1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JCE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ZJDP9nwhGQ6z8AAAD//wMAUEsBAi0AFAAGAAgAAAAhANvh9svuAAAAhQEAABMAAAAAAAAA&#10;AAAAAAAAAAAAAFtDb250ZW50X1R5cGVzXS54bWxQSwECLQAUAAYACAAAACEAWvQsW78AAAAVAQAA&#10;CwAAAAAAAAAAAAAAAAAfAQAAX3JlbHMvLnJlbHNQSwECLQAUAAYACAAAACEAUtSQhMYAAADcAAAA&#10;DwAAAAAAAAAAAAAAAAAHAgAAZHJzL2Rvd25yZXYueG1sUEsFBgAAAAADAAMAtwAAAPoCAAAAAA==&#10;">
                    <v:shape id="Picture 582" o:spid="_x0000_s1332" type="#_x0000_t75" style="position:absolute;left:37182;top:1550;width:33387;height:17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">
                      <v:imagedata r:id="rId24" o:title=""/>
                      <v:path arrowok="t"/>
                    </v:shape>
                    <v:shape id="TextBox 24" o:spid="_x0000_s1333" type="#_x0000_t202" style="position:absolute;left:35438;width:3074;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" filled="f" stroked="f">
                      <v:textbox>
                        <w:txbxContent>
                          <w:p w14:paraId="1E1ED982"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rect id="Rectangle 584" o:spid="_x0000_s1334" style="position:absolute;left:42068;top:5151;width:1854;height:12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" fillcolor="#a5a5a5 [2092]" stroked="f" strokeweight="2pt">
                      <v:fill opacity="30069f"/>
                    </v:rect>
                    <v:rect id="Rectangle 585" o:spid="_x0000_s1335" style="position:absolute;left:54215;top:1691;width:1542;height:15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" fillcolor="#a5a5a5 [2092]" stroked="f" strokeweight="2pt">
                      <v:fill opacity="30069f"/>
                    </v:rect>
                  </v:group>
                  <v:group id="Group 586" o:spid="_x0000_s1336" style="position:absolute;left:35439;top:17688;width:35130;height:20065" coordorigin="35439,17688" coordsize="35129,20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">
                    <v:shape id="Picture 587" o:spid="_x0000_s1337" type="#_x0000_t75" style="position:absolute;left:37359;top:19831;width:33210;height:17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">
                      <v:imagedata r:id="rId25" o:title=""/>
                      <v:path arrowok="t"/>
                    </v:shape>
                    <v:shape id="TextBox 26" o:spid="_x0000_s1338" type="#_x0000_t202" style="position:absolute;left:35439;top:17688;width:327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" filled="f" stroked="f">
                      <v:textbox>
                        <w:txbxContent>
                          <w:p w14:paraId="208B037B" w14:textId="77777777" w:rsidR="00F45122" w:rsidRDefault="00F45122" w:rsidP="00182546">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rect id="Rectangle 589" o:spid="_x0000_s1339" style="position:absolute;left:42057;top:19984;width:1853;height:1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" fillcolor="#a5a5a5 [2092]" stroked="f" strokeweight="2pt">
                      <v:fill opacity="30069f"/>
                    </v:rect>
                    <v:rect id="Rectangle 590" o:spid="_x0000_s1340" style="position:absolute;left:54203;top:19984;width:1542;height:1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" fillcolor="#a5a5a5 [2092]" stroked="f" strokeweight="2pt">
                      <v:fill opacity="30069f"/>
                    </v:rect>
                  </v:group>
                </v:group>
                <w10:wrap type="topAndBottom" anchorx="margin"/>
              </v:group>
            </w:pict>
          </mc:Fallback>
        </mc:AlternateContent>
      </w:r>
      <w:r w:rsidR="00FA5DE7" w:rsidRPr="009D25D8">
        <w:t>wavelengths</w:t>
      </w:r>
      <w:r w:rsidR="00142D88" w:rsidRPr="009D25D8">
        <w:t xml:space="preserve"> </w:t>
      </w:r>
      <w:r w:rsidR="00FA5DE7" w:rsidRPr="009D25D8">
        <w:t xml:space="preserve">used in the study </w:t>
      </w:r>
      <w:r w:rsidR="00142D88" w:rsidRPr="009D25D8">
        <w:t xml:space="preserve"> can be found in </w:t>
      </w:r>
      <w:r w:rsidR="00E23819" w:rsidRPr="009D25D8">
        <w:rPr>
          <w:b/>
        </w:rPr>
        <w:t>Figure S2</w:t>
      </w:r>
      <w:r w:rsidR="00612FB1" w:rsidRPr="009D25D8">
        <w:t xml:space="preserve"> and the influence of each pre-processing step can be seen in</w:t>
      </w:r>
      <w:r w:rsidR="00612FB1" w:rsidRPr="009D25D8">
        <w:rPr>
          <w:b/>
        </w:rPr>
        <w:t xml:space="preserve"> Figure S3</w:t>
      </w:r>
      <w:r w:rsidR="00142D88" w:rsidRPr="009D25D8">
        <w:t xml:space="preserve">. </w:t>
      </w:r>
      <w:bookmarkEnd w:id="1"/>
      <w:r w:rsidR="00FD6170" w:rsidRPr="009D25D8">
        <w:t xml:space="preserve">Further, differences in the peak ratios can be seen when the excitation wavelength is changed. </w:t>
      </w:r>
    </w:p>
    <w:p w14:paraId="5A04C24B" w14:textId="29D2C753" w:rsidR="00D874FC" w:rsidRPr="009D25D8" w:rsidRDefault="00A637D9" w:rsidP="004368A5">
      <w:pPr>
        <w:spacing w:line="259" w:lineRule="auto"/>
        <w:jc w:val="both"/>
        <w:rPr>
          <w:lang w:eastAsia="en-US"/>
        </w:rPr>
      </w:pPr>
      <w:r w:rsidRPr="009D25D8">
        <w:t xml:space="preserve">This </w:t>
      </w:r>
      <w:r w:rsidR="005B2731" w:rsidRPr="009D25D8">
        <w:t xml:space="preserve">result </w:t>
      </w:r>
      <w:r w:rsidRPr="009D25D8">
        <w:t xml:space="preserve">is explained by the wavelength dependence of </w:t>
      </w:r>
      <w:r w:rsidR="00474F63" w:rsidRPr="009D25D8">
        <w:t xml:space="preserve">the </w:t>
      </w:r>
      <w:r w:rsidRPr="009D25D8">
        <w:t>Raman cross-section</w:t>
      </w:r>
      <w:r w:rsidR="00474F63" w:rsidRPr="009D25D8">
        <w:t xml:space="preserve"> (</w:t>
      </w:r>
      <m:oMath>
        <m:sSub>
          <m:sSubPr>
            <m:ctrlPr>
              <w:rPr>
                <w:rFonts w:ascii="Cambria Math" w:hAnsi="Cambria Math"/>
                <w:i/>
                <w:sz w:val="20"/>
                <w:lang w:eastAsia="en-US"/>
              </w:rPr>
            </m:ctrlPr>
          </m:sSubPr>
          <m:e>
            <m:r>
              <w:rPr>
                <w:rFonts w:ascii="Cambria Math" w:hAnsi="Cambria Math"/>
                <w:sz w:val="20"/>
                <w:lang w:eastAsia="en-US"/>
              </w:rPr>
              <m:t>σ</m:t>
            </m:r>
          </m:e>
          <m:sub>
            <m:r>
              <w:rPr>
                <w:rFonts w:ascii="Cambria Math" w:hAnsi="Cambria Math"/>
                <w:sz w:val="20"/>
                <w:lang w:eastAsia="en-US"/>
              </w:rPr>
              <m:t>Raman</m:t>
            </m:r>
          </m:sub>
        </m:sSub>
      </m:oMath>
      <w:r w:rsidR="00474F63" w:rsidRPr="009D25D8">
        <w:rPr>
          <w:sz w:val="20"/>
          <w:lang w:eastAsia="en-US"/>
        </w:rPr>
        <w:t>) o</w:t>
      </w:r>
      <w:r w:rsidRPr="009D25D8">
        <w:t xml:space="preserve">f vibrational modes. </w:t>
      </w:r>
      <w:r w:rsidR="00D874FC" w:rsidRPr="009D25D8">
        <w:t xml:space="preserve">The enhancement of peaks based on excitation wavelength is due </w:t>
      </w:r>
      <w:r w:rsidR="00474F63" w:rsidRPr="009D25D8">
        <w:t xml:space="preserve">to </w:t>
      </w:r>
      <w:r w:rsidR="00D874FC" w:rsidRPr="009D25D8">
        <w:t xml:space="preserve">the resonance or pre-resonance affect, which was first </w:t>
      </w:r>
      <w:r w:rsidR="00D874FC" w:rsidRPr="009D25D8">
        <w:rPr>
          <w:lang w:eastAsia="en-US"/>
        </w:rPr>
        <w:t xml:space="preserve">shown by the Albrecht A-term pre-resonance approximation equation for totally symmetric transitions </w:t>
      </w:r>
      <w:r w:rsidR="00481132" w:rsidRPr="009D25D8">
        <w:rPr>
          <w:lang w:eastAsia="en-US"/>
        </w:rPr>
        <w:fldChar w:fldCharType="begin"/>
      </w:r>
      <w:r w:rsidR="00DA1C96" w:rsidRPr="009D25D8">
        <w:rPr>
          <w:lang w:eastAsia="en-US"/>
        </w:rPr>
        <w:instrText xml:space="preserve"> ADDIN EN.CITE &lt;EndNote&gt;&lt;Cite&gt;&lt;Author&gt;Asher&lt;/Author&gt;&lt;Year&gt;1988&lt;/Year&gt;&lt;RecNum&gt;446&lt;/RecNum&gt;&lt;DisplayText&gt;&lt;style face="superscript"&gt;29&lt;/style&gt;&lt;/DisplayText&gt;&lt;record&gt;&lt;rec-number&gt;446&lt;/rec-number&gt;&lt;foreign-keys&gt;&lt;key app="EN" db-id="zpxrt9exkf9xaoeaf28p9p0z9vwe5wzsp9es" timestamp="1598205864"&gt;446&lt;/key&gt;&lt;/foreign-keys&gt;&lt;ref-type name="Journal Article"&gt;17&lt;/ref-type&gt;&lt;contributors&gt;&lt;authors&gt;&lt;author&gt;S A Asher&lt;/author&gt;&lt;/authors&gt;&lt;/contributors&gt;&lt;titles&gt;&lt;title&gt;UV Resonance Raman Studies of Molecular Structure and Dynamics: Applications in Physical and Biophysical Chemistry&lt;/title&gt;&lt;secondary-title&gt;Annual Review of Physical Chemistry&lt;/secondary-title&gt;&lt;/titles&gt;&lt;periodical&gt;&lt;full-title&gt;Annual Review of Physical Chemistry&lt;/full-title&gt;&lt;/periodical&gt;&lt;pages&gt;537-588&lt;/pages&gt;&lt;volume&gt;39&lt;/volume&gt;&lt;number&gt;1&lt;/number&gt;&lt;dates&gt;&lt;year&gt;1988&lt;/year&gt;&lt;/dates&gt;&lt;accession-num&gt;3075468&lt;/accession-num&gt;&lt;urls&gt;&lt;related-urls&gt;&lt;url&gt;https://www.annualreviews.org/doi/abs/10.1146/annurev.pc.39.100188.002541&lt;/url&gt;&lt;/related-urls&gt;&lt;/urls&gt;&lt;electronic-resource-num&gt;10.1146/annurev.pc.39.100188.002541&lt;/electronic-resource-num&gt;&lt;/record&gt;&lt;/Cite&gt;&lt;/EndNote&gt;</w:instrText>
      </w:r>
      <w:r w:rsidR="00481132" w:rsidRPr="009D25D8">
        <w:rPr>
          <w:lang w:eastAsia="en-US"/>
        </w:rPr>
        <w:fldChar w:fldCharType="separate"/>
      </w:r>
      <w:r w:rsidR="00DA1C96" w:rsidRPr="009D25D8">
        <w:rPr>
          <w:noProof/>
          <w:vertAlign w:val="superscript"/>
          <w:lang w:eastAsia="en-US"/>
        </w:rPr>
        <w:t>29</w:t>
      </w:r>
      <w:r w:rsidR="00481132" w:rsidRPr="009D25D8">
        <w:rPr>
          <w:lang w:eastAsia="en-US"/>
        </w:rPr>
        <w:fldChar w:fldCharType="end"/>
      </w:r>
      <w:r w:rsidR="00D874FC" w:rsidRPr="009D25D8">
        <w:rPr>
          <w:lang w:eastAsia="en-US"/>
        </w:rPr>
        <w:t>.</w:t>
      </w:r>
    </w:p>
    <w:p w14:paraId="039E8E04" w14:textId="77777777" w:rsidR="00D874FC" w:rsidRPr="009D25D8" w:rsidRDefault="00587425" w:rsidP="00D874FC">
      <w:pPr>
        <w:jc w:val="center"/>
        <w:rPr>
          <w:sz w:val="20"/>
          <w:lang w:eastAsia="en-US"/>
        </w:rPr>
      </w:pPr>
      <m:oMathPara>
        <m:oMath>
          <m:sSub>
            <m:sSubPr>
              <m:ctrlPr>
                <w:rPr>
                  <w:rFonts w:ascii="Cambria Math" w:hAnsi="Cambria Math"/>
                  <w:i/>
                  <w:sz w:val="20"/>
                  <w:lang w:eastAsia="en-US"/>
                </w:rPr>
              </m:ctrlPr>
            </m:sSubPr>
            <m:e>
              <m:r>
                <w:rPr>
                  <w:rFonts w:ascii="Cambria Math" w:hAnsi="Cambria Math"/>
                  <w:sz w:val="20"/>
                  <w:lang w:eastAsia="en-US"/>
                </w:rPr>
                <m:t>σ</m:t>
              </m:r>
            </m:e>
            <m:sub>
              <m:r>
                <w:rPr>
                  <w:rFonts w:ascii="Cambria Math" w:hAnsi="Cambria Math"/>
                  <w:sz w:val="20"/>
                  <w:lang w:eastAsia="en-US"/>
                </w:rPr>
                <m:t>Raman</m:t>
              </m:r>
            </m:sub>
          </m:sSub>
          <m:r>
            <w:rPr>
              <w:rFonts w:ascii="Cambria Math" w:hAnsi="Cambria Math"/>
              <w:sz w:val="20"/>
              <w:lang w:eastAsia="en-US"/>
            </w:rPr>
            <m:t>=K</m:t>
          </m:r>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Pu</m:t>
              </m:r>
            </m:sub>
          </m:sSub>
          <m:sSup>
            <m:sSupPr>
              <m:ctrlPr>
                <w:rPr>
                  <w:rFonts w:ascii="Cambria Math" w:hAnsi="Cambria Math"/>
                  <w:i/>
                  <w:sz w:val="20"/>
                  <w:lang w:eastAsia="en-US"/>
                </w:rPr>
              </m:ctrlPr>
            </m:sSupPr>
            <m:e>
              <m:d>
                <m:dPr>
                  <m:ctrlPr>
                    <w:rPr>
                      <w:rFonts w:ascii="Cambria Math" w:hAnsi="Cambria Math"/>
                      <w:i/>
                      <w:sz w:val="20"/>
                      <w:lang w:eastAsia="en-US"/>
                    </w:rPr>
                  </m:ctrlPr>
                </m:dPr>
                <m:e>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Pu</m:t>
                      </m:r>
                    </m:sub>
                  </m:sSub>
                  <m:r>
                    <w:rPr>
                      <w:rFonts w:ascii="Cambria Math" w:hAnsi="Cambria Math"/>
                      <w:sz w:val="20"/>
                      <w:lang w:eastAsia="en-US"/>
                    </w:rPr>
                    <m:t>-</m:t>
                  </m:r>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vib</m:t>
                      </m:r>
                    </m:sub>
                  </m:sSub>
                </m:e>
              </m:d>
            </m:e>
            <m:sup>
              <m:r>
                <w:rPr>
                  <w:rFonts w:ascii="Cambria Math" w:hAnsi="Cambria Math"/>
                  <w:sz w:val="20"/>
                  <w:lang w:eastAsia="en-US"/>
                </w:rPr>
                <m:t>3</m:t>
              </m:r>
            </m:sup>
          </m:sSup>
          <m:sSup>
            <m:sSupPr>
              <m:ctrlPr>
                <w:rPr>
                  <w:rFonts w:ascii="Cambria Math" w:hAnsi="Cambria Math"/>
                  <w:i/>
                  <w:sz w:val="20"/>
                  <w:lang w:eastAsia="en-US"/>
                </w:rPr>
              </m:ctrlPr>
            </m:sSupPr>
            <m:e>
              <m:d>
                <m:dPr>
                  <m:ctrlPr>
                    <w:rPr>
                      <w:rFonts w:ascii="Cambria Math" w:hAnsi="Cambria Math"/>
                      <w:i/>
                      <w:sz w:val="20"/>
                      <w:lang w:eastAsia="en-US"/>
                    </w:rPr>
                  </m:ctrlPr>
                </m:dPr>
                <m:e>
                  <m:f>
                    <m:fPr>
                      <m:ctrlPr>
                        <w:rPr>
                          <w:rFonts w:ascii="Cambria Math" w:hAnsi="Cambria Math"/>
                          <w:i/>
                          <w:sz w:val="20"/>
                          <w:lang w:eastAsia="en-US"/>
                        </w:rPr>
                      </m:ctrlPr>
                    </m:fPr>
                    <m:num>
                      <m:d>
                        <m:dPr>
                          <m:ctrlPr>
                            <w:rPr>
                              <w:rFonts w:ascii="Cambria Math" w:hAnsi="Cambria Math"/>
                              <w:i/>
                              <w:sz w:val="20"/>
                              <w:lang w:eastAsia="en-US"/>
                            </w:rPr>
                          </m:ctrlPr>
                        </m:dPr>
                        <m:e>
                          <m:sSup>
                            <m:sSupPr>
                              <m:ctrlPr>
                                <w:rPr>
                                  <w:rFonts w:ascii="Cambria Math" w:hAnsi="Cambria Math"/>
                                  <w:i/>
                                  <w:sz w:val="20"/>
                                  <w:lang w:eastAsia="en-US"/>
                                </w:rPr>
                              </m:ctrlPr>
                            </m:sSupPr>
                            <m:e>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Pu</m:t>
                                  </m:r>
                                </m:sub>
                              </m:sSub>
                            </m:e>
                            <m:sup>
                              <m:r>
                                <w:rPr>
                                  <w:rFonts w:ascii="Cambria Math" w:hAnsi="Cambria Math"/>
                                  <w:sz w:val="20"/>
                                  <w:lang w:eastAsia="en-US"/>
                                </w:rPr>
                                <m:t>2</m:t>
                              </m:r>
                            </m:sup>
                          </m:sSup>
                          <m:r>
                            <w:rPr>
                              <w:rFonts w:ascii="Cambria Math" w:hAnsi="Cambria Math"/>
                              <w:sz w:val="20"/>
                              <w:lang w:eastAsia="en-US"/>
                            </w:rPr>
                            <m:t>+</m:t>
                          </m:r>
                          <m:sSup>
                            <m:sSupPr>
                              <m:ctrlPr>
                                <w:rPr>
                                  <w:rFonts w:ascii="Cambria Math" w:hAnsi="Cambria Math"/>
                                  <w:i/>
                                  <w:sz w:val="20"/>
                                  <w:lang w:eastAsia="en-US"/>
                                </w:rPr>
                              </m:ctrlPr>
                            </m:sSupPr>
                            <m:e>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0</m:t>
                                  </m:r>
                                </m:sub>
                              </m:sSub>
                            </m:e>
                            <m:sup>
                              <m:r>
                                <w:rPr>
                                  <w:rFonts w:ascii="Cambria Math" w:hAnsi="Cambria Math"/>
                                  <w:sz w:val="20"/>
                                  <w:lang w:eastAsia="en-US"/>
                                </w:rPr>
                                <m:t>2</m:t>
                              </m:r>
                            </m:sup>
                          </m:sSup>
                        </m:e>
                      </m:d>
                    </m:num>
                    <m:den>
                      <m:sSup>
                        <m:sSupPr>
                          <m:ctrlPr>
                            <w:rPr>
                              <w:rFonts w:ascii="Cambria Math" w:hAnsi="Cambria Math"/>
                              <w:i/>
                              <w:sz w:val="20"/>
                              <w:lang w:eastAsia="en-US"/>
                            </w:rPr>
                          </m:ctrlPr>
                        </m:sSupPr>
                        <m:e>
                          <m:d>
                            <m:dPr>
                              <m:ctrlPr>
                                <w:rPr>
                                  <w:rFonts w:ascii="Cambria Math" w:hAnsi="Cambria Math"/>
                                  <w:i/>
                                  <w:sz w:val="20"/>
                                  <w:lang w:eastAsia="en-US"/>
                                </w:rPr>
                              </m:ctrlPr>
                            </m:dPr>
                            <m:e>
                              <m:sSup>
                                <m:sSupPr>
                                  <m:ctrlPr>
                                    <w:rPr>
                                      <w:rFonts w:ascii="Cambria Math" w:hAnsi="Cambria Math"/>
                                      <w:i/>
                                      <w:sz w:val="20"/>
                                      <w:lang w:eastAsia="en-US"/>
                                    </w:rPr>
                                  </m:ctrlPr>
                                </m:sSupPr>
                                <m:e>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0</m:t>
                                      </m:r>
                                    </m:sub>
                                  </m:sSub>
                                </m:e>
                                <m:sup>
                                  <m:r>
                                    <w:rPr>
                                      <w:rFonts w:ascii="Cambria Math" w:hAnsi="Cambria Math"/>
                                      <w:sz w:val="20"/>
                                      <w:lang w:eastAsia="en-US"/>
                                    </w:rPr>
                                    <m:t>2</m:t>
                                  </m:r>
                                </m:sup>
                              </m:sSup>
                              <m:r>
                                <w:rPr>
                                  <w:rFonts w:ascii="Cambria Math" w:hAnsi="Cambria Math"/>
                                  <w:sz w:val="20"/>
                                  <w:lang w:eastAsia="en-US"/>
                                </w:rPr>
                                <m:t>-</m:t>
                              </m:r>
                              <m:sSup>
                                <m:sSupPr>
                                  <m:ctrlPr>
                                    <w:rPr>
                                      <w:rFonts w:ascii="Cambria Math" w:hAnsi="Cambria Math"/>
                                      <w:i/>
                                      <w:sz w:val="20"/>
                                      <w:lang w:eastAsia="en-US"/>
                                    </w:rPr>
                                  </m:ctrlPr>
                                </m:sSupPr>
                                <m:e>
                                  <m:sSub>
                                    <m:sSubPr>
                                      <m:ctrlPr>
                                        <w:rPr>
                                          <w:rFonts w:ascii="Cambria Math" w:hAnsi="Cambria Math"/>
                                          <w:i/>
                                          <w:sz w:val="20"/>
                                          <w:lang w:eastAsia="en-US"/>
                                        </w:rPr>
                                      </m:ctrlPr>
                                    </m:sSubPr>
                                    <m:e>
                                      <m:r>
                                        <w:rPr>
                                          <w:rFonts w:ascii="Cambria Math" w:hAnsi="Cambria Math"/>
                                          <w:sz w:val="20"/>
                                          <w:lang w:eastAsia="en-US"/>
                                        </w:rPr>
                                        <m:t>ω</m:t>
                                      </m:r>
                                    </m:e>
                                    <m:sub>
                                      <m:r>
                                        <w:rPr>
                                          <w:rFonts w:ascii="Cambria Math" w:hAnsi="Cambria Math"/>
                                          <w:sz w:val="20"/>
                                          <w:lang w:eastAsia="en-US"/>
                                        </w:rPr>
                                        <m:t>Pu</m:t>
                                      </m:r>
                                    </m:sub>
                                  </m:sSub>
                                </m:e>
                                <m:sup>
                                  <m:r>
                                    <w:rPr>
                                      <w:rFonts w:ascii="Cambria Math" w:hAnsi="Cambria Math"/>
                                      <w:sz w:val="20"/>
                                      <w:lang w:eastAsia="en-US"/>
                                    </w:rPr>
                                    <m:t>2</m:t>
                                  </m:r>
                                </m:sup>
                              </m:sSup>
                            </m:e>
                          </m:d>
                        </m:e>
                        <m:sup>
                          <m:r>
                            <w:rPr>
                              <w:rFonts w:ascii="Cambria Math" w:hAnsi="Cambria Math"/>
                              <w:sz w:val="20"/>
                              <w:lang w:eastAsia="en-US"/>
                            </w:rPr>
                            <m:t>2</m:t>
                          </m:r>
                        </m:sup>
                      </m:sSup>
                    </m:den>
                  </m:f>
                </m:e>
              </m:d>
            </m:e>
            <m:sup>
              <m:r>
                <w:rPr>
                  <w:rFonts w:ascii="Cambria Math" w:hAnsi="Cambria Math"/>
                  <w:sz w:val="20"/>
                  <w:lang w:eastAsia="en-US"/>
                </w:rPr>
                <m:t>2</m:t>
              </m:r>
            </m:sup>
          </m:sSup>
        </m:oMath>
      </m:oMathPara>
    </w:p>
    <w:p w14:paraId="06F0E34F" w14:textId="6B6B56B8" w:rsidR="00D874FC" w:rsidRPr="009D25D8" w:rsidRDefault="00D874FC" w:rsidP="00BE6D7D">
      <w:pPr>
        <w:spacing w:line="259" w:lineRule="auto"/>
        <w:jc w:val="both"/>
        <w:rPr>
          <w:lang w:eastAsia="en-US"/>
        </w:rPr>
      </w:pPr>
      <w:r w:rsidRPr="009D25D8">
        <w:rPr>
          <w:i/>
          <w:lang w:eastAsia="en-US"/>
        </w:rPr>
        <w:t xml:space="preserve">K </w:t>
      </w:r>
      <w:r w:rsidRPr="009D25D8">
        <w:rPr>
          <w:lang w:eastAsia="en-US"/>
        </w:rPr>
        <w:t xml:space="preserve">is a collection of frequency independent factors of Raman molecules, </w:t>
      </w:r>
      <w:r w:rsidRPr="009D25D8">
        <w:rPr>
          <w:rFonts w:cs="Calibri"/>
          <w:i/>
          <w:lang w:eastAsia="en-US"/>
        </w:rPr>
        <w:t>ω</w:t>
      </w:r>
      <w:r w:rsidRPr="009D25D8">
        <w:rPr>
          <w:i/>
          <w:vertAlign w:val="subscript"/>
          <w:lang w:eastAsia="en-US"/>
        </w:rPr>
        <w:t>0</w:t>
      </w:r>
      <w:r w:rsidRPr="009D25D8">
        <w:rPr>
          <w:lang w:eastAsia="en-US"/>
        </w:rPr>
        <w:t xml:space="preserve"> is the frequency of the molecul</w:t>
      </w:r>
      <w:r w:rsidR="005B2731" w:rsidRPr="009D25D8">
        <w:rPr>
          <w:lang w:eastAsia="en-US"/>
        </w:rPr>
        <w:t>ar</w:t>
      </w:r>
      <w:r w:rsidRPr="009D25D8">
        <w:rPr>
          <w:lang w:eastAsia="en-US"/>
        </w:rPr>
        <w:t xml:space="preserve"> absorption peak</w:t>
      </w:r>
      <w:r w:rsidR="00474F63" w:rsidRPr="009D25D8">
        <w:rPr>
          <w:lang w:eastAsia="en-US"/>
        </w:rPr>
        <w:t xml:space="preserve">, </w:t>
      </w:r>
      <w:proofErr w:type="spellStart"/>
      <w:r w:rsidRPr="009D25D8">
        <w:rPr>
          <w:rFonts w:cs="Calibri"/>
          <w:i/>
          <w:lang w:eastAsia="en-US"/>
        </w:rPr>
        <w:t>ω</w:t>
      </w:r>
      <w:r w:rsidRPr="009D25D8">
        <w:rPr>
          <w:i/>
          <w:vertAlign w:val="subscript"/>
          <w:lang w:eastAsia="en-US"/>
        </w:rPr>
        <w:t>vib</w:t>
      </w:r>
      <w:proofErr w:type="spellEnd"/>
      <w:r w:rsidRPr="009D25D8">
        <w:rPr>
          <w:i/>
          <w:vertAlign w:val="subscript"/>
          <w:lang w:eastAsia="en-US"/>
        </w:rPr>
        <w:t xml:space="preserve"> </w:t>
      </w:r>
      <w:r w:rsidRPr="009D25D8">
        <w:rPr>
          <w:lang w:eastAsia="en-US"/>
        </w:rPr>
        <w:t>is the vibrational transition ener</w:t>
      </w:r>
      <w:r w:rsidR="00BE6D7D" w:rsidRPr="009D25D8">
        <w:rPr>
          <w:lang w:eastAsia="en-US"/>
        </w:rPr>
        <w:t>gy</w:t>
      </w:r>
      <w:r w:rsidR="00474F63" w:rsidRPr="009D25D8">
        <w:rPr>
          <w:lang w:eastAsia="en-US"/>
        </w:rPr>
        <w:t xml:space="preserve"> and </w:t>
      </w:r>
      <w:proofErr w:type="spellStart"/>
      <w:r w:rsidR="00474F63" w:rsidRPr="009D25D8">
        <w:rPr>
          <w:rFonts w:cs="Calibri"/>
          <w:i/>
          <w:lang w:eastAsia="en-US"/>
        </w:rPr>
        <w:t>ω</w:t>
      </w:r>
      <w:r w:rsidR="00474F63" w:rsidRPr="009D25D8">
        <w:rPr>
          <w:i/>
          <w:vertAlign w:val="subscript"/>
          <w:lang w:eastAsia="en-US"/>
        </w:rPr>
        <w:t>Pu</w:t>
      </w:r>
      <w:proofErr w:type="spellEnd"/>
      <w:r w:rsidR="00474F63" w:rsidRPr="009D25D8">
        <w:rPr>
          <w:i/>
          <w:vertAlign w:val="subscript"/>
          <w:lang w:eastAsia="en-US"/>
        </w:rPr>
        <w:t xml:space="preserve"> </w:t>
      </w:r>
      <w:r w:rsidR="00474F63" w:rsidRPr="009D25D8">
        <w:rPr>
          <w:iCs/>
          <w:lang w:eastAsia="en-US"/>
        </w:rPr>
        <w:t>is the pump or excitation frequency</w:t>
      </w:r>
      <w:r w:rsidR="00BE6D7D" w:rsidRPr="009D25D8">
        <w:rPr>
          <w:lang w:eastAsia="en-US"/>
        </w:rPr>
        <w:t xml:space="preserve">. Most Raman experiments are performed under non-resonant conditions, when the pump excitation is much lower in energy </w:t>
      </w:r>
      <w:r w:rsidRPr="009D25D8">
        <w:rPr>
          <w:lang w:eastAsia="en-US"/>
        </w:rPr>
        <w:t xml:space="preserve">from the absorption </w:t>
      </w:r>
      <w:r w:rsidR="00BE6D7D" w:rsidRPr="009D25D8">
        <w:rPr>
          <w:lang w:eastAsia="en-US"/>
        </w:rPr>
        <w:t>peak (</w:t>
      </w:r>
      <w:r w:rsidR="00BE6D7D" w:rsidRPr="009D25D8">
        <w:rPr>
          <w:rFonts w:cs="Calibri"/>
          <w:i/>
          <w:lang w:eastAsia="en-US"/>
        </w:rPr>
        <w:t>ω</w:t>
      </w:r>
      <w:r w:rsidR="00BE6D7D" w:rsidRPr="009D25D8">
        <w:rPr>
          <w:i/>
          <w:vertAlign w:val="subscript"/>
          <w:lang w:eastAsia="en-US"/>
        </w:rPr>
        <w:t>0</w:t>
      </w:r>
      <w:r w:rsidR="00BE6D7D" w:rsidRPr="009D25D8">
        <w:rPr>
          <w:lang w:eastAsia="en-US"/>
        </w:rPr>
        <w:t>).</w:t>
      </w:r>
      <w:r w:rsidRPr="009D25D8">
        <w:rPr>
          <w:lang w:eastAsia="en-US"/>
        </w:rPr>
        <w:t xml:space="preserve"> This equation makes </w:t>
      </w:r>
      <w:r w:rsidR="00BE6D7D" w:rsidRPr="009D25D8">
        <w:rPr>
          <w:lang w:eastAsia="en-US"/>
        </w:rPr>
        <w:t xml:space="preserve">it </w:t>
      </w:r>
      <w:r w:rsidRPr="009D25D8">
        <w:rPr>
          <w:lang w:eastAsia="en-US"/>
        </w:rPr>
        <w:t xml:space="preserve">clear that when the pump wavelength </w:t>
      </w:r>
      <w:r w:rsidR="00BE6D7D" w:rsidRPr="009D25D8">
        <w:rPr>
          <w:lang w:eastAsia="en-US"/>
        </w:rPr>
        <w:t>is</w:t>
      </w:r>
      <w:r w:rsidRPr="009D25D8">
        <w:rPr>
          <w:lang w:eastAsia="en-US"/>
        </w:rPr>
        <w:t xml:space="preserve"> near to</w:t>
      </w:r>
      <w:r w:rsidR="00144F93" w:rsidRPr="009D25D8">
        <w:rPr>
          <w:lang w:eastAsia="en-US"/>
        </w:rPr>
        <w:t>,</w:t>
      </w:r>
      <w:r w:rsidRPr="009D25D8">
        <w:rPr>
          <w:lang w:eastAsia="en-US"/>
        </w:rPr>
        <w:t xml:space="preserve"> or at</w:t>
      </w:r>
      <w:r w:rsidR="00144F93" w:rsidRPr="009D25D8">
        <w:rPr>
          <w:lang w:eastAsia="en-US"/>
        </w:rPr>
        <w:t>,</w:t>
      </w:r>
      <w:r w:rsidRPr="009D25D8">
        <w:rPr>
          <w:lang w:eastAsia="en-US"/>
        </w:rPr>
        <w:t xml:space="preserve"> the abs</w:t>
      </w:r>
      <w:r w:rsidR="00BE6D7D" w:rsidRPr="009D25D8">
        <w:rPr>
          <w:lang w:eastAsia="en-US"/>
        </w:rPr>
        <w:t>orption maximum the Raman cross-</w:t>
      </w:r>
      <w:r w:rsidRPr="009D25D8">
        <w:rPr>
          <w:lang w:eastAsia="en-US"/>
        </w:rPr>
        <w:t>section increases</w:t>
      </w:r>
      <w:r w:rsidR="00144F93" w:rsidRPr="009D25D8">
        <w:rPr>
          <w:lang w:eastAsia="en-US"/>
        </w:rPr>
        <w:t>,</w:t>
      </w:r>
      <w:r w:rsidRPr="009D25D8">
        <w:rPr>
          <w:lang w:eastAsia="en-US"/>
        </w:rPr>
        <w:t xml:space="preserve"> and therefore the signal increases</w:t>
      </w:r>
      <w:r w:rsidR="00144F93" w:rsidRPr="009D25D8">
        <w:rPr>
          <w:lang w:eastAsia="en-US"/>
        </w:rPr>
        <w:t>,</w:t>
      </w:r>
      <w:r w:rsidRPr="009D25D8">
        <w:rPr>
          <w:lang w:eastAsia="en-US"/>
        </w:rPr>
        <w:t xml:space="preserve"> giving the pre-resonance or the resonant </w:t>
      </w:r>
      <w:r w:rsidR="00144F93" w:rsidRPr="009D25D8">
        <w:rPr>
          <w:lang w:eastAsia="en-US"/>
        </w:rPr>
        <w:t>e</w:t>
      </w:r>
      <w:r w:rsidRPr="009D25D8">
        <w:rPr>
          <w:lang w:eastAsia="en-US"/>
        </w:rPr>
        <w:t>ffect</w:t>
      </w:r>
      <w:r w:rsidR="00144F93" w:rsidRPr="009D25D8">
        <w:rPr>
          <w:lang w:eastAsia="en-US"/>
        </w:rPr>
        <w:t>,</w:t>
      </w:r>
      <w:r w:rsidRPr="009D25D8">
        <w:rPr>
          <w:lang w:eastAsia="en-US"/>
        </w:rPr>
        <w:t xml:space="preserve"> respectively. </w:t>
      </w:r>
    </w:p>
    <w:p w14:paraId="1DACEAB9" w14:textId="66D08694" w:rsidR="009C495C" w:rsidRPr="009D25D8" w:rsidRDefault="009C495C" w:rsidP="007F54F2">
      <w:pPr>
        <w:spacing w:line="259" w:lineRule="auto"/>
        <w:jc w:val="both"/>
      </w:pPr>
      <w:r w:rsidRPr="009D25D8">
        <w:t>The differentially excited peaks</w:t>
      </w:r>
      <w:r w:rsidR="007F54F2" w:rsidRPr="009D25D8">
        <w:t>, whether due to resonant/pre-resonant or non-resonant excitation,</w:t>
      </w:r>
      <w:r w:rsidRPr="009D25D8">
        <w:t xml:space="preserve"> occur in different spectral regions and have different molecular origins. We attribute the strongly-enhanced vibrational modes around 750cm</w:t>
      </w:r>
      <w:r w:rsidRPr="009D25D8">
        <w:rPr>
          <w:vertAlign w:val="superscript"/>
        </w:rPr>
        <w:t>-1</w:t>
      </w:r>
      <w:r w:rsidRPr="009D25D8">
        <w:t xml:space="preserve"> and 1120cm</w:t>
      </w:r>
      <w:r w:rsidRPr="009D25D8">
        <w:rPr>
          <w:vertAlign w:val="superscript"/>
        </w:rPr>
        <w:t>-1</w:t>
      </w:r>
      <w:r w:rsidRPr="009D25D8">
        <w:t xml:space="preserve"> to ring breathing and half ring modes of porphyrins, which is consistent with the findings of Deng </w:t>
      </w:r>
      <w:r w:rsidRPr="009D25D8">
        <w:fldChar w:fldCharType="begin"/>
      </w:r>
      <w:r w:rsidR="00DA1C96" w:rsidRPr="009D25D8">
        <w:instrText xml:space="preserve"> ADDIN EN.CITE &lt;EndNote&gt;&lt;Cite&gt;&lt;Author&gt;Deng&lt;/Author&gt;&lt;Year&gt;2005&lt;/Year&gt;&lt;RecNum&gt;286&lt;/RecNum&gt;&lt;DisplayText&gt;&lt;style face="superscript"&gt;30&lt;/style&gt;&lt;/DisplayText&gt;&lt;record&gt;&lt;rec-number&gt;286&lt;/rec-number&gt;&lt;foreign-keys&gt;&lt;key app="EN" db-id="zpxrt9exkf9xaoeaf28p9p0z9vwe5wzsp9es" timestamp="1588543279"&gt;286&lt;/key&gt;&lt;/foreign-keys&gt;&lt;ref-type name="Journal Article"&gt;17&lt;/ref-type&gt;&lt;contributors&gt;&lt;authors&gt;&lt;author&gt;Deng, J. L.&lt;/author&gt;&lt;author&gt;Wei, Q.&lt;/author&gt;&lt;author&gt;Zhang, M. H.&lt;/author&gt;&lt;author&gt;Wang, Y. Z.&lt;/author&gt;&lt;author&gt;Li, Y. Q.&lt;/author&gt;&lt;/authors&gt;&lt;/contributors&gt;&lt;titles&gt;&lt;title&gt;Study of the effect of alcohol on single human red blood cells using near-infrared laser tweezers Raman spectroscopy&lt;/title&gt;&lt;secondary-title&gt;Journal of Raman Spectroscopy&lt;/secondary-title&gt;&lt;/titles&gt;&lt;periodical&gt;&lt;full-title&gt;Journal of Raman Spectroscopy&lt;/full-title&gt;&lt;/periodical&gt;&lt;pages&gt;257-261&lt;/pages&gt;&lt;volume&gt;36&lt;/volume&gt;&lt;number&gt;3&lt;/number&gt;&lt;keywords&gt;&lt;keyword&gt;laser tweezers Raman spectroscopy&lt;/keyword&gt;&lt;keyword&gt;red blood cell&lt;/keyword&gt;&lt;keyword&gt;alcohol&lt;/keyword&gt;&lt;/keywords&gt;&lt;dates&gt;&lt;year&gt;2005&lt;/year&gt;&lt;pub-dates&gt;&lt;date&gt;2005/03/01&lt;/date&gt;&lt;/pub-dates&gt;&lt;/dates&gt;&lt;publisher&gt;John Wiley &amp;amp; Sons, Ltd&lt;/publisher&gt;&lt;isbn&gt;0377-0486&lt;/isbn&gt;&lt;urls&gt;&lt;related-urls&gt;&lt;url&gt;https://doi.org/10.1002/jrs.1301&lt;/url&gt;&lt;/related-urls&gt;&lt;/urls&gt;&lt;electronic-resource-num&gt;10.1002/jrs.1301&lt;/electronic-resource-num&gt;&lt;access-date&gt;2020/05/03&lt;/access-date&gt;&lt;/record&gt;&lt;/Cite&gt;&lt;/EndNote&gt;</w:instrText>
      </w:r>
      <w:r w:rsidRPr="009D25D8">
        <w:fldChar w:fldCharType="separate"/>
      </w:r>
      <w:r w:rsidR="00DA1C96" w:rsidRPr="009D25D8">
        <w:rPr>
          <w:noProof/>
          <w:vertAlign w:val="superscript"/>
        </w:rPr>
        <w:t>30</w:t>
      </w:r>
      <w:r w:rsidRPr="009D25D8">
        <w:fldChar w:fldCharType="end"/>
      </w:r>
      <w:r w:rsidRPr="009D25D8">
        <w:t xml:space="preserve">, and other groups that have probed porphyrin ring vibrations in </w:t>
      </w:r>
      <w:r w:rsidR="006C692B" w:rsidRPr="009D25D8">
        <w:rPr>
          <w:i/>
        </w:rPr>
        <w:t>P</w:t>
      </w:r>
      <w:r w:rsidRPr="009D25D8">
        <w:rPr>
          <w:i/>
        </w:rPr>
        <w:t>seudomonas</w:t>
      </w:r>
      <w:r w:rsidRPr="009D25D8">
        <w:t xml:space="preserve"> bacteria </w:t>
      </w:r>
      <w:r w:rsidRPr="009D25D8">
        <w:fldChar w:fldCharType="begin">
          <w:fldData xml:space="preserve">PEVuZE5vdGU+PENpdGU+PEF1dGhvcj5CZXJlemhuYTwvQXV0aG9yPjxZZWFyPjIwMDM8L1llYXI+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</w:fldData>
        </w:fldChar>
      </w:r>
      <w:r w:rsidR="00E87D49" w:rsidRPr="009D25D8">
        <w:instrText xml:space="preserve"> ADDIN EN.CITE </w:instrText>
      </w:r>
      <w:r w:rsidR="00E87D49" w:rsidRPr="009D25D8">
        <w:fldChar w:fldCharType="begin">
          <w:fldData xml:space="preserve">PEVuZE5vdGU+PENpdGU+PEF1dGhvcj5CZXJlemhuYTwvQXV0aG9yPjxZZWFyPjIwMDM8L1llYXI+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</w:fldData>
        </w:fldChar>
      </w:r>
      <w:r w:rsidR="00E87D49" w:rsidRPr="009D25D8">
        <w:instrText xml:space="preserve"> ADDIN EN.CITE.DATA </w:instrText>
      </w:r>
      <w:r w:rsidR="00E87D49" w:rsidRPr="009D25D8">
        <w:fldChar w:fldCharType="end"/>
      </w:r>
      <w:r w:rsidRPr="009D25D8">
        <w:fldChar w:fldCharType="separate"/>
      </w:r>
      <w:r w:rsidR="00E87D49" w:rsidRPr="009D25D8">
        <w:rPr>
          <w:noProof/>
          <w:vertAlign w:val="superscript"/>
        </w:rPr>
        <w:t>31-32</w:t>
      </w:r>
      <w:r w:rsidRPr="009D25D8">
        <w:fldChar w:fldCharType="end"/>
      </w:r>
      <w:r w:rsidRPr="009D25D8">
        <w:t>. These are also consistent with our experimental spectra of two different porphyrins (</w:t>
      </w:r>
      <w:r w:rsidRPr="009D25D8">
        <w:rPr>
          <w:b/>
          <w:bCs/>
        </w:rPr>
        <w:t>Figure S</w:t>
      </w:r>
      <w:r w:rsidR="00612FB1" w:rsidRPr="009D25D8">
        <w:rPr>
          <w:b/>
          <w:bCs/>
        </w:rPr>
        <w:t>4</w:t>
      </w:r>
      <w:r w:rsidRPr="009D25D8">
        <w:t xml:space="preserve">) which clearly show </w:t>
      </w:r>
      <w:r w:rsidRPr="009D25D8">
        <w:lastRenderedPageBreak/>
        <w:t>peaks in these regions confirming that our assignment is consistent</w:t>
      </w:r>
      <w:r w:rsidR="007F54F2" w:rsidRPr="009D25D8">
        <w:t xml:space="preserve"> with</w:t>
      </w:r>
      <w:r w:rsidRPr="009D25D8">
        <w:t xml:space="preserve"> resonance Raman studies on porphyrins </w:t>
      </w:r>
      <w:r w:rsidRPr="009D25D8">
        <w:fldChar w:fldCharType="begin">
          <w:fldData xml:space="preserve">PEVuZE5vdGU+PENpdGU+PEF1dGhvcj5Hb3Jza2k8L0F1dGhvcj48WWVhcj4yMDE3PC9ZZWFyPjxS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</w:fldData>
        </w:fldChar>
      </w:r>
      <w:r w:rsidR="00E87D49" w:rsidRPr="009D25D8">
        <w:instrText xml:space="preserve"> ADDIN EN.CITE </w:instrText>
      </w:r>
      <w:r w:rsidR="00E87D49" w:rsidRPr="009D25D8">
        <w:fldChar w:fldCharType="begin">
          <w:fldData xml:space="preserve">PEVuZE5vdGU+PENpdGU+PEF1dGhvcj5Hb3Jza2k8L0F1dGhvcj48WWVhcj4yMDE3PC9ZZWFyPjxS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</w:fldData>
        </w:fldChar>
      </w:r>
      <w:r w:rsidR="00E87D49" w:rsidRPr="009D25D8">
        <w:instrText xml:space="preserve"> ADDIN EN.CITE.DATA </w:instrText>
      </w:r>
      <w:r w:rsidR="00E87D49" w:rsidRPr="009D25D8">
        <w:fldChar w:fldCharType="end"/>
      </w:r>
      <w:r w:rsidRPr="009D25D8">
        <w:fldChar w:fldCharType="separate"/>
      </w:r>
      <w:r w:rsidR="00E87D49" w:rsidRPr="009D25D8">
        <w:rPr>
          <w:noProof/>
          <w:vertAlign w:val="superscript"/>
        </w:rPr>
        <w:t>33-34</w:t>
      </w:r>
      <w:r w:rsidRPr="009D25D8">
        <w:fldChar w:fldCharType="end"/>
      </w:r>
      <w:r w:rsidRPr="009D25D8">
        <w:t>. Similarly</w:t>
      </w:r>
      <w:r w:rsidR="006C692B" w:rsidRPr="009D25D8">
        <w:t>,</w:t>
      </w:r>
      <w:r w:rsidRPr="009D25D8">
        <w:t xml:space="preserve"> the molecular origins of the enhanced bands at 1150cm</w:t>
      </w:r>
      <w:r w:rsidRPr="009D25D8">
        <w:rPr>
          <w:vertAlign w:val="superscript"/>
        </w:rPr>
        <w:t>-1</w:t>
      </w:r>
      <w:r w:rsidRPr="009D25D8">
        <w:t xml:space="preserve"> and 1520cm</w:t>
      </w:r>
      <w:r w:rsidRPr="009D25D8">
        <w:rPr>
          <w:vertAlign w:val="superscript"/>
        </w:rPr>
        <w:t>-1</w:t>
      </w:r>
      <w:r w:rsidRPr="009D25D8">
        <w:t xml:space="preserve"> in SA are attributed to C-C and C=C vibration modes present in carotenoids. This is also consistent with experimental spectra of typical carotenoids (</w:t>
      </w:r>
      <w:r w:rsidRPr="009D25D8">
        <w:rPr>
          <w:b/>
          <w:bCs/>
        </w:rPr>
        <w:t>Figure S</w:t>
      </w:r>
      <w:r w:rsidR="00442239" w:rsidRPr="009D25D8">
        <w:rPr>
          <w:b/>
          <w:bCs/>
        </w:rPr>
        <w:t>4</w:t>
      </w:r>
      <w:r w:rsidRPr="009D25D8">
        <w:t xml:space="preserve">), as well as published spectra by others, such as Naumann and </w:t>
      </w:r>
      <w:proofErr w:type="spellStart"/>
      <w:r w:rsidRPr="009D25D8">
        <w:t>Haung</w:t>
      </w:r>
      <w:proofErr w:type="spellEnd"/>
      <w:r w:rsidRPr="009D25D8">
        <w:t xml:space="preserve">, who have observed these bands in biological samples </w:t>
      </w:r>
      <w:r w:rsidRPr="009D25D8">
        <w:fldChar w:fldCharType="begin"/>
      </w:r>
      <w:r w:rsidR="00E87D49" w:rsidRPr="009D25D8">
        <w:instrText xml:space="preserve"> ADDIN EN.CITE &lt;EndNote&gt;&lt;Cite&gt;&lt;Author&gt;Naumann&lt;/Author&gt;&lt;Year&gt;1998&lt;/Year&gt;&lt;RecNum&gt;282&lt;/RecNum&gt;&lt;DisplayText&gt;&lt;style face="superscript"&gt;35-36&lt;/style&gt;&lt;/DisplayText&gt;&lt;record&gt;&lt;rec-number&gt;282&lt;/rec-number&gt;&lt;foreign-keys&gt;&lt;key app="EN" db-id="zpxrt9exkf9xaoeaf28p9p0z9vwe5wzsp9es" timestamp="1588537713"&gt;282&lt;/key&gt;&lt;/foreign-keys&gt;&lt;ref-type name="Book"&gt;6&lt;/ref-type&gt;&lt;contributors&gt;&lt;authors&gt;&lt;author&gt;Naumann, Dieter&lt;/author&gt;&lt;/authors&gt;&lt;/contributors&gt;&lt;titles&gt;&lt;title&gt;Infrared and NIR Raman spectroscopy in medical microbiology&lt;/title&gt;&lt;secondary-title&gt;BiOS &amp;apos;98 International Biomedical Optics Symposium&lt;/secondary-title&gt;&lt;/titles&gt;&lt;volume&gt;3257&lt;/volume&gt;&lt;section&gt;PWB&lt;/section&gt;&lt;dates&gt;&lt;year&gt;1998&lt;/year&gt;&lt;/dates&gt;&lt;publisher&gt;SPIE&lt;/publisher&gt;&lt;urls&gt;&lt;related-urls&gt;&lt;url&gt;https://doi.org/10.1117/12.306089&lt;/url&gt;&lt;/related-urls&gt;&lt;/urls&gt;&lt;/record&gt;&lt;/Cite&gt;&lt;Cite&gt;&lt;Author&gt;Huang&lt;/Author&gt;&lt;Year&gt;2003&lt;/Year&gt;&lt;RecNum&gt;284&lt;/RecNum&gt;&lt;record&gt;&lt;rec-number&gt;284&lt;/rec-number&gt;&lt;foreign-keys&gt;&lt;key app="EN" db-id="zpxrt9exkf9xaoeaf28p9p0z9vwe5wzsp9es" timestamp="1588539066"&gt;284&lt;/key&gt;&lt;/foreign-keys&gt;&lt;ref-type name="Journal Article"&gt;17&lt;/ref-type&gt;&lt;contributors&gt;&lt;authors&gt;&lt;author&gt;Huang, Zhiwei&lt;/author&gt;&lt;author&gt;McWilliams, Annette&lt;/author&gt;&lt;author&gt;Lui, Harvey&lt;/author&gt;&lt;author&gt;McLean, David I.&lt;/author&gt;&lt;author&gt;Lam, Stephen&lt;/author&gt;&lt;author&gt;Zeng, Haishan&lt;/author&gt;&lt;/authors&gt;&lt;/contributors&gt;&lt;titles&gt;&lt;title&gt;Near-infrared Raman spectroscopy for optical diagnosis of lung cancer&lt;/title&gt;&lt;secondary-title&gt;International Journal of Cancer&lt;/secondary-title&gt;&lt;/titles&gt;&lt;periodical&gt;&lt;full-title&gt;International Journal of Cancer&lt;/full-title&gt;&lt;/periodical&gt;&lt;pages&gt;1047-1052&lt;/pages&gt;&lt;volume&gt;107&lt;/volume&gt;&lt;number&gt;6&lt;/number&gt;&lt;dates&gt;&lt;year&gt;2003&lt;/year&gt;&lt;/dates&gt;&lt;isbn&gt;0020-7136&lt;/isbn&gt;&lt;urls&gt;&lt;related-urls&gt;&lt;url&gt;https://onlinelibrary.wiley.com/doi/abs/10.1002/ijc.11500&lt;/url&gt;&lt;/related-urls&gt;&lt;/urls&gt;&lt;electronic-resource-num&gt;10.1002/ijc.11500&lt;/electronic-resource-num&gt;&lt;/record&gt;&lt;/Cite&gt;&lt;/EndNote&gt;</w:instrText>
      </w:r>
      <w:r w:rsidRPr="009D25D8">
        <w:fldChar w:fldCharType="separate"/>
      </w:r>
      <w:r w:rsidR="00E87D49" w:rsidRPr="009D25D8">
        <w:rPr>
          <w:noProof/>
          <w:vertAlign w:val="superscript"/>
        </w:rPr>
        <w:t>35-36</w:t>
      </w:r>
      <w:r w:rsidRPr="009D25D8">
        <w:fldChar w:fldCharType="end"/>
      </w:r>
      <w:r w:rsidRPr="009D25D8">
        <w:t xml:space="preserve">. In this instance, we ascribe the carotenoid peaks specifically to the presence of the pigment, </w:t>
      </w:r>
      <w:proofErr w:type="spellStart"/>
      <w:r w:rsidRPr="009D25D8">
        <w:t>staphyloxanthin</w:t>
      </w:r>
      <w:proofErr w:type="spellEnd"/>
      <w:r w:rsidRPr="009D25D8">
        <w:t xml:space="preserve">, which is responsible for the yellow colour of SA strains. Further support for this assignment comes from the absence of the peaks in the spectra associated with strain NCTC 13143, which is derived from </w:t>
      </w:r>
      <w:r w:rsidR="004226D5" w:rsidRPr="009D25D8">
        <w:rPr>
          <w:noProof/>
          <w:lang w:eastAsia="en-GB"/>
        </w:rPr>
        <mc:AlternateContent>
          <mc:Choice Requires="wpg">
            <w:drawing>
              <wp:anchor distT="0" distB="0" distL="114300" distR="114300" simplePos="0" relativeHeight="251795456" behindDoc="0" locked="0" layoutInCell="1" allowOverlap="1" wp14:anchorId="4956D4D0" wp14:editId="7C88AE76">
                <wp:simplePos x="0" y="0"/>
                <wp:positionH relativeFrom="column">
                  <wp:posOffset>3078480</wp:posOffset>
                </wp:positionH>
                <wp:positionV relativeFrom="paragraph">
                  <wp:posOffset>1621155</wp:posOffset>
                </wp:positionV>
                <wp:extent cx="2715895" cy="7236460"/>
                <wp:effectExtent l="0" t="0" r="8255" b="2540"/>
                <wp:wrapTopAndBottom/>
                <wp:docPr id="602" name="Group 602"/>
                <wp:cNvGraphicFramePr/>
                <a:graphic xmlns:a="http://schemas.openxmlformats.org/drawingml/2006/main">
                  <a:graphicData uri="http://schemas.microsoft.com/office/word/2010/wordprocessingGroup">
                    <wpg:wgp>
                      <wpg:cNvGrpSpPr/>
                      <wpg:grpSpPr>
                        <a:xfrm>
                          <a:off x="0" y="0"/>
                          <a:ext cx="2715895" cy="7236460"/>
                          <a:chOff x="0" y="-76200"/>
                          <a:chExt cx="2715895" cy="7236913"/>
                        </a:xfrm>
                      </wpg:grpSpPr>
                      <wpg:grpSp>
                        <wpg:cNvPr id="591" name="Group 3"/>
                        <wpg:cNvGrpSpPr/>
                        <wpg:grpSpPr>
                          <a:xfrm>
                            <a:off x="0" y="-76200"/>
                            <a:ext cx="2715895" cy="5568950"/>
                            <a:chOff x="0" y="-105654"/>
                            <a:chExt cx="3766939" cy="7721547"/>
                          </a:xfrm>
                        </wpg:grpSpPr>
                        <pic:pic xmlns:pic="http://schemas.openxmlformats.org/drawingml/2006/picture">
                          <pic:nvPicPr>
                            <pic:cNvPr id="592" name="Picture 592" descr="Image preview"/>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95850" y="5758171"/>
                              <a:ext cx="3235155" cy="1857722"/>
                            </a:xfrm>
                            <a:prstGeom prst="rect">
                              <a:avLst/>
                            </a:prstGeom>
                            <a:noFill/>
                            <a:extLst>
                              <a:ext uri="{909E8E84-426E-40DD-AFC4-6F175D3DCCD1}">
                                <a14:hiddenFill xmlns:a14="http://schemas.microsoft.com/office/drawing/2010/main">
                                  <a:solidFill>
                                    <a:srgbClr val="FFFFFF"/>
                                  </a:solidFill>
                                </a14:hiddenFill>
                              </a:ext>
                            </a:extLst>
                          </pic:spPr>
                        </pic:pic>
                        <wpg:grpSp>
                          <wpg:cNvPr id="593" name="Group 593"/>
                          <wpg:cNvGrpSpPr/>
                          <wpg:grpSpPr>
                            <a:xfrm>
                              <a:off x="0" y="-105654"/>
                              <a:ext cx="3766939" cy="5670935"/>
                              <a:chOff x="0" y="-105654"/>
                              <a:chExt cx="3766939" cy="5670935"/>
                            </a:xfrm>
                          </wpg:grpSpPr>
                          <pic:pic xmlns:pic="http://schemas.openxmlformats.org/drawingml/2006/picture">
                            <pic:nvPicPr>
                              <pic:cNvPr id="594" name="Picture 594"/>
                              <pic:cNvPicPr>
                                <a:picLocks noChangeAspect="1"/>
                              </pic:cNvPicPr>
                            </pic:nvPicPr>
                            <pic:blipFill rotWithShape="1">
                              <a:blip r:embed="rId27" cstate="print">
                                <a:extLst>
                                  <a:ext uri="{28A0092B-C50C-407E-A947-70E740481C1C}">
                                    <a14:useLocalDpi xmlns:a14="http://schemas.microsoft.com/office/drawing/2010/main" val="0"/>
                                  </a:ext>
                                </a:extLst>
                              </a:blip>
                              <a:srcRect l="7156" t="6502" r="9181" b="4328"/>
                              <a:stretch/>
                            </pic:blipFill>
                            <pic:spPr>
                              <a:xfrm>
                                <a:off x="0" y="86974"/>
                                <a:ext cx="3581400" cy="1747551"/>
                              </a:xfrm>
                              <a:prstGeom prst="rect">
                                <a:avLst/>
                              </a:prstGeom>
                            </pic:spPr>
                          </pic:pic>
                          <pic:pic xmlns:pic="http://schemas.openxmlformats.org/drawingml/2006/picture">
                            <pic:nvPicPr>
                              <pic:cNvPr id="595" name="Picture 595"/>
                              <pic:cNvPicPr>
                                <a:picLocks noChangeAspect="1"/>
                              </pic:cNvPicPr>
                            </pic:nvPicPr>
                            <pic:blipFill rotWithShape="1">
                              <a:blip r:embed="rId28" cstate="print">
                                <a:extLst>
                                  <a:ext uri="{28A0092B-C50C-407E-A947-70E740481C1C}">
                                    <a14:useLocalDpi xmlns:a14="http://schemas.microsoft.com/office/drawing/2010/main" val="0"/>
                                  </a:ext>
                                </a:extLst>
                              </a:blip>
                              <a:srcRect l="6056" t="6696" r="6552" b="1272"/>
                              <a:stretch/>
                            </pic:blipFill>
                            <pic:spPr>
                              <a:xfrm>
                                <a:off x="0" y="1921499"/>
                                <a:ext cx="3707860" cy="1809257"/>
                              </a:xfrm>
                              <a:prstGeom prst="rect">
                                <a:avLst/>
                              </a:prstGeom>
                            </pic:spPr>
                          </pic:pic>
                          <pic:pic xmlns:pic="http://schemas.openxmlformats.org/drawingml/2006/picture">
                            <pic:nvPicPr>
                              <pic:cNvPr id="596" name="Picture 596"/>
                              <pic:cNvPicPr>
                                <a:picLocks noChangeAspect="1"/>
                              </pic:cNvPicPr>
                            </pic:nvPicPr>
                            <pic:blipFill>
                              <a:blip r:embed="rId29"/>
                              <a:stretch>
                                <a:fillRect/>
                              </a:stretch>
                            </pic:blipFill>
                            <pic:spPr>
                              <a:xfrm>
                                <a:off x="67238" y="3817729"/>
                                <a:ext cx="3699701" cy="1747552"/>
                              </a:xfrm>
                              <a:prstGeom prst="rect">
                                <a:avLst/>
                              </a:prstGeom>
                            </pic:spPr>
                          </pic:pic>
                          <wps:wsp>
                            <wps:cNvPr id="597" name="TextBox 148"/>
                            <wps:cNvSpPr txBox="1"/>
                            <wps:spPr>
                              <a:xfrm>
                                <a:off x="157161" y="-105654"/>
                                <a:ext cx="498111" cy="655055"/>
                              </a:xfrm>
                              <a:prstGeom prst="rect">
                                <a:avLst/>
                              </a:prstGeom>
                              <a:noFill/>
                            </wps:spPr>
                            <wps:txbx>
                              <w:txbxContent>
                                <w:p w14:paraId="4CD18B83" w14:textId="77777777" w:rsidR="00F45122" w:rsidRPr="0098343D" w:rsidRDefault="00F45122" w:rsidP="0098343D">
                                  <w:pPr>
                                    <w:pStyle w:val="NormalWeb"/>
                                    <w:spacing w:before="0" w:beforeAutospacing="0" w:after="0" w:afterAutospacing="0"/>
                                    <w:rPr>
                                      <w:sz w:val="44"/>
                                    </w:rPr>
                                  </w:pPr>
                                  <w:r w:rsidRPr="0098343D">
                                    <w:rPr>
                                      <w:rFonts w:asciiTheme="minorHAnsi" w:hAnsi="Calibri" w:cstheme="minorBidi"/>
                                      <w:b/>
                                      <w:bCs/>
                                      <w:color w:val="000000" w:themeColor="text1"/>
                                      <w:kern w:val="24"/>
                                      <w:sz w:val="36"/>
                                      <w:szCs w:val="36"/>
                                    </w:rPr>
                                    <w:t>A</w:t>
                                  </w:r>
                                </w:p>
                              </w:txbxContent>
                            </wps:txbx>
                            <wps:bodyPr wrap="square" rtlCol="0">
                              <a:noAutofit/>
                            </wps:bodyPr>
                          </wps:wsp>
                          <wps:wsp>
                            <wps:cNvPr id="599" name="TextBox 186"/>
                            <wps:cNvSpPr txBox="1"/>
                            <wps:spPr>
                              <a:xfrm>
                                <a:off x="157157" y="1728784"/>
                                <a:ext cx="360721" cy="732948"/>
                              </a:xfrm>
                              <a:prstGeom prst="rect">
                                <a:avLst/>
                              </a:prstGeom>
                              <a:noFill/>
                            </wps:spPr>
                            <wps:txbx>
                              <w:txbxContent>
                                <w:p w14:paraId="04AF78D7"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noAutofit/>
                            </wps:bodyPr>
                          </wps:wsp>
                          <wps:wsp>
                            <wps:cNvPr id="598" name="TextBox 185"/>
                            <wps:cNvSpPr txBox="1"/>
                            <wps:spPr>
                              <a:xfrm>
                                <a:off x="178128" y="3602174"/>
                                <a:ext cx="317722" cy="687374"/>
                              </a:xfrm>
                              <a:prstGeom prst="rect">
                                <a:avLst/>
                              </a:prstGeom>
                              <a:noFill/>
                            </wps:spPr>
                            <wps:txbx>
                              <w:txbxContent>
                                <w:p w14:paraId="1DE210E9"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square" rtlCol="0">
                              <a:noAutofit/>
                            </wps:bodyPr>
                          </wps:wsp>
                        </wpg:grpSp>
                        <wps:wsp>
                          <wps:cNvPr id="600" name="TextBox 187"/>
                          <wps:cNvSpPr txBox="1"/>
                          <wps:spPr>
                            <a:xfrm>
                              <a:off x="217946" y="5462076"/>
                              <a:ext cx="330539" cy="465113"/>
                            </a:xfrm>
                            <a:prstGeom prst="rect">
                              <a:avLst/>
                            </a:prstGeom>
                            <a:noFill/>
                          </wps:spPr>
                          <wps:txbx>
                            <w:txbxContent>
                              <w:p w14:paraId="65550C94"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square" rtlCol="0">
                            <a:noAutofit/>
                          </wps:bodyPr>
                        </wps:wsp>
                      </wpg:grpSp>
                      <wps:wsp>
                        <wps:cNvPr id="238" name="Text Box 238"/>
                        <wps:cNvSpPr txBox="1"/>
                        <wps:spPr>
                          <a:xfrm>
                            <a:off x="32657" y="5540828"/>
                            <a:ext cx="2633980" cy="1619885"/>
                          </a:xfrm>
                          <a:prstGeom prst="rect">
                            <a:avLst/>
                          </a:prstGeom>
                          <a:solidFill>
                            <a:prstClr val="white"/>
                          </a:solidFill>
                          <a:ln>
                            <a:noFill/>
                          </a:ln>
                        </wps:spPr>
                        <wps:txbx>
                          <w:txbxContent>
                            <w:p w14:paraId="62138957" w14:textId="7E35B8F1" w:rsidR="00F45122" w:rsidRPr="00FD6170" w:rsidRDefault="00F45122" w:rsidP="00803AFF">
                              <w:pPr>
                                <w:pStyle w:val="Caption"/>
                                <w:jc w:val="both"/>
                                <w:rPr>
                                  <w:color w:val="auto"/>
                                </w:rPr>
                              </w:pPr>
                              <w:r w:rsidRPr="003640CE">
                                <w:rPr>
                                  <w:b/>
                                  <w:color w:val="auto"/>
                                </w:rPr>
                                <w:t xml:space="preserve">Figure </w:t>
                              </w:r>
                              <w:r w:rsidRPr="003640CE">
                                <w:rPr>
                                  <w:b/>
                                  <w:color w:val="auto"/>
                                </w:rPr>
                                <w:fldChar w:fldCharType="begin"/>
                              </w:r>
                              <w:r w:rsidRPr="003640CE">
                                <w:rPr>
                                  <w:b/>
                                  <w:color w:val="auto"/>
                                </w:rPr>
                                <w:instrText xml:space="preserve"> SEQ Figure \* ARABIC </w:instrText>
                              </w:r>
                              <w:r w:rsidRPr="003640CE">
                                <w:rPr>
                                  <w:b/>
                                  <w:color w:val="auto"/>
                                </w:rPr>
                                <w:fldChar w:fldCharType="separate"/>
                              </w:r>
                              <w:r w:rsidR="00851765">
                                <w:rPr>
                                  <w:b/>
                                  <w:noProof/>
                                  <w:color w:val="auto"/>
                                </w:rPr>
                                <w:t>4</w:t>
                              </w:r>
                              <w:r w:rsidRPr="003640CE">
                                <w:rPr>
                                  <w:b/>
                                  <w:color w:val="auto"/>
                                </w:rPr>
                                <w:fldChar w:fldCharType="end"/>
                              </w:r>
                              <w:r w:rsidRPr="003640CE">
                                <w:rPr>
                                  <w:b/>
                                  <w:color w:val="auto"/>
                                </w:rPr>
                                <w:t xml:space="preserve">: </w:t>
                              </w:r>
                              <w:r>
                                <w:rPr>
                                  <w:b/>
                                  <w:color w:val="auto"/>
                                </w:rPr>
                                <w:t>(A)</w:t>
                              </w:r>
                              <w:r w:rsidRPr="003640CE">
                                <w:rPr>
                                  <w:color w:val="auto"/>
                                </w:rPr>
                                <w:t xml:space="preserve"> Projection of the first three principal</w:t>
                              </w:r>
                              <w:r w:rsidRPr="003640CE">
                                <w:rPr>
                                  <w:noProof/>
                                  <w:color w:val="auto"/>
                                </w:rPr>
                                <w:t xml:space="preserve"> components for the spontaneous Raman spectra of 4 strains of </w:t>
                              </w:r>
                              <w:r w:rsidRPr="00897C37">
                                <w:rPr>
                                  <w:i w:val="0"/>
                                  <w:noProof/>
                                  <w:color w:val="auto"/>
                                </w:rPr>
                                <w:t>S. aureus</w:t>
                              </w:r>
                              <w:r w:rsidRPr="003640CE">
                                <w:rPr>
                                  <w:noProof/>
                                  <w:color w:val="auto"/>
                                </w:rPr>
                                <w:t xml:space="preserve"> and 4 strains of </w:t>
                              </w:r>
                              <w:r w:rsidRPr="00897C37">
                                <w:rPr>
                                  <w:i w:val="0"/>
                                  <w:noProof/>
                                  <w:color w:val="auto"/>
                                </w:rPr>
                                <w:t>P. aeruginosa</w:t>
                              </w:r>
                              <w:r>
                                <w:rPr>
                                  <w:noProof/>
                                  <w:color w:val="auto"/>
                                </w:rPr>
                                <w:t xml:space="preserve"> taken with 785nm excitation</w:t>
                              </w:r>
                              <w:r w:rsidRPr="003640CE">
                                <w:rPr>
                                  <w:noProof/>
                                  <w:color w:val="auto"/>
                                </w:rPr>
                                <w:t>.</w:t>
                              </w:r>
                              <w:r>
                                <w:rPr>
                                  <w:noProof/>
                                  <w:color w:val="auto"/>
                                </w:rPr>
                                <w:t xml:space="preserve"> Good separation of the classes belonging to </w:t>
                              </w:r>
                              <w:r w:rsidRPr="00897C37">
                                <w:rPr>
                                  <w:i w:val="0"/>
                                  <w:noProof/>
                                  <w:color w:val="auto"/>
                                </w:rPr>
                                <w:t>S. aureus</w:t>
                              </w:r>
                              <w:r>
                                <w:rPr>
                                  <w:noProof/>
                                  <w:color w:val="auto"/>
                                </w:rPr>
                                <w:t xml:space="preserve">, but poor separation of </w:t>
                              </w:r>
                              <w:r w:rsidRPr="00897C37">
                                <w:rPr>
                                  <w:i w:val="0"/>
                                  <w:noProof/>
                                  <w:color w:val="auto"/>
                                </w:rPr>
                                <w:t>P. aeruginosa</w:t>
                              </w:r>
                              <w:r w:rsidRPr="003640CE">
                                <w:rPr>
                                  <w:noProof/>
                                  <w:color w:val="auto"/>
                                </w:rPr>
                                <w:t xml:space="preserve"> </w:t>
                              </w:r>
                              <w:r>
                                <w:rPr>
                                  <w:noProof/>
                                  <w:color w:val="auto"/>
                                </w:rPr>
                                <w:t>(</w:t>
                              </w:r>
                              <w:r>
                                <w:rPr>
                                  <w:b/>
                                  <w:noProof/>
                                  <w:color w:val="auto"/>
                                </w:rPr>
                                <w:t>B)</w:t>
                              </w:r>
                              <w:r w:rsidRPr="003640CE">
                                <w:rPr>
                                  <w:noProof/>
                                  <w:color w:val="auto"/>
                                </w:rPr>
                                <w:t xml:space="preserve"> </w:t>
                              </w:r>
                              <w:r>
                                <w:rPr>
                                  <w:noProof/>
                                  <w:color w:val="auto"/>
                                </w:rPr>
                                <w:t xml:space="preserve">Projection of the first three principal components of the </w:t>
                              </w:r>
                              <w:r w:rsidRPr="003640CE">
                                <w:rPr>
                                  <w:noProof/>
                                  <w:color w:val="auto"/>
                                </w:rPr>
                                <w:t xml:space="preserve">spontaneous Raman spectra of 4 strains of </w:t>
                              </w:r>
                              <w:r w:rsidRPr="00897C37">
                                <w:rPr>
                                  <w:i w:val="0"/>
                                  <w:noProof/>
                                  <w:color w:val="auto"/>
                                </w:rPr>
                                <w:t>S. aureus</w:t>
                              </w:r>
                              <w:r w:rsidRPr="003640CE">
                                <w:rPr>
                                  <w:noProof/>
                                  <w:color w:val="auto"/>
                                </w:rPr>
                                <w:t xml:space="preserve"> and 4 strains of </w:t>
                              </w:r>
                              <w:r w:rsidRPr="00897C37">
                                <w:rPr>
                                  <w:i w:val="0"/>
                                  <w:noProof/>
                                  <w:color w:val="auto"/>
                                </w:rPr>
                                <w:t>P. aeruginosa</w:t>
                              </w:r>
                              <w:r>
                                <w:rPr>
                                  <w:noProof/>
                                  <w:color w:val="auto"/>
                                </w:rPr>
                                <w:t xml:space="preserve"> taken with 532nm excitation. </w:t>
                              </w:r>
                              <w:r w:rsidRPr="00FD6170">
                                <w:rPr>
                                  <w:b/>
                                  <w:noProof/>
                                  <w:color w:val="auto"/>
                                </w:rPr>
                                <w:t>(C)</w:t>
                              </w:r>
                              <w:r>
                                <w:rPr>
                                  <w:noProof/>
                                  <w:color w:val="auto"/>
                                </w:rPr>
                                <w:t xml:space="preserve"> Combination of the data used for A and B, showing improved separation. </w:t>
                              </w:r>
                              <w:r w:rsidRPr="00FD6170">
                                <w:rPr>
                                  <w:b/>
                                  <w:noProof/>
                                  <w:color w:val="auto"/>
                                </w:rPr>
                                <w:t>(D)</w:t>
                              </w:r>
                              <w:r>
                                <w:rPr>
                                  <w:noProof/>
                                  <w:color w:val="auto"/>
                                </w:rPr>
                                <w:t xml:space="preserve"> Table of classification accuracies for projects A-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956D4D0" id="Group 602" o:spid="_x0000_s1341" style="position:absolute;left:0;text-align:left;margin-left:242.4pt;margin-top:127.65pt;width:213.85pt;height:569.8pt;z-index:251795456;mso-height-relative:margin" coordorigin=",-762" coordsize="27158,72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">
                <v:group id="Group 3" o:spid="_x0000_s1342" style="position:absolute;top:-762;width:27158;height:55689" coordorigin=",-1056" coordsize="37669,7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">
                  <v:shape id="Picture 592" o:spid="_x0000_s1343" type="#_x0000_t75" alt="Image preview" style="position:absolute;left:4958;top:57581;width:32352;height:18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">
                    <v:imagedata r:id="rId30" o:title="Image preview"/>
                  </v:shape>
                  <v:group id="Group 593" o:spid="_x0000_s1344" style="position:absolute;top:-1056;width:37669;height:56708" coordorigin=",-1056" coordsize="37669,56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Picture 594" o:spid="_x0000_s1345" type="#_x0000_t75" style="position:absolute;top:869;width:35814;height:17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">
                      <v:imagedata r:id="rId31" o:title="" croptop="4261f" cropbottom="2836f" cropleft="4690f" cropright="6017f"/>
                      <v:path arrowok="t"/>
                    </v:shape>
                    <v:shape id="Picture 595" o:spid="_x0000_s1346" type="#_x0000_t75" style="position:absolute;top:19214;width:37078;height:18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">
                      <v:imagedata r:id="rId32" o:title="" croptop="4388f" cropbottom="834f" cropleft="3969f" cropright="4294f"/>
                      <v:path arrowok="t"/>
                    </v:shape>
                    <v:shape id="Picture 596" o:spid="_x0000_s1347" type="#_x0000_t75" style="position:absolute;left:672;top:38177;width:36997;height:17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">
                      <v:imagedata r:id="rId33" o:title=""/>
                      <v:path arrowok="t"/>
                    </v:shape>
                    <v:shape id="TextBox 148" o:spid="_x0000_s1348" type="#_x0000_t202" style="position:absolute;left:1571;top:-1056;width:4981;height:6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" filled="f" stroked="f">
                      <v:textbox>
                        <w:txbxContent>
                          <w:p w14:paraId="4CD18B83" w14:textId="77777777" w:rsidR="00F45122" w:rsidRPr="0098343D" w:rsidRDefault="00F45122" w:rsidP="0098343D">
                            <w:pPr>
                              <w:pStyle w:val="NormalWeb"/>
                              <w:spacing w:before="0" w:beforeAutospacing="0" w:after="0" w:afterAutospacing="0"/>
                              <w:rPr>
                                <w:sz w:val="44"/>
                              </w:rPr>
                            </w:pPr>
                            <w:r w:rsidRPr="0098343D">
                              <w:rPr>
                                <w:rFonts w:asciiTheme="minorHAnsi" w:hAnsi="Calibri" w:cstheme="minorBidi"/>
                                <w:b/>
                                <w:bCs/>
                                <w:color w:val="000000" w:themeColor="text1"/>
                                <w:kern w:val="24"/>
                                <w:sz w:val="36"/>
                                <w:szCs w:val="36"/>
                              </w:rPr>
                              <w:t>A</w:t>
                            </w:r>
                          </w:p>
                        </w:txbxContent>
                      </v:textbox>
                    </v:shape>
                    <v:shape id="TextBox 186" o:spid="_x0000_s1349" type="#_x0000_t202" style="position:absolute;left:1571;top:17287;width:3607;height:7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" filled="f" stroked="f">
                      <v:textbox>
                        <w:txbxContent>
                          <w:p w14:paraId="04AF78D7"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185" o:spid="_x0000_s1350" type="#_x0000_t202" style="position:absolute;left:1781;top:36021;width:3177;height:6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" filled="f" stroked="f">
                      <v:textbox>
                        <w:txbxContent>
                          <w:p w14:paraId="1DE210E9"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group>
                  <v:shape id="TextBox 187" o:spid="_x0000_s1351" type="#_x0000_t202" style="position:absolute;left:2179;top:54620;width:3305;height:4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" filled="f" stroked="f">
                    <v:textbox>
                      <w:txbxContent>
                        <w:p w14:paraId="65550C94" w14:textId="77777777" w:rsidR="00F45122" w:rsidRDefault="00F45122" w:rsidP="0098343D">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v:group>
                <v:shape id="Text Box 238" o:spid="_x0000_s1352" type="#_x0000_t202" style="position:absolute;left:326;top:55408;width:26340;height:16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" stroked="f">
                  <v:textbox inset="0,0,0,0">
                    <w:txbxContent>
                      <w:p w14:paraId="62138957" w14:textId="7E35B8F1" w:rsidR="00F45122" w:rsidRPr="00FD6170" w:rsidRDefault="00F45122" w:rsidP="00803AFF">
                        <w:pPr>
                          <w:pStyle w:val="Caption"/>
                          <w:jc w:val="both"/>
                          <w:rPr>
                            <w:color w:val="auto"/>
                          </w:rPr>
                        </w:pPr>
                        <w:r w:rsidRPr="003640CE">
                          <w:rPr>
                            <w:b/>
                            <w:color w:val="auto"/>
                          </w:rPr>
                          <w:t xml:space="preserve">Figure </w:t>
                        </w:r>
                        <w:r w:rsidRPr="003640CE">
                          <w:rPr>
                            <w:b/>
                            <w:color w:val="auto"/>
                          </w:rPr>
                          <w:fldChar w:fldCharType="begin"/>
                        </w:r>
                        <w:r w:rsidRPr="003640CE">
                          <w:rPr>
                            <w:b/>
                            <w:color w:val="auto"/>
                          </w:rPr>
                          <w:instrText xml:space="preserve"> SEQ Figure \* ARABIC </w:instrText>
                        </w:r>
                        <w:r w:rsidRPr="003640CE">
                          <w:rPr>
                            <w:b/>
                            <w:color w:val="auto"/>
                          </w:rPr>
                          <w:fldChar w:fldCharType="separate"/>
                        </w:r>
                        <w:r w:rsidR="00851765">
                          <w:rPr>
                            <w:b/>
                            <w:noProof/>
                            <w:color w:val="auto"/>
                          </w:rPr>
                          <w:t>4</w:t>
                        </w:r>
                        <w:r w:rsidRPr="003640CE">
                          <w:rPr>
                            <w:b/>
                            <w:color w:val="auto"/>
                          </w:rPr>
                          <w:fldChar w:fldCharType="end"/>
                        </w:r>
                        <w:r w:rsidRPr="003640CE">
                          <w:rPr>
                            <w:b/>
                            <w:color w:val="auto"/>
                          </w:rPr>
                          <w:t xml:space="preserve">: </w:t>
                        </w:r>
                        <w:r>
                          <w:rPr>
                            <w:b/>
                            <w:color w:val="auto"/>
                          </w:rPr>
                          <w:t>(A)</w:t>
                        </w:r>
                        <w:r w:rsidRPr="003640CE">
                          <w:rPr>
                            <w:color w:val="auto"/>
                          </w:rPr>
                          <w:t xml:space="preserve"> Projection of the first three principal</w:t>
                        </w:r>
                        <w:r w:rsidRPr="003640CE">
                          <w:rPr>
                            <w:noProof/>
                            <w:color w:val="auto"/>
                          </w:rPr>
                          <w:t xml:space="preserve"> components for the spontaneous Raman spectra of 4 strains of </w:t>
                        </w:r>
                        <w:r w:rsidRPr="00897C37">
                          <w:rPr>
                            <w:i w:val="0"/>
                            <w:noProof/>
                            <w:color w:val="auto"/>
                          </w:rPr>
                          <w:t>S. aureus</w:t>
                        </w:r>
                        <w:r w:rsidRPr="003640CE">
                          <w:rPr>
                            <w:noProof/>
                            <w:color w:val="auto"/>
                          </w:rPr>
                          <w:t xml:space="preserve"> and 4 strains of </w:t>
                        </w:r>
                        <w:r w:rsidRPr="00897C37">
                          <w:rPr>
                            <w:i w:val="0"/>
                            <w:noProof/>
                            <w:color w:val="auto"/>
                          </w:rPr>
                          <w:t>P. aeruginosa</w:t>
                        </w:r>
                        <w:r>
                          <w:rPr>
                            <w:noProof/>
                            <w:color w:val="auto"/>
                          </w:rPr>
                          <w:t xml:space="preserve"> taken with 785nm excitation</w:t>
                        </w:r>
                        <w:r w:rsidRPr="003640CE">
                          <w:rPr>
                            <w:noProof/>
                            <w:color w:val="auto"/>
                          </w:rPr>
                          <w:t>.</w:t>
                        </w:r>
                        <w:r>
                          <w:rPr>
                            <w:noProof/>
                            <w:color w:val="auto"/>
                          </w:rPr>
                          <w:t xml:space="preserve"> Good separation of the classes belonging to </w:t>
                        </w:r>
                        <w:r w:rsidRPr="00897C37">
                          <w:rPr>
                            <w:i w:val="0"/>
                            <w:noProof/>
                            <w:color w:val="auto"/>
                          </w:rPr>
                          <w:t>S. aureus</w:t>
                        </w:r>
                        <w:r>
                          <w:rPr>
                            <w:noProof/>
                            <w:color w:val="auto"/>
                          </w:rPr>
                          <w:t xml:space="preserve">, but poor separation of </w:t>
                        </w:r>
                        <w:r w:rsidRPr="00897C37">
                          <w:rPr>
                            <w:i w:val="0"/>
                            <w:noProof/>
                            <w:color w:val="auto"/>
                          </w:rPr>
                          <w:t>P. aeruginosa</w:t>
                        </w:r>
                        <w:r w:rsidRPr="003640CE">
                          <w:rPr>
                            <w:noProof/>
                            <w:color w:val="auto"/>
                          </w:rPr>
                          <w:t xml:space="preserve"> </w:t>
                        </w:r>
                        <w:r>
                          <w:rPr>
                            <w:noProof/>
                            <w:color w:val="auto"/>
                          </w:rPr>
                          <w:t>(</w:t>
                        </w:r>
                        <w:r>
                          <w:rPr>
                            <w:b/>
                            <w:noProof/>
                            <w:color w:val="auto"/>
                          </w:rPr>
                          <w:t>B)</w:t>
                        </w:r>
                        <w:r w:rsidRPr="003640CE">
                          <w:rPr>
                            <w:noProof/>
                            <w:color w:val="auto"/>
                          </w:rPr>
                          <w:t xml:space="preserve"> </w:t>
                        </w:r>
                        <w:r>
                          <w:rPr>
                            <w:noProof/>
                            <w:color w:val="auto"/>
                          </w:rPr>
                          <w:t xml:space="preserve">Projection of the first three principal components of the </w:t>
                        </w:r>
                        <w:r w:rsidRPr="003640CE">
                          <w:rPr>
                            <w:noProof/>
                            <w:color w:val="auto"/>
                          </w:rPr>
                          <w:t xml:space="preserve">spontaneous Raman spectra of 4 strains of </w:t>
                        </w:r>
                        <w:r w:rsidRPr="00897C37">
                          <w:rPr>
                            <w:i w:val="0"/>
                            <w:noProof/>
                            <w:color w:val="auto"/>
                          </w:rPr>
                          <w:t>S. aureus</w:t>
                        </w:r>
                        <w:r w:rsidRPr="003640CE">
                          <w:rPr>
                            <w:noProof/>
                            <w:color w:val="auto"/>
                          </w:rPr>
                          <w:t xml:space="preserve"> and 4 strains of </w:t>
                        </w:r>
                        <w:r w:rsidRPr="00897C37">
                          <w:rPr>
                            <w:i w:val="0"/>
                            <w:noProof/>
                            <w:color w:val="auto"/>
                          </w:rPr>
                          <w:t>P. aeruginosa</w:t>
                        </w:r>
                        <w:r>
                          <w:rPr>
                            <w:noProof/>
                            <w:color w:val="auto"/>
                          </w:rPr>
                          <w:t xml:space="preserve"> taken with 532nm excitation. </w:t>
                        </w:r>
                        <w:r w:rsidRPr="00FD6170">
                          <w:rPr>
                            <w:b/>
                            <w:noProof/>
                            <w:color w:val="auto"/>
                          </w:rPr>
                          <w:t>(C)</w:t>
                        </w:r>
                        <w:r>
                          <w:rPr>
                            <w:noProof/>
                            <w:color w:val="auto"/>
                          </w:rPr>
                          <w:t xml:space="preserve"> Combination of the data used for A and B, showing improved separation. </w:t>
                        </w:r>
                        <w:r w:rsidRPr="00FD6170">
                          <w:rPr>
                            <w:b/>
                            <w:noProof/>
                            <w:color w:val="auto"/>
                          </w:rPr>
                          <w:t>(D)</w:t>
                        </w:r>
                        <w:r>
                          <w:rPr>
                            <w:noProof/>
                            <w:color w:val="auto"/>
                          </w:rPr>
                          <w:t xml:space="preserve"> Table of classification accuracies for projects A-C.</w:t>
                        </w:r>
                      </w:p>
                    </w:txbxContent>
                  </v:textbox>
                </v:shape>
                <w10:wrap type="topAndBottom"/>
              </v:group>
            </w:pict>
          </mc:Fallback>
        </mc:AlternateContent>
      </w:r>
      <w:r w:rsidRPr="009D25D8">
        <w:t xml:space="preserve">the drug resistant epidemic strain, EMRSA-16. This strain is white in appearance, and is known not to express </w:t>
      </w:r>
      <w:proofErr w:type="spellStart"/>
      <w:r w:rsidRPr="009D25D8">
        <w:t>staphyloxanthin</w:t>
      </w:r>
      <w:proofErr w:type="spellEnd"/>
      <w:r w:rsidRPr="009D25D8">
        <w:t xml:space="preserve"> </w:t>
      </w:r>
      <w:r w:rsidRPr="009D25D8">
        <w:rPr>
          <w:b/>
        </w:rPr>
        <w:t xml:space="preserve">(Figure </w:t>
      </w:r>
      <w:r w:rsidR="00991AC5" w:rsidRPr="009D25D8">
        <w:rPr>
          <w:b/>
        </w:rPr>
        <w:t>S</w:t>
      </w:r>
      <w:r w:rsidR="00442239" w:rsidRPr="009D25D8">
        <w:rPr>
          <w:b/>
        </w:rPr>
        <w:t>5</w:t>
      </w:r>
      <w:r w:rsidRPr="009D25D8">
        <w:rPr>
          <w:b/>
        </w:rPr>
        <w:t>)</w:t>
      </w:r>
      <w:r w:rsidRPr="009D25D8">
        <w:fldChar w:fldCharType="begin"/>
      </w:r>
      <w:r w:rsidR="00DA1C96" w:rsidRPr="009D25D8">
        <w:instrText xml:space="preserve"> ADDIN EN.CITE &lt;EndNote&gt;&lt;Cite&gt;&lt;Author&gt;McAdam&lt;/Author&gt;&lt;Year&gt;2012&lt;/Year&gt;&lt;RecNum&gt;285&lt;/RecNum&gt;&lt;DisplayText&gt;&lt;style face="superscript"&gt;37&lt;/style&gt;&lt;/DisplayText&gt;&lt;record&gt;&lt;rec-number&gt;285&lt;/rec-number&gt;&lt;foreign-keys&gt;&lt;key app="EN" db-id="zpxrt9exkf9xaoeaf28p9p0z9vwe5wzsp9es" timestamp="1588539735"&gt;285&lt;/key&gt;&lt;/foreign-keys&gt;&lt;ref-type name="Journal Article"&gt;17&lt;/ref-type&gt;&lt;contributors&gt;&lt;authors&gt;&lt;author&gt;McAdam, Paul R.&lt;/author&gt;&lt;author&gt;Templeton, Kate E.&lt;/author&gt;&lt;author&gt;Edwards, Giles F.&lt;/author&gt;&lt;author&gt;Holden, Matthew T. G.&lt;/author&gt;&lt;author&gt;Feil, Edward J.&lt;/author&gt;&lt;author&gt;Aanensen, David M.&lt;/author&gt;&lt;author&gt;Bargawi, Hiba J. A.&lt;/author&gt;&lt;author&gt;Spratt, Brian G.&lt;/author&gt;&lt;author&gt;Bentley, Stephen D.&lt;/author&gt;&lt;author&gt;Parkhill, Julian&lt;/author&gt;&lt;author&gt;Enright, Mark C.&lt;/author&gt;&lt;author&gt;Holmes, Anne&lt;/author&gt;&lt;author&gt;Girvan, E. Kirsty&lt;/author&gt;&lt;author&gt;Godfrey, Paul A.&lt;/author&gt;&lt;author&gt;Feldgarden, Michael&lt;/author&gt;&lt;author&gt;Kearns, Angela M.&lt;/author&gt;&lt;author&gt;Rambaut, Andrew&lt;/author&gt;&lt;author&gt;Robinson, D. Ashley&lt;/author&gt;&lt;author&gt;Fitzgerald, J. Ross&lt;/author&gt;&lt;/authors&gt;&lt;/contributors&gt;&lt;titles&gt;&lt;title&gt;Molecular tracing of the emergence, adaptation, and transmission of hospital-associated methicillin-resistant &amp;amp;lt;em&amp;amp;gt;Staphylococcus aureus&amp;amp;lt;/em&amp;amp;gt&lt;/title&gt;&lt;secondary-title&gt;Proceedings of the National Academy of Sciences&lt;/secondary-title&gt;&lt;/titles&gt;&lt;periodical&gt;&lt;full-title&gt;Proceedings of the National Academy of Sciences&lt;/full-title&gt;&lt;/periodical&gt;&lt;pages&gt;9107&lt;/pages&gt;&lt;volume&gt;109&lt;/volume&gt;&lt;number&gt;23&lt;/number&gt;&lt;dates&gt;&lt;year&gt;2012&lt;/year&gt;&lt;/dates&gt;&lt;urls&gt;&lt;related-urls&gt;&lt;url&gt;http://www.pnas.org/content/109/23/9107.abstract&lt;/url&gt;&lt;/related-urls&gt;&lt;/urls&gt;&lt;electronic-resource-num&gt;10.1073/pnas.1202869109&lt;/electronic-resource-num&gt;&lt;/record&gt;&lt;/Cite&gt;&lt;/EndNote&gt;</w:instrText>
      </w:r>
      <w:r w:rsidRPr="009D25D8">
        <w:fldChar w:fldCharType="separate"/>
      </w:r>
      <w:r w:rsidR="00DA1C96" w:rsidRPr="009D25D8">
        <w:rPr>
          <w:noProof/>
          <w:vertAlign w:val="superscript"/>
        </w:rPr>
        <w:t>37</w:t>
      </w:r>
      <w:r w:rsidRPr="009D25D8">
        <w:fldChar w:fldCharType="end"/>
      </w:r>
      <w:r w:rsidRPr="009D25D8">
        <w:t xml:space="preserve">. A full assignment of peaks present in the spectra presented here is provided in </w:t>
      </w:r>
      <w:r w:rsidRPr="009D25D8">
        <w:rPr>
          <w:b/>
        </w:rPr>
        <w:t>Figure S</w:t>
      </w:r>
      <w:r w:rsidR="00442239" w:rsidRPr="009D25D8">
        <w:rPr>
          <w:b/>
        </w:rPr>
        <w:t>6</w:t>
      </w:r>
      <w:r w:rsidRPr="009D25D8">
        <w:t>.</w:t>
      </w:r>
      <w:r w:rsidR="00803AFF" w:rsidRPr="009D25D8">
        <w:rPr>
          <w:noProof/>
          <w:u w:val="single"/>
        </w:rPr>
        <w:t xml:space="preserve"> </w:t>
      </w:r>
    </w:p>
    <w:p w14:paraId="51EE7B31" w14:textId="2469537E" w:rsidR="005923CE" w:rsidRPr="009D25D8" w:rsidRDefault="00A04542" w:rsidP="00FE1A39">
      <w:pPr>
        <w:spacing w:line="259" w:lineRule="auto"/>
        <w:jc w:val="both"/>
      </w:pPr>
      <w:r w:rsidRPr="009D25D8">
        <w:t>Of</w:t>
      </w:r>
      <w:r w:rsidR="005923CE" w:rsidRPr="009D25D8">
        <w:t xml:space="preserve"> interest in these spectra is the observation of carotenoid pre-resonance at 785nm, and its absence at 532nm. It is common in studies of carotenoid species to use excitations in the range of 488nm, as these are known to provide strong enhancement of these molecules; however, the broad absorbance of many carotenoids  extends up to </w:t>
      </w:r>
      <w:r w:rsidR="0084733E" w:rsidRPr="009D25D8">
        <w:t xml:space="preserve">around </w:t>
      </w:r>
      <w:r w:rsidR="005923CE" w:rsidRPr="009D25D8">
        <w:t>500nm wavelengths</w:t>
      </w:r>
      <w:r w:rsidR="0084733E" w:rsidRPr="009D25D8">
        <w:t xml:space="preserve"> </w:t>
      </w:r>
      <w:r w:rsidR="005923CE" w:rsidRPr="009D25D8">
        <w:fldChar w:fldCharType="begin">
          <w:fldData xml:space="preserve">PEVuZE5vdGU+PENpdGU+PEF1dGhvcj5JZ29yPC9BdXRob3I+PFllYXI+MjAwNTwvWWVhcj48UmVj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</w:fldData>
        </w:fldChar>
      </w:r>
      <w:r w:rsidR="00DA1C96" w:rsidRPr="009D25D8">
        <w:instrText xml:space="preserve"> ADDIN EN.CITE </w:instrText>
      </w:r>
      <w:r w:rsidR="00DA1C96" w:rsidRPr="009D25D8">
        <w:fldChar w:fldCharType="begin">
          <w:fldData xml:space="preserve">PEVuZE5vdGU+PENpdGU+PEF1dGhvcj5JZ29yPC9BdXRob3I+PFllYXI+MjAwNTwvWWVhcj48UmVj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</w:fldData>
        </w:fldChar>
      </w:r>
      <w:r w:rsidR="00DA1C96" w:rsidRPr="009D25D8">
        <w:instrText xml:space="preserve"> ADDIN EN.CITE.DATA </w:instrText>
      </w:r>
      <w:r w:rsidR="00DA1C96" w:rsidRPr="009D25D8">
        <w:fldChar w:fldCharType="end"/>
      </w:r>
      <w:r w:rsidR="005923CE" w:rsidRPr="009D25D8">
        <w:fldChar w:fldCharType="separate"/>
      </w:r>
      <w:r w:rsidR="00DA1C96" w:rsidRPr="009D25D8">
        <w:rPr>
          <w:noProof/>
          <w:vertAlign w:val="superscript"/>
        </w:rPr>
        <w:t>38-40</w:t>
      </w:r>
      <w:r w:rsidR="005923CE" w:rsidRPr="009D25D8">
        <w:fldChar w:fldCharType="end"/>
      </w:r>
      <w:r w:rsidR="005923CE" w:rsidRPr="009D25D8">
        <w:t>, and should therefore be pre-resonant with 532nm excitation</w:t>
      </w:r>
      <w:r w:rsidR="0084733E" w:rsidRPr="009D25D8">
        <w:t xml:space="preserve"> </w:t>
      </w:r>
      <w:r w:rsidR="005923CE" w:rsidRPr="009D25D8">
        <w:fldChar w:fldCharType="begin"/>
      </w:r>
      <w:r w:rsidR="00DA1C96" w:rsidRPr="009D25D8">
        <w:instrText xml:space="preserve"> ADDIN EN.CITE &lt;EndNote&gt;&lt;Cite&gt;&lt;Author&gt;Igor&lt;/Author&gt;&lt;Year&gt;2005&lt;/Year&gt;&lt;RecNum&gt;289&lt;/RecNum&gt;&lt;DisplayText&gt;&lt;style face="superscript"&gt;38&lt;/style&gt;&lt;/DisplayText&gt;&lt;record&gt;&lt;rec-number&gt;289&lt;/rec-number&gt;&lt;foreign-keys&gt;&lt;key app="EN" db-id="zpxrt9exkf9xaoeaf28p9p0z9vwe5wzsp9es" timestamp="1588545163"&gt;289&lt;/key&gt;&lt;/foreign-keys&gt;&lt;ref-type name="Journal Article"&gt;17&lt;/ref-type&gt;&lt;contributors&gt;&lt;authors&gt;&lt;author&gt;Igor, V. Ermakov&lt;/author&gt;&lt;author&gt;Mohsen, Sharifzadeh&lt;/author&gt;&lt;author&gt;Maia, R. Ermakova&lt;/author&gt;&lt;author&gt;Werner, Gellermann&lt;/author&gt;&lt;/authors&gt;&lt;/contributors&gt;&lt;titles&gt;&lt;title&gt;Resonance Raman detection of carotenoid antioxidants in living human tissue&lt;/title&gt;&lt;secondary-title&gt;Journal of Biomedical Optics&lt;/secondary-title&gt;&lt;/titles&gt;&lt;periodical&gt;&lt;full-title&gt;Journal of Biomedical Optics&lt;/full-title&gt;&lt;abbr-1&gt;BIOMEDO&lt;/abbr-1&gt;&lt;/periodical&gt;&lt;pages&gt;1-18&lt;/pages&gt;&lt;volume&gt;10&lt;/volume&gt;&lt;number&gt;6&lt;/number&gt;&lt;dates&gt;&lt;year&gt;2005&lt;/year&gt;&lt;pub-dates&gt;&lt;date&gt;11/1&lt;/date&gt;&lt;/pub-dates&gt;&lt;/dates&gt;&lt;urls&gt;&lt;related-urls&gt;&lt;url&gt;https://doi.org/10.1117/1.2139974&lt;/url&gt;&lt;/related-urls&gt;&lt;/urls&gt;&lt;electronic-resource-num&gt;10.1117/1.2139974&lt;/electronic-resource-num&gt;&lt;/record&gt;&lt;/Cite&gt;&lt;/EndNote&gt;</w:instrText>
      </w:r>
      <w:r w:rsidR="005923CE" w:rsidRPr="009D25D8">
        <w:fldChar w:fldCharType="separate"/>
      </w:r>
      <w:r w:rsidR="00DA1C96" w:rsidRPr="009D25D8">
        <w:rPr>
          <w:noProof/>
          <w:vertAlign w:val="superscript"/>
        </w:rPr>
        <w:t>38</w:t>
      </w:r>
      <w:r w:rsidR="005923CE" w:rsidRPr="009D25D8">
        <w:fldChar w:fldCharType="end"/>
      </w:r>
      <w:r w:rsidR="005923CE" w:rsidRPr="009D25D8">
        <w:t xml:space="preserve">. </w:t>
      </w:r>
      <w:r w:rsidR="00AA05C4" w:rsidRPr="009D25D8">
        <w:t>The use of 785nm excitation for this purpose is uncommon, but large Raman peaks associated with carotenoids</w:t>
      </w:r>
      <w:r w:rsidR="007F54F2" w:rsidRPr="009D25D8">
        <w:t xml:space="preserve"> in</w:t>
      </w:r>
      <w:r w:rsidR="00AA05C4" w:rsidRPr="009D25D8">
        <w:t xml:space="preserve"> SA and a narrow subset of strains of the related </w:t>
      </w:r>
      <w:r w:rsidR="00AA05C4" w:rsidRPr="009D25D8">
        <w:rPr>
          <w:i/>
        </w:rPr>
        <w:t>S. epidermidis</w:t>
      </w:r>
      <w:r w:rsidR="00AA05C4" w:rsidRPr="009D25D8">
        <w:t xml:space="preserve"> have been detected at 785nm </w:t>
      </w:r>
      <w:r w:rsidR="00AA05C4" w:rsidRPr="009D25D8">
        <w:fldChar w:fldCharType="begin"/>
      </w:r>
      <w:r w:rsidR="00DA1C96" w:rsidRPr="009D25D8">
        <w:instrText xml:space="preserve"> ADDIN EN.CITE &lt;EndNote&gt;&lt;Cite&gt;&lt;Author&gt;Rebrošová&lt;/Author&gt;&lt;Year&gt;2017&lt;/Year&gt;&lt;RecNum&gt;389&lt;/RecNum&gt;&lt;DisplayText&gt;&lt;style face="superscript"&gt;41&lt;/style&gt;&lt;/DisplayText&gt;&lt;record&gt;&lt;rec-number&gt;389&lt;/rec-number&gt;&lt;foreign-keys&gt;&lt;key app="EN" db-id="zpxrt9exkf9xaoeaf28p9p0z9vwe5wzsp9es" timestamp="1590425868"&gt;389&lt;/key&gt;&lt;/foreign-keys&gt;&lt;ref-type name="Journal Article"&gt;17&lt;/ref-type&gt;&lt;contributors&gt;&lt;authors&gt;&lt;author&gt;Katarína Rebrošová&lt;/author&gt;&lt;author&gt;Martin Šiler&lt;/author&gt;&lt;author&gt;Ota Samek&lt;/author&gt;&lt;author&gt;Filip Růžička&lt;/author&gt;&lt;author&gt;Silvie Bernatová&lt;/author&gt;&lt;author&gt;Jan Ježek&lt;/author&gt;&lt;author&gt;Pavel Zemánek&lt;/author&gt;&lt;author&gt;Veronika Holá&lt;/author&gt;&lt;/authors&gt;&lt;/contributors&gt;&lt;titles&gt;&lt;title&gt;Differentiation between Staphylococcus aureus and Staphylococcus epidermidis strains using Raman spectroscopy&lt;/title&gt;&lt;secondary-title&gt;Future Microbiology&lt;/secondary-title&gt;&lt;/titles&gt;&lt;periodical&gt;&lt;full-title&gt;Future Microbiology&lt;/full-title&gt;&lt;/periodical&gt;&lt;pages&gt;881-890&lt;/pages&gt;&lt;volume&gt;12&lt;/volume&gt;&lt;number&gt;10&lt;/number&gt;&lt;keywords&gt;&lt;keyword&gt;Raman spectroscopy,rapid diagnostics,Staphylococcus epidermidis,Staphyococcus aureus&lt;/keyword&gt;&lt;/keywords&gt;&lt;dates&gt;&lt;year&gt;2017&lt;/year&gt;&lt;/dates&gt;&lt;accession-num&gt;28686040&lt;/accession-num&gt;&lt;urls&gt;&lt;related-urls&gt;&lt;url&gt;https://www.futuremedicine.com/doi/abs/10.2217/fmb-2016-0224&lt;/url&gt;&lt;/related-urls&gt;&lt;/urls&gt;&lt;electronic-resource-num&gt;10.2217/fmb-2016-0224&lt;/electronic-resource-num&gt;&lt;/record&gt;&lt;/Cite&gt;&lt;/EndNote&gt;</w:instrText>
      </w:r>
      <w:r w:rsidR="00AA05C4" w:rsidRPr="009D25D8">
        <w:fldChar w:fldCharType="separate"/>
      </w:r>
      <w:r w:rsidR="00DA1C96" w:rsidRPr="009D25D8">
        <w:rPr>
          <w:noProof/>
          <w:vertAlign w:val="superscript"/>
        </w:rPr>
        <w:t>41</w:t>
      </w:r>
      <w:r w:rsidR="00AA05C4" w:rsidRPr="009D25D8">
        <w:fldChar w:fldCharType="end"/>
      </w:r>
      <w:r w:rsidR="00AA05C4" w:rsidRPr="009D25D8">
        <w:t>.</w:t>
      </w:r>
    </w:p>
    <w:p w14:paraId="61204DE0" w14:textId="6845CE87" w:rsidR="009C495C" w:rsidRPr="009D25D8" w:rsidRDefault="009C495C" w:rsidP="007F54F2">
      <w:pPr>
        <w:spacing w:line="259" w:lineRule="auto"/>
        <w:jc w:val="both"/>
      </w:pPr>
      <w:r w:rsidRPr="009D25D8">
        <w:t>In order to determine whether on using the combination of resonant/pre-resonant and non-resonant excitation there was an improvement in distinction ability</w:t>
      </w:r>
      <w:r w:rsidR="004D7F6B" w:rsidRPr="009D25D8">
        <w:t>,</w:t>
      </w:r>
      <w:r w:rsidRPr="009D25D8">
        <w:t xml:space="preserve"> we carried out classification of spectra of different bacterial strains. We recorded as successful classification when a spectrum </w:t>
      </w:r>
      <w:r w:rsidR="00B04220" w:rsidRPr="009D25D8">
        <w:t>was</w:t>
      </w:r>
      <w:r w:rsidRPr="009D25D8">
        <w:t xml:space="preserve"> within the 95% confidence </w:t>
      </w:r>
      <w:r w:rsidR="00B04220" w:rsidRPr="009D25D8">
        <w:t>interval for a</w:t>
      </w:r>
      <w:r w:rsidRPr="009D25D8">
        <w:t xml:space="preserve"> strain. Any </w:t>
      </w:r>
      <w:r w:rsidRPr="009D25D8">
        <w:t xml:space="preserve">spectra that appeared outside of </w:t>
      </w:r>
      <w:r w:rsidR="00B04220" w:rsidRPr="009D25D8">
        <w:t>the confidence or within multiple confidence intervals of the same or different strains were r</w:t>
      </w:r>
      <w:r w:rsidRPr="009D25D8">
        <w:t xml:space="preserve">egarded as unsuccessful. When the spectra were subjected to PCA, it was found that </w:t>
      </w:r>
      <w:r w:rsidR="00B04220" w:rsidRPr="009D25D8">
        <w:t xml:space="preserve">the data with </w:t>
      </w:r>
      <w:r w:rsidRPr="009D25D8">
        <w:t>785nm excitation</w:t>
      </w:r>
      <w:r w:rsidR="00B04220" w:rsidRPr="009D25D8">
        <w:t xml:space="preserve"> alone</w:t>
      </w:r>
      <w:r w:rsidRPr="009D25D8">
        <w:t xml:space="preserve"> gave clear separation of the four strains of SA but poor separation of PA, leading to a poor </w:t>
      </w:r>
      <w:r w:rsidRPr="009D25D8">
        <w:lastRenderedPageBreak/>
        <w:t>classification accuracy of 60% across the 8 strains tested</w:t>
      </w:r>
      <w:r w:rsidRPr="009D25D8">
        <w:rPr>
          <w:i/>
        </w:rPr>
        <w:t xml:space="preserve"> </w:t>
      </w:r>
      <w:r w:rsidRPr="009D25D8">
        <w:t>(</w:t>
      </w:r>
      <w:r w:rsidR="00B5342F" w:rsidRPr="009D25D8">
        <w:rPr>
          <w:b/>
        </w:rPr>
        <w:t xml:space="preserve">Figure </w:t>
      </w:r>
      <w:r w:rsidR="00417AA2" w:rsidRPr="009D25D8">
        <w:rPr>
          <w:b/>
        </w:rPr>
        <w:t>4</w:t>
      </w:r>
      <w:r w:rsidRPr="009D25D8">
        <w:rPr>
          <w:b/>
        </w:rPr>
        <w:t>A</w:t>
      </w:r>
      <w:r w:rsidRPr="009D25D8">
        <w:t>)</w:t>
      </w:r>
      <w:r w:rsidR="00B04220" w:rsidRPr="009D25D8">
        <w:t>. S</w:t>
      </w:r>
      <w:r w:rsidRPr="009D25D8">
        <w:t xml:space="preserve">pectra taken at 532nm excitation </w:t>
      </w:r>
      <w:r w:rsidR="00B04220" w:rsidRPr="009D25D8">
        <w:t xml:space="preserve">alone </w:t>
      </w:r>
      <w:r w:rsidRPr="009D25D8">
        <w:t>gave better separation of PA strains than of SA, but still relatively low classification accuracy, at 88.75% (</w:t>
      </w:r>
      <w:r w:rsidRPr="009D25D8">
        <w:rPr>
          <w:b/>
        </w:rPr>
        <w:t xml:space="preserve">Figure </w:t>
      </w:r>
      <w:r w:rsidR="00417AA2" w:rsidRPr="009D25D8">
        <w:rPr>
          <w:b/>
        </w:rPr>
        <w:t>4</w:t>
      </w:r>
      <w:r w:rsidRPr="009D25D8">
        <w:rPr>
          <w:b/>
        </w:rPr>
        <w:t>B</w:t>
      </w:r>
      <w:r w:rsidRPr="009D25D8">
        <w:t>). We then combined the two sets of spectra together in an effort to improve the classification accuracy. Both sets of normalised spectra were concatenated and PCA was performed.  It was found that classification accuracies improved to 93.75% (</w:t>
      </w:r>
      <w:r w:rsidRPr="009D25D8">
        <w:rPr>
          <w:b/>
        </w:rPr>
        <w:t xml:space="preserve">Figure </w:t>
      </w:r>
      <w:r w:rsidR="00417AA2" w:rsidRPr="009D25D8">
        <w:rPr>
          <w:b/>
        </w:rPr>
        <w:t>4</w:t>
      </w:r>
      <w:r w:rsidRPr="009D25D8">
        <w:rPr>
          <w:b/>
        </w:rPr>
        <w:t>C</w:t>
      </w:r>
      <w:r w:rsidRPr="009D25D8">
        <w:t>). Additionally, in this analyses it was found that accuracy of classification was higher when spectra were classified without polynomial background subtraction (</w:t>
      </w:r>
      <w:r w:rsidRPr="009D25D8">
        <w:rPr>
          <w:b/>
        </w:rPr>
        <w:t>Figure S</w:t>
      </w:r>
      <w:r w:rsidR="00442239" w:rsidRPr="009D25D8">
        <w:rPr>
          <w:b/>
        </w:rPr>
        <w:t>7</w:t>
      </w:r>
      <w:r w:rsidRPr="009D25D8">
        <w:t>), indicating that the fluorescent background present in the Raman spectra encodes information that is useful in improving classification accuracy.</w:t>
      </w:r>
      <w:r w:rsidR="00182546" w:rsidRPr="009D25D8">
        <w:rPr>
          <w:noProof/>
          <w:lang w:eastAsia="en-GB"/>
        </w:rPr>
        <w:t xml:space="preserve"> </w:t>
      </w:r>
      <w:r w:rsidR="002A6F7F" w:rsidRPr="009D25D8">
        <w:rPr>
          <w:noProof/>
          <w:lang w:eastAsia="en-GB"/>
        </w:rPr>
        <w:t>We attribute the decrease in accuracy after background subtraction to the fact that the luminescent background is unique to each strain</w:t>
      </w:r>
      <w:r w:rsidR="00E00124" w:rsidRPr="009D25D8">
        <w:rPr>
          <w:noProof/>
          <w:lang w:eastAsia="en-GB"/>
        </w:rPr>
        <w:t xml:space="preserve"> (As seen in </w:t>
      </w:r>
      <w:r w:rsidR="00E00124" w:rsidRPr="009D25D8">
        <w:rPr>
          <w:b/>
          <w:noProof/>
          <w:lang w:eastAsia="en-GB"/>
        </w:rPr>
        <w:t>Figure S</w:t>
      </w:r>
      <w:r w:rsidR="00442239" w:rsidRPr="009D25D8">
        <w:rPr>
          <w:b/>
          <w:noProof/>
          <w:lang w:eastAsia="en-GB"/>
        </w:rPr>
        <w:t>2</w:t>
      </w:r>
      <w:r w:rsidR="00E00124" w:rsidRPr="009D25D8">
        <w:rPr>
          <w:noProof/>
          <w:lang w:eastAsia="en-GB"/>
        </w:rPr>
        <w:t>)</w:t>
      </w:r>
      <w:r w:rsidR="002A6F7F" w:rsidRPr="009D25D8">
        <w:rPr>
          <w:noProof/>
          <w:lang w:eastAsia="en-GB"/>
        </w:rPr>
        <w:t>, and</w:t>
      </w:r>
      <w:r w:rsidR="005560A4" w:rsidRPr="009D25D8">
        <w:rPr>
          <w:noProof/>
          <w:lang w:eastAsia="en-GB"/>
        </w:rPr>
        <w:t xml:space="preserve"> excitation wavelength.</w:t>
      </w:r>
      <w:r w:rsidR="002A6F7F" w:rsidRPr="009D25D8">
        <w:rPr>
          <w:noProof/>
          <w:lang w:eastAsia="en-GB"/>
        </w:rPr>
        <w:t xml:space="preserve"> </w:t>
      </w:r>
      <w:r w:rsidR="005560A4" w:rsidRPr="009D25D8">
        <w:rPr>
          <w:noProof/>
          <w:lang w:eastAsia="en-GB"/>
        </w:rPr>
        <w:t>Whilst there is typically broad similarity in the shape of the fluorescence, differences in the background within a species can be indicative of differences in the strain. This is the case with SA NCTC 13143, which shows a different background from other SA strains at the low wavenumber end of the spectrum. Additionally, the level of fluorescence varies between species and strains.</w:t>
      </w:r>
      <w:r w:rsidR="0009427C" w:rsidRPr="009D25D8">
        <w:rPr>
          <w:noProof/>
          <w:lang w:eastAsia="en-GB"/>
        </w:rPr>
        <w:t xml:space="preserve"> Classification of the bacterial spectra based on just the background actually yields a classification of 59.38%</w:t>
      </w:r>
      <w:r w:rsidR="00501327" w:rsidRPr="009D25D8">
        <w:rPr>
          <w:noProof/>
          <w:lang w:eastAsia="en-GB"/>
        </w:rPr>
        <w:t>, which is comparable to 785nm Raman spectra (</w:t>
      </w:r>
      <w:r w:rsidR="004226D5" w:rsidRPr="009D25D8">
        <w:rPr>
          <w:b/>
          <w:noProof/>
          <w:lang w:eastAsia="en-GB"/>
        </w:rPr>
        <w:t>Figure S8</w:t>
      </w:r>
      <w:r w:rsidR="00501327" w:rsidRPr="009D25D8">
        <w:rPr>
          <w:noProof/>
          <w:lang w:eastAsia="en-GB"/>
        </w:rPr>
        <w:t>)</w:t>
      </w:r>
      <w:r w:rsidR="0009427C" w:rsidRPr="009D25D8">
        <w:rPr>
          <w:noProof/>
          <w:lang w:eastAsia="en-GB"/>
        </w:rPr>
        <w:t>.</w:t>
      </w:r>
      <w:r w:rsidR="005560A4" w:rsidRPr="009D25D8">
        <w:rPr>
          <w:noProof/>
          <w:lang w:eastAsia="en-GB"/>
        </w:rPr>
        <w:t xml:space="preserve"> H</w:t>
      </w:r>
      <w:r w:rsidR="002A6F7F" w:rsidRPr="009D25D8">
        <w:rPr>
          <w:noProof/>
          <w:lang w:eastAsia="en-GB"/>
        </w:rPr>
        <w:t>ence</w:t>
      </w:r>
      <w:r w:rsidR="005560A4" w:rsidRPr="009D25D8">
        <w:rPr>
          <w:noProof/>
          <w:lang w:eastAsia="en-GB"/>
        </w:rPr>
        <w:t>, the luminescence</w:t>
      </w:r>
      <w:r w:rsidR="002A6F7F" w:rsidRPr="009D25D8">
        <w:rPr>
          <w:noProof/>
          <w:lang w:eastAsia="en-GB"/>
        </w:rPr>
        <w:t xml:space="preserve"> provides unique information that is lost upon background subtraction.</w:t>
      </w:r>
    </w:p>
    <w:p w14:paraId="0F20B68E" w14:textId="4F8D7B98" w:rsidR="00BA58EC" w:rsidRPr="009D25D8" w:rsidRDefault="0084733E" w:rsidP="00D03EC6">
      <w:pPr>
        <w:spacing w:line="259" w:lineRule="auto"/>
        <w:jc w:val="both"/>
      </w:pPr>
      <w:r w:rsidRPr="009D25D8">
        <w:t>For diagnostic applications</w:t>
      </w:r>
      <w:r w:rsidR="007F54F2" w:rsidRPr="009D25D8">
        <w:t>, an accuracy</w:t>
      </w:r>
      <w:r w:rsidR="003E4B7C" w:rsidRPr="009D25D8">
        <w:t xml:space="preserve"> of 100% is highly desirable</w:t>
      </w:r>
      <w:r w:rsidR="004D7F6B" w:rsidRPr="009D25D8">
        <w:t>,</w:t>
      </w:r>
      <w:r w:rsidR="003E4B7C" w:rsidRPr="009D25D8">
        <w:t xml:space="preserve"> </w:t>
      </w:r>
      <w:r w:rsidR="004D7F6B" w:rsidRPr="009D25D8">
        <w:t xml:space="preserve">whereas </w:t>
      </w:r>
      <w:r w:rsidR="003E4B7C" w:rsidRPr="009D25D8">
        <w:t xml:space="preserve">with PCA of the combined data we </w:t>
      </w:r>
      <w:r w:rsidR="001E0819" w:rsidRPr="009D25D8">
        <w:t>achieved</w:t>
      </w:r>
      <w:r w:rsidR="003E4B7C" w:rsidRPr="009D25D8">
        <w:t xml:space="preserve"> 93.75%</w:t>
      </w:r>
      <w:r w:rsidRPr="009D25D8">
        <w:t xml:space="preserve">. </w:t>
      </w:r>
      <w:r w:rsidR="003E4B7C" w:rsidRPr="009D25D8">
        <w:t>Hence, in order t</w:t>
      </w:r>
      <w:r w:rsidRPr="009D25D8">
        <w:t xml:space="preserve">o improve classification accuracy, </w:t>
      </w:r>
      <w:r w:rsidR="003E4B7C" w:rsidRPr="009D25D8">
        <w:t>we used</w:t>
      </w:r>
      <w:r w:rsidRPr="009D25D8">
        <w:t xml:space="preserve"> a more sophisticated classifier. </w:t>
      </w:r>
      <w:r w:rsidR="001E0819" w:rsidRPr="009D25D8">
        <w:t xml:space="preserve">We used </w:t>
      </w:r>
      <w:r w:rsidR="007F54F2" w:rsidRPr="009D25D8">
        <w:t>support vector machine (</w:t>
      </w:r>
      <w:r w:rsidRPr="009D25D8">
        <w:t>SVM</w:t>
      </w:r>
      <w:r w:rsidR="007F54F2" w:rsidRPr="009D25D8">
        <w:t>)</w:t>
      </w:r>
      <w:r w:rsidR="00E33AE5" w:rsidRPr="009D25D8">
        <w:t xml:space="preserve">, </w:t>
      </w:r>
      <w:r w:rsidR="00BA58EC" w:rsidRPr="009D25D8">
        <w:t>and</w:t>
      </w:r>
      <w:r w:rsidR="00E33AE5" w:rsidRPr="009D25D8">
        <w:t xml:space="preserve"> attempted PCA-SVM</w:t>
      </w:r>
      <w:r w:rsidR="00DD0C9A" w:rsidRPr="009D25D8">
        <w:t xml:space="preserve"> as a point of comparison</w:t>
      </w:r>
      <w:r w:rsidRPr="009D25D8">
        <w:t xml:space="preserve">. </w:t>
      </w:r>
      <w:r w:rsidR="00E33AE5" w:rsidRPr="009D25D8">
        <w:t>For PCA-SVM, t</w:t>
      </w:r>
      <w:r w:rsidRPr="009D25D8">
        <w:t>en principle components were established from the eight strains, at indiv</w:t>
      </w:r>
      <w:r w:rsidR="003E4B7C" w:rsidRPr="009D25D8">
        <w:t xml:space="preserve">idual excitation wavelengths </w:t>
      </w:r>
      <w:r w:rsidR="004D7F6B" w:rsidRPr="009D25D8">
        <w:t>and</w:t>
      </w:r>
      <w:r w:rsidRPr="009D25D8">
        <w:t xml:space="preserve"> the combined </w:t>
      </w:r>
      <w:r w:rsidR="003E4B7C" w:rsidRPr="009D25D8">
        <w:t xml:space="preserve">multi-excitation </w:t>
      </w:r>
      <w:r w:rsidRPr="009D25D8">
        <w:t>data</w:t>
      </w:r>
      <w:r w:rsidR="00E33AE5" w:rsidRPr="009D25D8">
        <w:t xml:space="preserve">, and these were fed into </w:t>
      </w:r>
      <w:r w:rsidR="00E11DBD" w:rsidRPr="009D25D8">
        <w:rPr>
          <w:noProof/>
          <w:lang w:eastAsia="en-GB"/>
        </w:rPr>
        <mc:AlternateContent>
          <mc:Choice Requires="wpg">
            <w:drawing>
              <wp:anchor distT="0" distB="0" distL="114300" distR="114300" simplePos="0" relativeHeight="251799552" behindDoc="0" locked="0" layoutInCell="1" allowOverlap="1" wp14:anchorId="38207AFB" wp14:editId="2F63038D">
                <wp:simplePos x="0" y="0"/>
                <wp:positionH relativeFrom="column">
                  <wp:posOffset>-121920</wp:posOffset>
                </wp:positionH>
                <wp:positionV relativeFrom="paragraph">
                  <wp:posOffset>16329</wp:posOffset>
                </wp:positionV>
                <wp:extent cx="2788920" cy="5364480"/>
                <wp:effectExtent l="0" t="0" r="0" b="7620"/>
                <wp:wrapTopAndBottom/>
                <wp:docPr id="603" name="Group 603"/>
                <wp:cNvGraphicFramePr/>
                <a:graphic xmlns:a="http://schemas.openxmlformats.org/drawingml/2006/main">
                  <a:graphicData uri="http://schemas.microsoft.com/office/word/2010/wordprocessingGroup">
                    <wpg:wgp>
                      <wpg:cNvGrpSpPr/>
                      <wpg:grpSpPr>
                        <a:xfrm>
                          <a:off x="0" y="0"/>
                          <a:ext cx="2788920" cy="5364480"/>
                          <a:chOff x="0" y="0"/>
                          <a:chExt cx="2788920" cy="5364532"/>
                        </a:xfrm>
                      </wpg:grpSpPr>
                      <wps:wsp>
                        <wps:cNvPr id="13" name="Text Box 13"/>
                        <wps:cNvSpPr txBox="1"/>
                        <wps:spPr>
                          <a:xfrm>
                            <a:off x="144780" y="4206051"/>
                            <a:ext cx="2590800" cy="1158481"/>
                          </a:xfrm>
                          <a:prstGeom prst="rect">
                            <a:avLst/>
                          </a:prstGeom>
                          <a:solidFill>
                            <a:prstClr val="white"/>
                          </a:solidFill>
                          <a:ln>
                            <a:noFill/>
                          </a:ln>
                        </wps:spPr>
                        <wps:txbx>
                          <w:txbxContent>
                            <w:p w14:paraId="58651FA8" w14:textId="6637FB45" w:rsidR="00F45122" w:rsidRPr="00AB3B24" w:rsidRDefault="00F45122" w:rsidP="0017027C">
                              <w:pPr>
                                <w:pStyle w:val="Caption"/>
                                <w:jc w:val="both"/>
                                <w:rPr>
                                  <w:color w:val="auto"/>
                                </w:rPr>
                              </w:pPr>
                              <w:r w:rsidRPr="00AB3B24">
                                <w:rPr>
                                  <w:b/>
                                  <w:color w:val="auto"/>
                                </w:rPr>
                                <w:t xml:space="preserve">Figure </w:t>
                              </w:r>
                              <w:r w:rsidRPr="00AB3B24">
                                <w:rPr>
                                  <w:b/>
                                  <w:color w:val="auto"/>
                                </w:rPr>
                                <w:fldChar w:fldCharType="begin"/>
                              </w:r>
                              <w:r w:rsidRPr="00AB3B24">
                                <w:rPr>
                                  <w:b/>
                                  <w:color w:val="auto"/>
                                </w:rPr>
                                <w:instrText xml:space="preserve"> SEQ Figure \* ARABIC </w:instrText>
                              </w:r>
                              <w:r w:rsidRPr="00AB3B24">
                                <w:rPr>
                                  <w:b/>
                                  <w:color w:val="auto"/>
                                </w:rPr>
                                <w:fldChar w:fldCharType="separate"/>
                              </w:r>
                              <w:r w:rsidR="00851765">
                                <w:rPr>
                                  <w:b/>
                                  <w:noProof/>
                                  <w:color w:val="auto"/>
                                </w:rPr>
                                <w:t>5</w:t>
                              </w:r>
                              <w:r w:rsidRPr="00AB3B24">
                                <w:rPr>
                                  <w:b/>
                                  <w:color w:val="auto"/>
                                </w:rPr>
                                <w:fldChar w:fldCharType="end"/>
                              </w:r>
                              <w:r w:rsidRPr="00AB3B24">
                                <w:rPr>
                                  <w:b/>
                                  <w:color w:val="auto"/>
                                </w:rPr>
                                <w:t>:</w:t>
                              </w:r>
                              <w:r w:rsidRPr="00AB3B24">
                                <w:rPr>
                                  <w:color w:val="auto"/>
                                </w:rPr>
                                <w:t xml:space="preserve"> C</w:t>
                              </w:r>
                              <w:r>
                                <w:rPr>
                                  <w:color w:val="auto"/>
                                </w:rPr>
                                <w:t xml:space="preserve">lassification accuracies for </w:t>
                              </w:r>
                              <w:r w:rsidRPr="00AB3B24">
                                <w:rPr>
                                  <w:color w:val="auto"/>
                                </w:rPr>
                                <w:t xml:space="preserve">SVM of </w:t>
                              </w:r>
                              <w:r>
                                <w:rPr>
                                  <w:color w:val="auto"/>
                                </w:rPr>
                                <w:t>pure pellets of bacterial strains</w:t>
                              </w:r>
                              <w:r w:rsidRPr="00AB3B24">
                                <w:rPr>
                                  <w:color w:val="auto"/>
                                </w:rPr>
                                <w:t xml:space="preserve"> </w:t>
                              </w:r>
                              <w:r>
                                <w:rPr>
                                  <w:color w:val="auto"/>
                                </w:rPr>
                                <w:t>at</w:t>
                              </w:r>
                              <w:r w:rsidRPr="00AB3B24">
                                <w:rPr>
                                  <w:color w:val="auto"/>
                                </w:rPr>
                                <w:t xml:space="preserve"> </w:t>
                              </w:r>
                              <w:r w:rsidRPr="00AB3B24">
                                <w:rPr>
                                  <w:b/>
                                  <w:color w:val="auto"/>
                                </w:rPr>
                                <w:t>(A)</w:t>
                              </w:r>
                              <w:r w:rsidRPr="00AB3B24">
                                <w:rPr>
                                  <w:color w:val="auto"/>
                                </w:rPr>
                                <w:t xml:space="preserve"> 785nm excitation, </w:t>
                              </w:r>
                              <w:r w:rsidRPr="00AB3B24">
                                <w:rPr>
                                  <w:b/>
                                  <w:color w:val="auto"/>
                                </w:rPr>
                                <w:t>(B)</w:t>
                              </w:r>
                              <w:r w:rsidRPr="00AB3B24">
                                <w:rPr>
                                  <w:color w:val="auto"/>
                                </w:rPr>
                                <w:t xml:space="preserve"> 532nm excitation, and </w:t>
                              </w:r>
                              <w:r w:rsidRPr="00AB3B24">
                                <w:rPr>
                                  <w:b/>
                                  <w:color w:val="auto"/>
                                </w:rPr>
                                <w:t>(C)</w:t>
                              </w:r>
                              <w:r w:rsidRPr="00AB3B24">
                                <w:rPr>
                                  <w:color w:val="auto"/>
                                </w:rPr>
                                <w:t xml:space="preserve"> for concatenated spectra (785 &amp; 532nm), showing im</w:t>
                              </w:r>
                              <w:r>
                                <w:rPr>
                                  <w:color w:val="auto"/>
                                </w:rPr>
                                <w:t xml:space="preserve">proved classification accuracy for concatenated spectra, particularly in the case of </w:t>
                              </w:r>
                              <w:r>
                                <w:rPr>
                                  <w:i w:val="0"/>
                                  <w:color w:val="auto"/>
                                </w:rPr>
                                <w:t>P. aeruginosa</w:t>
                              </w:r>
                              <w:r>
                                <w:rPr>
                                  <w:color w:val="auto"/>
                                </w:rPr>
                                <w:t xml:space="preserve"> strains. </w:t>
                              </w:r>
                              <w:r w:rsidRPr="00BF5B96">
                                <w:rPr>
                                  <w:color w:val="auto"/>
                                </w:rPr>
                                <w:t>The size of green balls correspond to the number of correct identifications for that species. Red balls indicate incorrect classifications</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668" name="Group 10"/>
                        <wpg:cNvGrpSpPr/>
                        <wpg:grpSpPr>
                          <a:xfrm>
                            <a:off x="0" y="0"/>
                            <a:ext cx="2788920" cy="4165600"/>
                            <a:chOff x="0" y="0"/>
                            <a:chExt cx="3780155" cy="5645922"/>
                          </a:xfrm>
                        </wpg:grpSpPr>
                        <wpg:grpSp>
                          <wpg:cNvPr id="1669" name="Group 1669"/>
                          <wpg:cNvGrpSpPr/>
                          <wpg:grpSpPr>
                            <a:xfrm>
                              <a:off x="0" y="0"/>
                              <a:ext cx="3779839" cy="1794384"/>
                              <a:chOff x="0" y="0"/>
                              <a:chExt cx="3779839" cy="1794384"/>
                            </a:xfrm>
                          </wpg:grpSpPr>
                          <pic:pic xmlns:pic="http://schemas.openxmlformats.org/drawingml/2006/picture">
                            <pic:nvPicPr>
                              <pic:cNvPr id="1670" name="Picture 1670"/>
                              <pic:cNvPicPr>
                                <a:picLocks noChangeAspect="1"/>
                              </pic:cNvPicPr>
                            </pic:nvPicPr>
                            <pic:blipFill rotWithShape="1">
                              <a:blip r:embed="rId34" cstate="print">
                                <a:extLst>
                                  <a:ext uri="{28A0092B-C50C-407E-A947-70E740481C1C}">
                                    <a14:useLocalDpi xmlns:a14="http://schemas.microsoft.com/office/drawing/2010/main" val="0"/>
                                  </a:ext>
                                </a:extLst>
                              </a:blip>
                              <a:srcRect r="8593" b="10490"/>
                              <a:stretch/>
                            </pic:blipFill>
                            <pic:spPr>
                              <a:xfrm>
                                <a:off x="0" y="84323"/>
                                <a:ext cx="3779839" cy="1710061"/>
                              </a:xfrm>
                              <a:prstGeom prst="rect">
                                <a:avLst/>
                              </a:prstGeom>
                            </pic:spPr>
                          </pic:pic>
                          <wps:wsp>
                            <wps:cNvPr id="1671" name="TextBox 17"/>
                            <wps:cNvSpPr txBox="1"/>
                            <wps:spPr>
                              <a:xfrm>
                                <a:off x="0" y="0"/>
                                <a:ext cx="315595" cy="548018"/>
                              </a:xfrm>
                              <a:prstGeom prst="rect">
                                <a:avLst/>
                              </a:prstGeom>
                              <a:noFill/>
                            </wps:spPr>
                            <wps:txbx>
                              <w:txbxContent>
                                <w:p w14:paraId="5F4BE84E" w14:textId="77777777" w:rsidR="00F45122" w:rsidRDefault="00F45122" w:rsidP="00C13DA1">
                                  <w:pPr>
                                    <w:pStyle w:val="NormalWeb"/>
                                    <w:spacing w:before="0"/>
                                  </w:pPr>
                                  <w:r>
                                    <w:rPr>
                                      <w:rFonts w:asciiTheme="minorHAnsi" w:hAnsi="Calibri" w:cstheme="minorBidi"/>
                                      <w:color w:val="000000" w:themeColor="text1"/>
                                      <w:kern w:val="24"/>
                                      <w:sz w:val="36"/>
                                      <w:szCs w:val="36"/>
                                    </w:rPr>
                                    <w:t>A</w:t>
                                  </w:r>
                                </w:p>
                              </w:txbxContent>
                            </wps:txbx>
                            <wps:bodyPr wrap="square" rtlCol="0">
                              <a:noAutofit/>
                            </wps:bodyPr>
                          </wps:wsp>
                        </wpg:grpSp>
                        <wpg:grpSp>
                          <wpg:cNvPr id="1672" name="Group 1672"/>
                          <wpg:cNvGrpSpPr/>
                          <wpg:grpSpPr>
                            <a:xfrm>
                              <a:off x="0" y="1972785"/>
                              <a:ext cx="3779839" cy="1794432"/>
                              <a:chOff x="0" y="1972785"/>
                              <a:chExt cx="3779839" cy="1794432"/>
                            </a:xfrm>
                          </wpg:grpSpPr>
                          <pic:pic xmlns:pic="http://schemas.openxmlformats.org/drawingml/2006/picture">
                            <pic:nvPicPr>
                              <pic:cNvPr id="1673" name="Picture 1673"/>
                              <pic:cNvPicPr>
                                <a:picLocks noChangeAspect="1"/>
                              </pic:cNvPicPr>
                            </pic:nvPicPr>
                            <pic:blipFill rotWithShape="1">
                              <a:blip r:embed="rId35" cstate="print">
                                <a:extLst>
                                  <a:ext uri="{28A0092B-C50C-407E-A947-70E740481C1C}">
                                    <a14:useLocalDpi xmlns:a14="http://schemas.microsoft.com/office/drawing/2010/main" val="0"/>
                                  </a:ext>
                                </a:extLst>
                              </a:blip>
                              <a:srcRect r="8899" b="9821"/>
                              <a:stretch/>
                            </pic:blipFill>
                            <pic:spPr>
                              <a:xfrm>
                                <a:off x="0" y="2057156"/>
                                <a:ext cx="3779839" cy="1710061"/>
                              </a:xfrm>
                              <a:prstGeom prst="rect">
                                <a:avLst/>
                              </a:prstGeom>
                            </pic:spPr>
                          </pic:pic>
                          <wps:wsp>
                            <wps:cNvPr id="1674" name="TextBox 18"/>
                            <wps:cNvSpPr txBox="1"/>
                            <wps:spPr>
                              <a:xfrm>
                                <a:off x="2968" y="1972785"/>
                                <a:ext cx="307340" cy="548018"/>
                              </a:xfrm>
                              <a:prstGeom prst="rect">
                                <a:avLst/>
                              </a:prstGeom>
                              <a:noFill/>
                            </wps:spPr>
                            <wps:txbx>
                              <w:txbxContent>
                                <w:p w14:paraId="7E1BE9A0" w14:textId="77777777" w:rsidR="00F45122" w:rsidRDefault="00F45122" w:rsidP="00C13DA1">
                                  <w:pPr>
                                    <w:pStyle w:val="NormalWeb"/>
                                    <w:spacing w:before="0"/>
                                  </w:pPr>
                                  <w:r>
                                    <w:rPr>
                                      <w:rFonts w:asciiTheme="minorHAnsi" w:hAnsi="Calibri" w:cstheme="minorBidi"/>
                                      <w:color w:val="000000" w:themeColor="text1"/>
                                      <w:kern w:val="24"/>
                                      <w:sz w:val="36"/>
                                      <w:szCs w:val="36"/>
                                    </w:rPr>
                                    <w:t>B</w:t>
                                  </w:r>
                                </w:p>
                              </w:txbxContent>
                            </wps:txbx>
                            <wps:bodyPr wrap="square" rtlCol="0">
                              <a:noAutofit/>
                            </wps:bodyPr>
                          </wps:wsp>
                        </wpg:grpSp>
                        <wpg:grpSp>
                          <wpg:cNvPr id="1675" name="Group 1675"/>
                          <wpg:cNvGrpSpPr/>
                          <wpg:grpSpPr>
                            <a:xfrm>
                              <a:off x="3283" y="3851445"/>
                              <a:ext cx="3776872" cy="1794477"/>
                              <a:chOff x="3283" y="3851445"/>
                              <a:chExt cx="3776872" cy="1794477"/>
                            </a:xfrm>
                          </wpg:grpSpPr>
                          <pic:pic xmlns:pic="http://schemas.openxmlformats.org/drawingml/2006/picture">
                            <pic:nvPicPr>
                              <pic:cNvPr id="1676" name="Picture 1676"/>
                              <pic:cNvPicPr>
                                <a:picLocks noChangeAspect="1"/>
                              </pic:cNvPicPr>
                            </pic:nvPicPr>
                            <pic:blipFill rotWithShape="1">
                              <a:blip r:embed="rId36" cstate="print">
                                <a:extLst>
                                  <a:ext uri="{28A0092B-C50C-407E-A947-70E740481C1C}">
                                    <a14:useLocalDpi xmlns:a14="http://schemas.microsoft.com/office/drawing/2010/main" val="0"/>
                                  </a:ext>
                                </a:extLst>
                              </a:blip>
                              <a:srcRect r="9053" b="9486"/>
                              <a:stretch/>
                            </pic:blipFill>
                            <pic:spPr>
                              <a:xfrm>
                                <a:off x="3283" y="3935862"/>
                                <a:ext cx="3776872" cy="1710060"/>
                              </a:xfrm>
                              <a:prstGeom prst="rect">
                                <a:avLst/>
                              </a:prstGeom>
                            </pic:spPr>
                          </pic:pic>
                          <wps:wsp>
                            <wps:cNvPr id="1677" name="TextBox 19"/>
                            <wps:cNvSpPr txBox="1"/>
                            <wps:spPr>
                              <a:xfrm>
                                <a:off x="87493" y="3851445"/>
                                <a:ext cx="304800" cy="548018"/>
                              </a:xfrm>
                              <a:prstGeom prst="rect">
                                <a:avLst/>
                              </a:prstGeom>
                              <a:noFill/>
                            </wps:spPr>
                            <wps:txbx>
                              <w:txbxContent>
                                <w:p w14:paraId="0FDEA88C" w14:textId="77777777" w:rsidR="00F45122" w:rsidRDefault="00F45122" w:rsidP="00C13DA1">
                                  <w:pPr>
                                    <w:pStyle w:val="NormalWeb"/>
                                    <w:spacing w:before="0"/>
                                  </w:pPr>
                                  <w:r>
                                    <w:rPr>
                                      <w:rFonts w:asciiTheme="minorHAnsi" w:hAnsi="Calibri" w:cstheme="minorBidi"/>
                                      <w:color w:val="000000" w:themeColor="text1"/>
                                      <w:kern w:val="24"/>
                                      <w:sz w:val="36"/>
                                      <w:szCs w:val="36"/>
                                    </w:rPr>
                                    <w:t>C</w:t>
                                  </w:r>
                                </w:p>
                              </w:txbxContent>
                            </wps:txbx>
                            <wps:bodyPr wrap="square" rtlCol="0">
                              <a:noAutofit/>
                            </wps:bodyPr>
                          </wps:wsp>
                        </wpg:grpSp>
                      </wpg:grpSp>
                    </wpg:wgp>
                  </a:graphicData>
                </a:graphic>
                <wp14:sizeRelH relativeFrom="margin">
                  <wp14:pctWidth>0</wp14:pctWidth>
                </wp14:sizeRelH>
              </wp:anchor>
            </w:drawing>
          </mc:Choice>
          <mc:Fallback>
            <w:pict>
              <v:group w14:anchorId="38207AFB" id="Group 603" o:spid="_x0000_s1353" style="position:absolute;left:0;text-align:left;margin-left:-9.6pt;margin-top:1.3pt;width:219.6pt;height:422.4pt;z-index:251799552;mso-width-relative:margin" coordsize="27889,53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">
                <v:shape id="Text Box 13" o:spid="_x0000_s1354" type="#_x0000_t202" style="position:absolute;left:1447;top:42060;width:25908;height:11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58651FA8" w14:textId="6637FB45" w:rsidR="00F45122" w:rsidRPr="00AB3B24" w:rsidRDefault="00F45122" w:rsidP="0017027C">
                        <w:pPr>
                          <w:pStyle w:val="Caption"/>
                          <w:jc w:val="both"/>
                          <w:rPr>
                            <w:color w:val="auto"/>
                          </w:rPr>
                        </w:pPr>
                        <w:r w:rsidRPr="00AB3B24">
                          <w:rPr>
                            <w:b/>
                            <w:color w:val="auto"/>
                          </w:rPr>
                          <w:t xml:space="preserve">Figure </w:t>
                        </w:r>
                        <w:r w:rsidRPr="00AB3B24">
                          <w:rPr>
                            <w:b/>
                            <w:color w:val="auto"/>
                          </w:rPr>
                          <w:fldChar w:fldCharType="begin"/>
                        </w:r>
                        <w:r w:rsidRPr="00AB3B24">
                          <w:rPr>
                            <w:b/>
                            <w:color w:val="auto"/>
                          </w:rPr>
                          <w:instrText xml:space="preserve"> SEQ Figure \* ARABIC </w:instrText>
                        </w:r>
                        <w:r w:rsidRPr="00AB3B24">
                          <w:rPr>
                            <w:b/>
                            <w:color w:val="auto"/>
                          </w:rPr>
                          <w:fldChar w:fldCharType="separate"/>
                        </w:r>
                        <w:r w:rsidR="00851765">
                          <w:rPr>
                            <w:b/>
                            <w:noProof/>
                            <w:color w:val="auto"/>
                          </w:rPr>
                          <w:t>5</w:t>
                        </w:r>
                        <w:r w:rsidRPr="00AB3B24">
                          <w:rPr>
                            <w:b/>
                            <w:color w:val="auto"/>
                          </w:rPr>
                          <w:fldChar w:fldCharType="end"/>
                        </w:r>
                        <w:r w:rsidRPr="00AB3B24">
                          <w:rPr>
                            <w:b/>
                            <w:color w:val="auto"/>
                          </w:rPr>
                          <w:t>:</w:t>
                        </w:r>
                        <w:r w:rsidRPr="00AB3B24">
                          <w:rPr>
                            <w:color w:val="auto"/>
                          </w:rPr>
                          <w:t xml:space="preserve"> C</w:t>
                        </w:r>
                        <w:r>
                          <w:rPr>
                            <w:color w:val="auto"/>
                          </w:rPr>
                          <w:t xml:space="preserve">lassification accuracies for </w:t>
                        </w:r>
                        <w:r w:rsidRPr="00AB3B24">
                          <w:rPr>
                            <w:color w:val="auto"/>
                          </w:rPr>
                          <w:t xml:space="preserve">SVM of </w:t>
                        </w:r>
                        <w:r>
                          <w:rPr>
                            <w:color w:val="auto"/>
                          </w:rPr>
                          <w:t>pure pellets of bacterial strains</w:t>
                        </w:r>
                        <w:r w:rsidRPr="00AB3B24">
                          <w:rPr>
                            <w:color w:val="auto"/>
                          </w:rPr>
                          <w:t xml:space="preserve"> </w:t>
                        </w:r>
                        <w:r>
                          <w:rPr>
                            <w:color w:val="auto"/>
                          </w:rPr>
                          <w:t>at</w:t>
                        </w:r>
                        <w:r w:rsidRPr="00AB3B24">
                          <w:rPr>
                            <w:color w:val="auto"/>
                          </w:rPr>
                          <w:t xml:space="preserve"> </w:t>
                        </w:r>
                        <w:r w:rsidRPr="00AB3B24">
                          <w:rPr>
                            <w:b/>
                            <w:color w:val="auto"/>
                          </w:rPr>
                          <w:t>(A)</w:t>
                        </w:r>
                        <w:r w:rsidRPr="00AB3B24">
                          <w:rPr>
                            <w:color w:val="auto"/>
                          </w:rPr>
                          <w:t xml:space="preserve"> 785nm excitation, </w:t>
                        </w:r>
                        <w:r w:rsidRPr="00AB3B24">
                          <w:rPr>
                            <w:b/>
                            <w:color w:val="auto"/>
                          </w:rPr>
                          <w:t>(B)</w:t>
                        </w:r>
                        <w:r w:rsidRPr="00AB3B24">
                          <w:rPr>
                            <w:color w:val="auto"/>
                          </w:rPr>
                          <w:t xml:space="preserve"> 532nm excitation, and </w:t>
                        </w:r>
                        <w:r w:rsidRPr="00AB3B24">
                          <w:rPr>
                            <w:b/>
                            <w:color w:val="auto"/>
                          </w:rPr>
                          <w:t>(C)</w:t>
                        </w:r>
                        <w:r w:rsidRPr="00AB3B24">
                          <w:rPr>
                            <w:color w:val="auto"/>
                          </w:rPr>
                          <w:t xml:space="preserve"> for concatenated spectra (785 &amp; 532nm), showing im</w:t>
                        </w:r>
                        <w:r>
                          <w:rPr>
                            <w:color w:val="auto"/>
                          </w:rPr>
                          <w:t xml:space="preserve">proved classification accuracy for concatenated spectra, particularly in the case of </w:t>
                        </w:r>
                        <w:r>
                          <w:rPr>
                            <w:i w:val="0"/>
                            <w:color w:val="auto"/>
                          </w:rPr>
                          <w:t>P. aeruginosa</w:t>
                        </w:r>
                        <w:r>
                          <w:rPr>
                            <w:color w:val="auto"/>
                          </w:rPr>
                          <w:t xml:space="preserve"> strains. </w:t>
                        </w:r>
                        <w:r w:rsidRPr="00BF5B96">
                          <w:rPr>
                            <w:color w:val="auto"/>
                          </w:rPr>
                          <w:t>The size of green balls correspond to the number of correct identifications for that species. Red balls indicate incorrect classifications</w:t>
                        </w:r>
                        <w:r>
                          <w:rPr>
                            <w:color w:val="auto"/>
                          </w:rPr>
                          <w:t>.</w:t>
                        </w:r>
                      </w:p>
                    </w:txbxContent>
                  </v:textbox>
                </v:shape>
                <v:group id="Group 10" o:spid="_x0000_s1355" style="position:absolute;width:27889;height:41656" coordsize="37801,5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">
                  <v:group id="Group 1669" o:spid="_x0000_s1356" style="position:absolute;width:37798;height:17943" coordsize="37798,17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">
                    <v:shape id="Picture 1670" o:spid="_x0000_s1357" type="#_x0000_t75" style="position:absolute;top:843;width:37798;height:17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">
                      <v:imagedata r:id="rId37" o:title="" cropbottom="6875f" cropright="5632f"/>
                      <v:path arrowok="t"/>
                    </v:shape>
                    <v:shape id="TextBox 17" o:spid="_x0000_s1358" type="#_x0000_t202" style="position:absolute;width:3155;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" filled="f" stroked="f">
                      <v:textbox>
                        <w:txbxContent>
                          <w:p w14:paraId="5F4BE84E" w14:textId="77777777" w:rsidR="00F45122" w:rsidRDefault="00F45122" w:rsidP="00C13DA1">
                            <w:pPr>
                              <w:pStyle w:val="NormalWeb"/>
                              <w:spacing w:before="0"/>
                            </w:pPr>
                            <w:r>
                              <w:rPr>
                                <w:rFonts w:asciiTheme="minorHAnsi" w:hAnsi="Calibri" w:cstheme="minorBidi"/>
                                <w:color w:val="000000" w:themeColor="text1"/>
                                <w:kern w:val="24"/>
                                <w:sz w:val="36"/>
                                <w:szCs w:val="36"/>
                              </w:rPr>
                              <w:t>A</w:t>
                            </w:r>
                          </w:p>
                        </w:txbxContent>
                      </v:textbox>
                    </v:shape>
                  </v:group>
                  <v:group id="Group 1672" o:spid="_x0000_s1359" style="position:absolute;top:19727;width:37798;height:17945" coordorigin=",19727" coordsize="37798,17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">
                    <v:shape id="Picture 1673" o:spid="_x0000_s1360" type="#_x0000_t75" style="position:absolute;top:20571;width:37798;height:17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">
                      <v:imagedata r:id="rId38" o:title="" cropbottom="6436f" cropright="5832f"/>
                      <v:path arrowok="t"/>
                    </v:shape>
                    <v:shape id="TextBox 18" o:spid="_x0000_s1361" type="#_x0000_t202" style="position:absolute;left:29;top:19727;width:3074;height:5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" filled="f" stroked="f">
                      <v:textbox>
                        <w:txbxContent>
                          <w:p w14:paraId="7E1BE9A0" w14:textId="77777777" w:rsidR="00F45122" w:rsidRDefault="00F45122" w:rsidP="00C13DA1">
                            <w:pPr>
                              <w:pStyle w:val="NormalWeb"/>
                              <w:spacing w:before="0"/>
                            </w:pPr>
                            <w:r>
                              <w:rPr>
                                <w:rFonts w:asciiTheme="minorHAnsi" w:hAnsi="Calibri" w:cstheme="minorBidi"/>
                                <w:color w:val="000000" w:themeColor="text1"/>
                                <w:kern w:val="24"/>
                                <w:sz w:val="36"/>
                                <w:szCs w:val="36"/>
                              </w:rPr>
                              <w:t>B</w:t>
                            </w:r>
                          </w:p>
                        </w:txbxContent>
                      </v:textbox>
                    </v:shape>
                  </v:group>
                  <v:group id="Group 1675" o:spid="_x0000_s1362" style="position:absolute;left:32;top:38514;width:37769;height:17945" coordorigin="32,38514" coordsize="37768,17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">
                    <v:shape id="Picture 1676" o:spid="_x0000_s1363" type="#_x0000_t75" style="position:absolute;left:32;top:39358;width:37769;height:17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">
                      <v:imagedata r:id="rId39" o:title="" cropbottom="6217f" cropright="5933f"/>
                      <v:path arrowok="t"/>
                    </v:shape>
                    <v:shape id="TextBox 19" o:spid="_x0000_s1364" type="#_x0000_t202" style="position:absolute;left:874;top:38514;width:3048;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" filled="f" stroked="f">
                      <v:textbox>
                        <w:txbxContent>
                          <w:p w14:paraId="0FDEA88C" w14:textId="77777777" w:rsidR="00F45122" w:rsidRDefault="00F45122" w:rsidP="00C13DA1">
                            <w:pPr>
                              <w:pStyle w:val="NormalWeb"/>
                              <w:spacing w:before="0"/>
                            </w:pPr>
                            <w:r>
                              <w:rPr>
                                <w:rFonts w:asciiTheme="minorHAnsi" w:hAnsi="Calibri" w:cstheme="minorBidi"/>
                                <w:color w:val="000000" w:themeColor="text1"/>
                                <w:kern w:val="24"/>
                                <w:sz w:val="36"/>
                                <w:szCs w:val="36"/>
                              </w:rPr>
                              <w:t>C</w:t>
                            </w:r>
                          </w:p>
                        </w:txbxContent>
                      </v:textbox>
                    </v:shape>
                  </v:group>
                </v:group>
                <w10:wrap type="topAndBottom"/>
              </v:group>
            </w:pict>
          </mc:Fallback>
        </mc:AlternateContent>
      </w:r>
      <w:r w:rsidR="00E33AE5" w:rsidRPr="009D25D8">
        <w:t>the SVM for classification.</w:t>
      </w:r>
      <w:r w:rsidRPr="009D25D8">
        <w:t xml:space="preserve"> For </w:t>
      </w:r>
      <w:r w:rsidR="003E4B7C" w:rsidRPr="009D25D8">
        <w:t>SVM, 10-</w:t>
      </w:r>
      <w:r w:rsidRPr="009D25D8">
        <w:t xml:space="preserve">fold cross validation was used. </w:t>
      </w:r>
    </w:p>
    <w:p w14:paraId="265F065B" w14:textId="63EFA144" w:rsidR="0084733E" w:rsidRPr="009D25D8" w:rsidRDefault="0084733E" w:rsidP="00D03EC6">
      <w:pPr>
        <w:spacing w:line="259" w:lineRule="auto"/>
        <w:jc w:val="both"/>
      </w:pPr>
      <w:r w:rsidRPr="009D25D8">
        <w:t xml:space="preserve">The results for the SVM classification can be seen in </w:t>
      </w:r>
      <w:r w:rsidRPr="009D25D8">
        <w:rPr>
          <w:b/>
        </w:rPr>
        <w:t>Figure 5</w:t>
      </w:r>
      <w:r w:rsidRPr="009D25D8">
        <w:t xml:space="preserve">. In each figure, the areas of the circles are proportional to the number of samples classified as that strain, with red circles representing misclassifications, and green circles showing correct classifications. </w:t>
      </w:r>
      <w:r w:rsidR="00BA58EC" w:rsidRPr="009D25D8">
        <w:t xml:space="preserve">Results for PCA-SVM offered lower accuracy than for SVM, and are presented in the SI as </w:t>
      </w:r>
      <w:r w:rsidR="00B04220" w:rsidRPr="009D25D8">
        <w:rPr>
          <w:b/>
        </w:rPr>
        <w:t>F</w:t>
      </w:r>
      <w:r w:rsidR="001868E4" w:rsidRPr="009D25D8">
        <w:rPr>
          <w:b/>
        </w:rPr>
        <w:t>igure S</w:t>
      </w:r>
      <w:r w:rsidR="00442239" w:rsidRPr="009D25D8">
        <w:rPr>
          <w:b/>
        </w:rPr>
        <w:t>9</w:t>
      </w:r>
      <w:r w:rsidR="00BA58EC" w:rsidRPr="009D25D8">
        <w:t xml:space="preserve">. This loss of accuracy relative to pure SVM is attributed to benefits of extra data points being available to SVM to aid in classification. In PCA, the data set only comprised ten principle components, whereas the number for the raw SVM is closer to 2500 observations at different wavenumbers, </w:t>
      </w:r>
      <w:r w:rsidR="00BA58EC" w:rsidRPr="009D25D8">
        <w:lastRenderedPageBreak/>
        <w:t>offering the trainer</w:t>
      </w:r>
      <w:r w:rsidR="00F66504" w:rsidRPr="009D25D8">
        <w:t xml:space="preserve"> far more</w:t>
      </w:r>
      <w:r w:rsidR="00BA58EC" w:rsidRPr="009D25D8">
        <w:t xml:space="preserve"> to learn from. </w:t>
      </w:r>
      <w:r w:rsidRPr="009D25D8">
        <w:t>Using this improved method, classifications improved in all cases, with 785</w:t>
      </w:r>
      <w:r w:rsidR="00282636" w:rsidRPr="009D25D8">
        <w:t xml:space="preserve"> </w:t>
      </w:r>
      <w:r w:rsidRPr="009D25D8">
        <w:t>nm achieving drastic improvement</w:t>
      </w:r>
      <w:r w:rsidR="00E339C4" w:rsidRPr="009D25D8">
        <w:t>s (97.52</w:t>
      </w:r>
      <w:r w:rsidRPr="009D25D8">
        <w:t>%), and sm</w:t>
      </w:r>
      <w:r w:rsidR="00E339C4" w:rsidRPr="009D25D8">
        <w:t xml:space="preserve">aller improvements for 532 </w:t>
      </w:r>
      <w:r w:rsidR="004D7F6B" w:rsidRPr="009D25D8">
        <w:t xml:space="preserve">nm </w:t>
      </w:r>
      <w:r w:rsidR="00E339C4" w:rsidRPr="009D25D8">
        <w:t>(97.38</w:t>
      </w:r>
      <w:r w:rsidRPr="009D25D8">
        <w:t xml:space="preserve">%). Combining the two datasets </w:t>
      </w:r>
      <w:r w:rsidR="004D7F6B" w:rsidRPr="009D25D8">
        <w:t xml:space="preserve">also </w:t>
      </w:r>
      <w:r w:rsidRPr="009D25D8">
        <w:t>offer</w:t>
      </w:r>
      <w:r w:rsidR="004D7F6B" w:rsidRPr="009D25D8">
        <w:t>ed</w:t>
      </w:r>
      <w:r w:rsidRPr="009D25D8">
        <w:t xml:space="preserve"> some improvement over </w:t>
      </w:r>
      <w:r w:rsidR="004D7F6B" w:rsidRPr="009D25D8">
        <w:t xml:space="preserve">single </w:t>
      </w:r>
      <w:r w:rsidRPr="009D25D8">
        <w:t>excitation</w:t>
      </w:r>
      <w:r w:rsidR="004D7F6B" w:rsidRPr="009D25D8">
        <w:t xml:space="preserve"> </w:t>
      </w:r>
      <w:r w:rsidR="00C458F5" w:rsidRPr="009D25D8">
        <w:rPr>
          <w:noProof/>
          <w:lang w:eastAsia="en-GB"/>
        </w:rPr>
        <mc:AlternateContent>
          <mc:Choice Requires="wpg">
            <w:drawing>
              <wp:anchor distT="0" distB="0" distL="114300" distR="114300" simplePos="0" relativeHeight="251837440" behindDoc="0" locked="0" layoutInCell="1" allowOverlap="1" wp14:anchorId="74ECFFCC" wp14:editId="52794FD0">
                <wp:simplePos x="0" y="0"/>
                <wp:positionH relativeFrom="column">
                  <wp:posOffset>3087158</wp:posOffset>
                </wp:positionH>
                <wp:positionV relativeFrom="paragraph">
                  <wp:posOffset>423</wp:posOffset>
                </wp:positionV>
                <wp:extent cx="2628900" cy="3920490"/>
                <wp:effectExtent l="0" t="0" r="0" b="3810"/>
                <wp:wrapTopAndBottom/>
                <wp:docPr id="9" name="Group 9"/>
                <wp:cNvGraphicFramePr/>
                <a:graphic xmlns:a="http://schemas.openxmlformats.org/drawingml/2006/main">
                  <a:graphicData uri="http://schemas.microsoft.com/office/word/2010/wordprocessingGroup">
                    <wpg:wgp>
                      <wpg:cNvGrpSpPr/>
                      <wpg:grpSpPr>
                        <a:xfrm>
                          <a:off x="0" y="0"/>
                          <a:ext cx="2628900" cy="3920490"/>
                          <a:chOff x="0" y="0"/>
                          <a:chExt cx="2628900" cy="3920490"/>
                        </a:xfrm>
                      </wpg:grpSpPr>
                      <wpg:grpSp>
                        <wpg:cNvPr id="2" name="Group 23"/>
                        <wpg:cNvGrpSpPr/>
                        <wpg:grpSpPr>
                          <a:xfrm>
                            <a:off x="142875" y="0"/>
                            <a:ext cx="2467610" cy="3028950"/>
                            <a:chOff x="0" y="0"/>
                            <a:chExt cx="2467783" cy="3029537"/>
                          </a:xfrm>
                        </wpg:grpSpPr>
                        <wps:wsp>
                          <wps:cNvPr id="3" name="TextBox 14"/>
                          <wps:cNvSpPr txBox="1"/>
                          <wps:spPr>
                            <a:xfrm>
                              <a:off x="39716" y="180885"/>
                              <a:ext cx="198120" cy="201295"/>
                            </a:xfrm>
                            <a:prstGeom prst="rect">
                              <a:avLst/>
                            </a:prstGeom>
                            <a:noFill/>
                          </wps:spPr>
                          <wps:txbx>
                            <w:txbxContent>
                              <w:p w14:paraId="7181767A" w14:textId="77777777" w:rsidR="00851765" w:rsidRDefault="00851765" w:rsidP="00851765">
                                <w:pPr>
                                  <w:pStyle w:val="NormalWeb"/>
                                  <w:spacing w:before="0" w:beforeAutospacing="0" w:after="0" w:afterAutospacing="0"/>
                                </w:pPr>
                                <w:r>
                                  <w:rPr>
                                    <w:rFonts w:cstheme="minorBidi"/>
                                    <w:color w:val="000000" w:themeColor="text1"/>
                                    <w:kern w:val="24"/>
                                  </w:rPr>
                                  <w:t> </w:t>
                                </w:r>
                              </w:p>
                            </w:txbxContent>
                          </wps:txbx>
                          <wps:bodyPr wrap="square" rtlCol="0">
                            <a:noAutofit/>
                          </wps:bodyPr>
                        </wps:wsp>
                        <wps:wsp>
                          <wps:cNvPr id="4" name="TextBox 1"/>
                          <wps:cNvSpPr txBox="1"/>
                          <wps:spPr>
                            <a:xfrm>
                              <a:off x="21770" y="0"/>
                              <a:ext cx="243832" cy="281907"/>
                            </a:xfrm>
                            <a:prstGeom prst="rect">
                              <a:avLst/>
                            </a:prstGeom>
                            <a:noFill/>
                          </wps:spPr>
                          <wps:txbx>
                            <w:txbxContent>
                              <w:p w14:paraId="538ABB89" w14:textId="77777777" w:rsidR="00851765" w:rsidRDefault="00851765" w:rsidP="00851765">
                                <w:pPr>
                                  <w:pStyle w:val="NormalWeb"/>
                                  <w:spacing w:before="0" w:beforeAutospacing="0" w:after="0" w:afterAutospacing="0"/>
                                </w:pPr>
                                <w:r>
                                  <w:rPr>
                                    <w:rFonts w:ascii="Calibri" w:hAnsi="Calibri"/>
                                    <w:b/>
                                    <w:bCs/>
                                    <w:color w:val="000000"/>
                                    <w:kern w:val="24"/>
                                    <w:sz w:val="22"/>
                                    <w:szCs w:val="22"/>
                                  </w:rPr>
                                  <w:t>A</w:t>
                                </w:r>
                              </w:p>
                            </w:txbxContent>
                          </wps:txbx>
                          <wps:bodyPr wrap="square" rtlCol="0">
                            <a:noAutofit/>
                          </wps:bodyPr>
                        </wps:wsp>
                        <wps:wsp>
                          <wps:cNvPr id="5" name="TextBox 1"/>
                          <wps:cNvSpPr txBox="1"/>
                          <wps:spPr>
                            <a:xfrm>
                              <a:off x="0" y="1523821"/>
                              <a:ext cx="207003" cy="236192"/>
                            </a:xfrm>
                            <a:prstGeom prst="rect">
                              <a:avLst/>
                            </a:prstGeom>
                            <a:noFill/>
                          </wps:spPr>
                          <wps:txbx>
                            <w:txbxContent>
                              <w:p w14:paraId="76BCBEC7" w14:textId="77777777" w:rsidR="00851765" w:rsidRDefault="00851765" w:rsidP="00851765">
                                <w:pPr>
                                  <w:pStyle w:val="NormalWeb"/>
                                  <w:spacing w:before="0" w:beforeAutospacing="0" w:after="0" w:afterAutospacing="0"/>
                                </w:pPr>
                                <w:r>
                                  <w:rPr>
                                    <w:rFonts w:ascii="Calibri" w:hAnsi="Calibri"/>
                                    <w:b/>
                                    <w:bCs/>
                                    <w:color w:val="000000"/>
                                    <w:kern w:val="24"/>
                                    <w:sz w:val="22"/>
                                    <w:szCs w:val="22"/>
                                  </w:rPr>
                                  <w:t>B</w:t>
                                </w:r>
                              </w:p>
                            </w:txbxContent>
                          </wps:txbx>
                          <wps:bodyPr wrap="square" rtlCol="0">
                            <a:noAutofit/>
                          </wps:bodyPr>
                        </wps:wsp>
                        <pic:pic xmlns:pic="http://schemas.openxmlformats.org/drawingml/2006/picture">
                          <pic:nvPicPr>
                            <pic:cNvPr id="6" name="Picture 6"/>
                            <pic:cNvPicPr>
                              <a:picLocks noChangeAspect="1"/>
                            </pic:cNvPicPr>
                          </pic:nvPicPr>
                          <pic:blipFill rotWithShape="1">
                            <a:blip r:embed="rId40" cstate="print">
                              <a:extLst>
                                <a:ext uri="{28A0092B-C50C-407E-A947-70E740481C1C}">
                                  <a14:useLocalDpi xmlns:a14="http://schemas.microsoft.com/office/drawing/2010/main" val="0"/>
                                </a:ext>
                              </a:extLst>
                            </a:blip>
                            <a:srcRect l="17135" t="10919" r="35691" b="4050"/>
                            <a:stretch/>
                          </pic:blipFill>
                          <pic:spPr>
                            <a:xfrm>
                              <a:off x="310325" y="1570209"/>
                              <a:ext cx="1979105" cy="1459328"/>
                            </a:xfrm>
                            <a:prstGeom prst="rect">
                              <a:avLst/>
                            </a:prstGeom>
                          </pic:spPr>
                        </pic:pic>
                        <pic:pic xmlns:pic="http://schemas.openxmlformats.org/drawingml/2006/picture">
                          <pic:nvPicPr>
                            <pic:cNvPr id="7" name="Picture 7"/>
                            <pic:cNvPicPr>
                              <a:picLocks noChangeAspect="1"/>
                            </pic:cNvPicPr>
                          </pic:nvPicPr>
                          <pic:blipFill rotWithShape="1">
                            <a:blip r:embed="rId41" cstate="print">
                              <a:extLst>
                                <a:ext uri="{28A0092B-C50C-407E-A947-70E740481C1C}">
                                  <a14:useLocalDpi xmlns:a14="http://schemas.microsoft.com/office/drawing/2010/main" val="0"/>
                                </a:ext>
                              </a:extLst>
                            </a:blip>
                            <a:srcRect l="17136" t="11471" r="30550" b="5153"/>
                            <a:stretch/>
                          </pic:blipFill>
                          <pic:spPr>
                            <a:xfrm>
                              <a:off x="250362" y="69178"/>
                              <a:ext cx="2217421" cy="1501031"/>
                            </a:xfrm>
                            <a:prstGeom prst="rect">
                              <a:avLst/>
                            </a:prstGeom>
                          </pic:spPr>
                        </pic:pic>
                      </wpg:grpSp>
                      <wps:wsp>
                        <wps:cNvPr id="8" name="Text Box 8"/>
                        <wps:cNvSpPr txBox="1"/>
                        <wps:spPr>
                          <a:xfrm>
                            <a:off x="0" y="3095625"/>
                            <a:ext cx="2628900" cy="824865"/>
                          </a:xfrm>
                          <a:prstGeom prst="rect">
                            <a:avLst/>
                          </a:prstGeom>
                          <a:solidFill>
                            <a:prstClr val="white"/>
                          </a:solidFill>
                          <a:ln>
                            <a:noFill/>
                          </a:ln>
                        </wps:spPr>
                        <wps:txbx>
                          <w:txbxContent>
                            <w:p w14:paraId="50EA0058" w14:textId="4079A5BB" w:rsidR="00851765" w:rsidRPr="004D17E0" w:rsidRDefault="00851765" w:rsidP="00851765">
                              <w:pPr>
                                <w:pStyle w:val="Caption"/>
                                <w:rPr>
                                  <w:color w:val="auto"/>
                                </w:rPr>
                              </w:pPr>
                              <w:r w:rsidRPr="00851765">
                                <w:rPr>
                                  <w:b/>
                                  <w:color w:val="auto"/>
                                </w:rPr>
                                <w:t xml:space="preserve">Figure </w:t>
                              </w:r>
                              <w:r w:rsidRPr="00851765">
                                <w:rPr>
                                  <w:b/>
                                  <w:color w:val="auto"/>
                                </w:rPr>
                                <w:fldChar w:fldCharType="begin"/>
                              </w:r>
                              <w:r w:rsidRPr="00851765">
                                <w:rPr>
                                  <w:b/>
                                  <w:color w:val="auto"/>
                                </w:rPr>
                                <w:instrText xml:space="preserve"> SEQ Figure \* ARABIC </w:instrText>
                              </w:r>
                              <w:r w:rsidRPr="00851765">
                                <w:rPr>
                                  <w:b/>
                                  <w:color w:val="auto"/>
                                </w:rPr>
                                <w:fldChar w:fldCharType="separate"/>
                              </w:r>
                              <w:r w:rsidRPr="00851765">
                                <w:rPr>
                                  <w:b/>
                                  <w:noProof/>
                                  <w:color w:val="auto"/>
                                </w:rPr>
                                <w:t>6</w:t>
                              </w:r>
                              <w:r w:rsidRPr="00851765">
                                <w:rPr>
                                  <w:b/>
                                  <w:color w:val="auto"/>
                                </w:rPr>
                                <w:fldChar w:fldCharType="end"/>
                              </w:r>
                              <w:r w:rsidRPr="00851765">
                                <w:rPr>
                                  <w:b/>
                                  <w:color w:val="auto"/>
                                </w:rPr>
                                <w:t>:</w:t>
                              </w:r>
                              <w:r w:rsidRPr="00851765">
                                <w:rPr>
                                  <w:color w:val="auto"/>
                                </w:rPr>
                                <w:t xml:space="preserve"> Class mean Raman spectra at 785nm excitation, after subtraction of the ASM spectrum for </w:t>
                              </w:r>
                              <w:r w:rsidRPr="00851765">
                                <w:rPr>
                                  <w:b/>
                                  <w:color w:val="auto"/>
                                </w:rPr>
                                <w:t>(A)</w:t>
                              </w:r>
                              <w:r w:rsidRPr="00851765">
                                <w:rPr>
                                  <w:color w:val="auto"/>
                                </w:rPr>
                                <w:t xml:space="preserve"> </w:t>
                              </w:r>
                              <w:r w:rsidRPr="00851765">
                                <w:rPr>
                                  <w:i w:val="0"/>
                                  <w:color w:val="auto"/>
                                </w:rPr>
                                <w:t>S. aureus</w:t>
                              </w:r>
                              <w:r w:rsidRPr="00851765">
                                <w:rPr>
                                  <w:color w:val="auto"/>
                                </w:rPr>
                                <w:t xml:space="preserve"> strains in ASM, and </w:t>
                              </w:r>
                              <w:r w:rsidRPr="00851765">
                                <w:rPr>
                                  <w:b/>
                                  <w:color w:val="auto"/>
                                </w:rPr>
                                <w:t>(B)</w:t>
                              </w:r>
                              <w:r w:rsidRPr="00851765">
                                <w:rPr>
                                  <w:i w:val="0"/>
                                  <w:color w:val="auto"/>
                                </w:rPr>
                                <w:t xml:space="preserve"> P. aeruginosa</w:t>
                              </w:r>
                              <w:r w:rsidRPr="00851765">
                                <w:rPr>
                                  <w:color w:val="auto"/>
                                </w:rPr>
                                <w:t xml:space="preserve"> strains in ASM.</w:t>
                              </w:r>
                              <w:r w:rsidR="004D17E0">
                                <w:rPr>
                                  <w:color w:val="auto"/>
                                </w:rPr>
                                <w:t xml:space="preserve"> The spectra were normalised at 1300cm</w:t>
                              </w:r>
                              <w:r w:rsidR="004D17E0" w:rsidRPr="004D17E0">
                                <w:rPr>
                                  <w:color w:val="auto"/>
                                  <w:vertAlign w:val="superscript"/>
                                </w:rPr>
                                <w:t>-1</w:t>
                              </w:r>
                              <w:r w:rsidR="004D17E0">
                                <w:rPr>
                                  <w:color w:val="auto"/>
                                </w:rPr>
                                <w:t xml:space="preserve"> before subtraction</w:t>
                              </w:r>
                              <w:r w:rsidR="00623CD5">
                                <w:rPr>
                                  <w:color w:val="auto"/>
                                </w:rPr>
                                <w:t xml:space="preserve"> and are offset for c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ECFFCC" id="Group 9" o:spid="_x0000_s1365" style="position:absolute;left:0;text-align:left;margin-left:243.1pt;margin-top:.05pt;width:207pt;height:308.7pt;z-index:251837440" coordsize="26289,39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">
                <v:group id="Group 23" o:spid="_x0000_s1366" style="position:absolute;left:1428;width:24676;height:30289" coordsize="24677,30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Box 14" o:spid="_x0000_s1367" type="#_x0000_t202" style="position:absolute;left:397;top:1808;width:1981;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7181767A" w14:textId="77777777" w:rsidR="00851765" w:rsidRDefault="00851765" w:rsidP="00851765">
                          <w:pPr>
                            <w:pStyle w:val="NormalWeb"/>
                            <w:spacing w:before="0" w:beforeAutospacing="0" w:after="0" w:afterAutospacing="0"/>
                          </w:pPr>
                          <w:r>
                            <w:rPr>
                              <w:rFonts w:cstheme="minorBidi"/>
                              <w:color w:val="000000" w:themeColor="text1"/>
                              <w:kern w:val="24"/>
                            </w:rPr>
                            <w:t> </w:t>
                          </w:r>
                        </w:p>
                      </w:txbxContent>
                    </v:textbox>
                  </v:shape>
                  <v:shape id="TextBox 1" o:spid="_x0000_s1368" type="#_x0000_t202" style="position:absolute;left:217;width:243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38ABB89" w14:textId="77777777" w:rsidR="00851765" w:rsidRDefault="00851765" w:rsidP="00851765">
                          <w:pPr>
                            <w:pStyle w:val="NormalWeb"/>
                            <w:spacing w:before="0" w:beforeAutospacing="0" w:after="0" w:afterAutospacing="0"/>
                          </w:pPr>
                          <w:r>
                            <w:rPr>
                              <w:rFonts w:ascii="Calibri" w:hAnsi="Calibri"/>
                              <w:b/>
                              <w:bCs/>
                              <w:color w:val="000000"/>
                              <w:kern w:val="24"/>
                              <w:sz w:val="22"/>
                              <w:szCs w:val="22"/>
                            </w:rPr>
                            <w:t>A</w:t>
                          </w:r>
                        </w:p>
                      </w:txbxContent>
                    </v:textbox>
                  </v:shape>
                  <v:shape id="TextBox 1" o:spid="_x0000_s1369" type="#_x0000_t202" style="position:absolute;top:15238;width:207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76BCBEC7" w14:textId="77777777" w:rsidR="00851765" w:rsidRDefault="00851765" w:rsidP="00851765">
                          <w:pPr>
                            <w:pStyle w:val="NormalWeb"/>
                            <w:spacing w:before="0" w:beforeAutospacing="0" w:after="0" w:afterAutospacing="0"/>
                          </w:pPr>
                          <w:r>
                            <w:rPr>
                              <w:rFonts w:ascii="Calibri" w:hAnsi="Calibri"/>
                              <w:b/>
                              <w:bCs/>
                              <w:color w:val="000000"/>
                              <w:kern w:val="24"/>
                              <w:sz w:val="22"/>
                              <w:szCs w:val="22"/>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370" type="#_x0000_t75" style="position:absolute;left:3103;top:15702;width:19791;height:14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">
                    <v:imagedata r:id="rId42" o:title="" croptop="7156f" cropbottom="2654f" cropleft="11230f" cropright="23390f"/>
                  </v:shape>
                  <v:shape id="Picture 7" o:spid="_x0000_s1371" type="#_x0000_t75" style="position:absolute;left:2503;top:691;width:22174;height:15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">
                    <v:imagedata r:id="rId43" o:title="" croptop="7518f" cropbottom="3377f" cropleft="11230f" cropright="20021f"/>
                  </v:shape>
                </v:group>
                <v:shape id="Text Box 8" o:spid="_x0000_s1372" type="#_x0000_t202" style="position:absolute;top:30956;width:26289;height:8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50EA0058" w14:textId="4079A5BB" w:rsidR="00851765" w:rsidRPr="004D17E0" w:rsidRDefault="00851765" w:rsidP="00851765">
                        <w:pPr>
                          <w:pStyle w:val="Caption"/>
                          <w:rPr>
                            <w:color w:val="auto"/>
                          </w:rPr>
                        </w:pPr>
                        <w:r w:rsidRPr="00851765">
                          <w:rPr>
                            <w:b/>
                            <w:color w:val="auto"/>
                          </w:rPr>
                          <w:t xml:space="preserve">Figure </w:t>
                        </w:r>
                        <w:r w:rsidRPr="00851765">
                          <w:rPr>
                            <w:b/>
                            <w:color w:val="auto"/>
                          </w:rPr>
                          <w:fldChar w:fldCharType="begin"/>
                        </w:r>
                        <w:r w:rsidRPr="00851765">
                          <w:rPr>
                            <w:b/>
                            <w:color w:val="auto"/>
                          </w:rPr>
                          <w:instrText xml:space="preserve"> SEQ Figure \* ARABIC </w:instrText>
                        </w:r>
                        <w:r w:rsidRPr="00851765">
                          <w:rPr>
                            <w:b/>
                            <w:color w:val="auto"/>
                          </w:rPr>
                          <w:fldChar w:fldCharType="separate"/>
                        </w:r>
                        <w:r w:rsidRPr="00851765">
                          <w:rPr>
                            <w:b/>
                            <w:noProof/>
                            <w:color w:val="auto"/>
                          </w:rPr>
                          <w:t>6</w:t>
                        </w:r>
                        <w:r w:rsidRPr="00851765">
                          <w:rPr>
                            <w:b/>
                            <w:color w:val="auto"/>
                          </w:rPr>
                          <w:fldChar w:fldCharType="end"/>
                        </w:r>
                        <w:r w:rsidRPr="00851765">
                          <w:rPr>
                            <w:b/>
                            <w:color w:val="auto"/>
                          </w:rPr>
                          <w:t>:</w:t>
                        </w:r>
                        <w:r w:rsidRPr="00851765">
                          <w:rPr>
                            <w:color w:val="auto"/>
                          </w:rPr>
                          <w:t xml:space="preserve"> Class mean Raman spectra at 785nm excitation, after subtraction of the ASM spectrum for </w:t>
                        </w:r>
                        <w:r w:rsidRPr="00851765">
                          <w:rPr>
                            <w:b/>
                            <w:color w:val="auto"/>
                          </w:rPr>
                          <w:t>(A)</w:t>
                        </w:r>
                        <w:r w:rsidRPr="00851765">
                          <w:rPr>
                            <w:color w:val="auto"/>
                          </w:rPr>
                          <w:t xml:space="preserve"> </w:t>
                        </w:r>
                        <w:r w:rsidRPr="00851765">
                          <w:rPr>
                            <w:i w:val="0"/>
                            <w:color w:val="auto"/>
                          </w:rPr>
                          <w:t>S. aureus</w:t>
                        </w:r>
                        <w:r w:rsidRPr="00851765">
                          <w:rPr>
                            <w:color w:val="auto"/>
                          </w:rPr>
                          <w:t xml:space="preserve"> strains in ASM, and </w:t>
                        </w:r>
                        <w:r w:rsidRPr="00851765">
                          <w:rPr>
                            <w:b/>
                            <w:color w:val="auto"/>
                          </w:rPr>
                          <w:t>(B)</w:t>
                        </w:r>
                        <w:r w:rsidRPr="00851765">
                          <w:rPr>
                            <w:i w:val="0"/>
                            <w:color w:val="auto"/>
                          </w:rPr>
                          <w:t xml:space="preserve"> P. aeruginosa</w:t>
                        </w:r>
                        <w:r w:rsidRPr="00851765">
                          <w:rPr>
                            <w:color w:val="auto"/>
                          </w:rPr>
                          <w:t xml:space="preserve"> strains in ASM.</w:t>
                        </w:r>
                        <w:r w:rsidR="004D17E0">
                          <w:rPr>
                            <w:color w:val="auto"/>
                          </w:rPr>
                          <w:t xml:space="preserve"> The spectra were normalised at 1300cm</w:t>
                        </w:r>
                        <w:r w:rsidR="004D17E0" w:rsidRPr="004D17E0">
                          <w:rPr>
                            <w:color w:val="auto"/>
                            <w:vertAlign w:val="superscript"/>
                          </w:rPr>
                          <w:t>-1</w:t>
                        </w:r>
                        <w:r w:rsidR="004D17E0">
                          <w:rPr>
                            <w:color w:val="auto"/>
                          </w:rPr>
                          <w:t xml:space="preserve"> before subtraction</w:t>
                        </w:r>
                        <w:r w:rsidR="00623CD5">
                          <w:rPr>
                            <w:color w:val="auto"/>
                          </w:rPr>
                          <w:t xml:space="preserve"> and are offset for clarity.</w:t>
                        </w:r>
                      </w:p>
                    </w:txbxContent>
                  </v:textbox>
                </v:shape>
                <w10:wrap type="topAndBottom"/>
              </v:group>
            </w:pict>
          </mc:Fallback>
        </mc:AlternateContent>
      </w:r>
      <w:r w:rsidR="004D7F6B" w:rsidRPr="009D25D8">
        <w:t>wavelength</w:t>
      </w:r>
      <w:r w:rsidRPr="009D25D8">
        <w:t>, achieving an accuracy of 9</w:t>
      </w:r>
      <w:r w:rsidR="00E339C4" w:rsidRPr="009D25D8">
        <w:t>8</w:t>
      </w:r>
      <w:r w:rsidRPr="009D25D8">
        <w:t>.</w:t>
      </w:r>
      <w:r w:rsidR="00E339C4" w:rsidRPr="009D25D8">
        <w:t>64</w:t>
      </w:r>
      <w:r w:rsidRPr="009D25D8">
        <w:t>%</w:t>
      </w:r>
      <w:r w:rsidR="00DD0C9A" w:rsidRPr="009D25D8">
        <w:t xml:space="preserve">. </w:t>
      </w:r>
      <w:r w:rsidR="00D03EC6" w:rsidRPr="009D25D8">
        <w:t>While the overall accuracy improvement is marginal</w:t>
      </w:r>
      <w:r w:rsidR="004D7F6B" w:rsidRPr="009D25D8">
        <w:t>,</w:t>
      </w:r>
      <w:r w:rsidR="00D03EC6" w:rsidRPr="009D25D8">
        <w:t xml:space="preserve"> it is notable that</w:t>
      </w:r>
      <w:r w:rsidR="00F66504" w:rsidRPr="009D25D8">
        <w:t xml:space="preserve"> there are</w:t>
      </w:r>
      <w:r w:rsidR="00D03EC6" w:rsidRPr="009D25D8">
        <w:t xml:space="preserve"> fewer misclassifications with the combined excitation analysis.</w:t>
      </w:r>
      <w:r w:rsidR="00282636" w:rsidRPr="009D25D8">
        <w:t xml:space="preserve"> </w:t>
      </w:r>
      <w:r w:rsidR="00D03EC6" w:rsidRPr="009D25D8">
        <w:t xml:space="preserve">There were </w:t>
      </w:r>
      <w:r w:rsidRPr="009D25D8">
        <w:t>minimal inter-species classification errors, allowing us to preserve the clinically relevant distinction between the Gram-positive</w:t>
      </w:r>
      <w:r w:rsidR="003E4B7C" w:rsidRPr="009D25D8">
        <w:t xml:space="preserve"> (SA)</w:t>
      </w:r>
      <w:r w:rsidRPr="009D25D8">
        <w:t xml:space="preserve"> and Gram-negative</w:t>
      </w:r>
      <w:r w:rsidR="003E4B7C" w:rsidRPr="009D25D8">
        <w:t xml:space="preserve"> (PA)</w:t>
      </w:r>
      <w:r w:rsidRPr="009D25D8">
        <w:t xml:space="preserve"> species chosen. Intra-species accuracies were also high, which is particularly important for pathogens such as SA. Only one of the four SA strains (ATCC 49230) shows methicillin sensitivity, and is reliably classified as distinct from its methicillin-resistant counterparts. </w:t>
      </w:r>
      <w:r w:rsidR="00D03EC6" w:rsidRPr="009D25D8">
        <w:t xml:space="preserve">This </w:t>
      </w:r>
      <w:r w:rsidR="003E4B7C" w:rsidRPr="009D25D8">
        <w:t>promising result</w:t>
      </w:r>
      <w:r w:rsidR="00CF04EF" w:rsidRPr="009D25D8">
        <w:t xml:space="preserve"> indicate</w:t>
      </w:r>
      <w:r w:rsidR="00D03EC6" w:rsidRPr="009D25D8">
        <w:t>s</w:t>
      </w:r>
      <w:r w:rsidR="00CF04EF" w:rsidRPr="009D25D8">
        <w:t xml:space="preserve"> that the method can </w:t>
      </w:r>
      <w:r w:rsidR="00D03EC6" w:rsidRPr="009D25D8">
        <w:t xml:space="preserve">potentially </w:t>
      </w:r>
      <w:r w:rsidR="00CF04EF" w:rsidRPr="009D25D8">
        <w:t xml:space="preserve">identify </w:t>
      </w:r>
      <w:r w:rsidR="00D03EC6" w:rsidRPr="009D25D8">
        <w:t xml:space="preserve">drug resistance phenotypes in </w:t>
      </w:r>
      <w:r w:rsidR="00CF04EF" w:rsidRPr="009D25D8">
        <w:t xml:space="preserve">bacterial samples. While further work is required to confirm this, related Raman techniques have previously been used to differentiate between carbapenem resistant and sensitive </w:t>
      </w:r>
      <w:r w:rsidR="00CF04EF" w:rsidRPr="009D25D8">
        <w:rPr>
          <w:i/>
          <w:iCs/>
        </w:rPr>
        <w:t xml:space="preserve">E. coli </w:t>
      </w:r>
      <w:r w:rsidR="00CF04EF" w:rsidRPr="009D25D8">
        <w:t xml:space="preserve">isolates </w:t>
      </w:r>
      <w:r w:rsidR="00C45FDD" w:rsidRPr="009D25D8">
        <w:fldChar w:fldCharType="begin"/>
      </w:r>
      <w:r w:rsidR="004368A5" w:rsidRPr="009D25D8">
        <w:instrText xml:space="preserve"> ADDIN EN.CITE &lt;EndNote&gt;&lt;Cite&gt;&lt;Author&gt;Li&lt;/Author&gt;&lt;Year&gt;2018&lt;/Year&gt;&lt;RecNum&gt;31&lt;/RecNum&gt;&lt;DisplayText&gt;&lt;style face="superscript"&gt;16&lt;/style&gt;&lt;/DisplayText&gt;&lt;record&gt;&lt;rec-number&gt;31&lt;/rec-number&gt;&lt;foreign-keys&gt;&lt;key app="EN" db-id="pp9vraawyfftxwe0pse5wap622pevft5vwtt" timestamp="1589880883"&gt;31&lt;/key&gt;&lt;/foreign-keys&gt;&lt;ref-type name="Journal Article"&gt;17&lt;/ref-type&gt;&lt;contributors&gt;&lt;authors&gt;&lt;author&gt;Li, Jia&lt;/author&gt;&lt;author&gt;Wang, Chongwen&lt;/author&gt;&lt;author&gt;Kang, Haiquan&lt;/author&gt;&lt;author&gt;Shao, Liting&lt;/author&gt;&lt;author&gt;Hu, Lulu&lt;/author&gt;&lt;author&gt;Xiao, Rui&lt;/author&gt;&lt;author&gt;Wang, Shengqi&lt;/author&gt;&lt;author&gt;Gu, Bing&lt;/author&gt;&lt;/authors&gt;&lt;/contributors&gt;&lt;titles&gt;&lt;title&gt;Label-free identification carbapenem-resistant Escherichia coli based on surface-enhanced resonance Raman scattering&lt;/title&gt;&lt;secondary-title&gt;RSC Advances&lt;/secondary-title&gt;&lt;/titles&gt;&lt;periodical&gt;&lt;full-title&gt;RSC Advances&lt;/full-title&gt;&lt;/periodical&gt;&lt;pages&gt;4761-4765&lt;/pages&gt;&lt;volume&gt;8&lt;/volume&gt;&lt;number&gt;9&lt;/number&gt;&lt;dates&gt;&lt;year&gt;2018&lt;/year&gt;&lt;/dates&gt;&lt;publisher&gt;The Royal Society of Chemistry&lt;/publisher&gt;&lt;work-type&gt;10.1039/C7RA13063E&lt;/work-type&gt;&lt;urls&gt;&lt;related-urls&gt;&lt;url&gt;http://dx.doi.org/10.1039/C7RA13063E&lt;/url&gt;&lt;/related-urls&gt;&lt;/urls&gt;&lt;electronic-resource-num&gt;10.1039/C7RA13063E&lt;/electronic-resource-num&gt;&lt;/record&gt;&lt;/Cite&gt;&lt;/EndNote&gt;</w:instrText>
      </w:r>
      <w:r w:rsidR="00C45FDD" w:rsidRPr="009D25D8">
        <w:fldChar w:fldCharType="separate"/>
      </w:r>
      <w:r w:rsidR="004368A5" w:rsidRPr="009D25D8">
        <w:rPr>
          <w:noProof/>
          <w:vertAlign w:val="superscript"/>
        </w:rPr>
        <w:t>16</w:t>
      </w:r>
      <w:r w:rsidR="00C45FDD" w:rsidRPr="009D25D8">
        <w:fldChar w:fldCharType="end"/>
      </w:r>
      <w:r w:rsidR="00C45FDD" w:rsidRPr="009D25D8">
        <w:t xml:space="preserve">. </w:t>
      </w:r>
      <w:r w:rsidR="0050053E" w:rsidRPr="009D25D8">
        <w:t xml:space="preserve">There is greater genetic diversity across methicillin-sensitive </w:t>
      </w:r>
      <w:r w:rsidR="0050053E" w:rsidRPr="009D25D8">
        <w:rPr>
          <w:i/>
          <w:iCs/>
        </w:rPr>
        <w:t>S. aureus</w:t>
      </w:r>
      <w:r w:rsidR="0050053E" w:rsidRPr="009D25D8">
        <w:t xml:space="preserve"> isolates than there is across MRSA lineages </w:t>
      </w:r>
      <w:r w:rsidR="0050053E" w:rsidRPr="009D25D8">
        <w:fldChar w:fldCharType="begin">
          <w:fldData xml:space="preserve">PEVuZE5vdGU+PENpdGU+PEF1dGhvcj5MaW5kc2F5PC9BdXRob3I+PFllYXI+MjAxMDwvWWVhcj48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</w:fldData>
        </w:fldChar>
      </w:r>
      <w:r w:rsidR="00E87D49" w:rsidRPr="009D25D8">
        <w:instrText xml:space="preserve"> ADDIN EN.CITE </w:instrText>
      </w:r>
      <w:r w:rsidR="00E87D49" w:rsidRPr="009D25D8">
        <w:fldChar w:fldCharType="begin">
          <w:fldData xml:space="preserve">PEVuZE5vdGU+PENpdGU+PEF1dGhvcj5MaW5kc2F5PC9BdXRob3I+PFllYXI+MjAxMDwvWWVhcj48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</w:fldData>
        </w:fldChar>
      </w:r>
      <w:r w:rsidR="00E87D49" w:rsidRPr="009D25D8">
        <w:instrText xml:space="preserve"> ADDIN EN.CITE.DATA </w:instrText>
      </w:r>
      <w:r w:rsidR="00E87D49" w:rsidRPr="009D25D8">
        <w:fldChar w:fldCharType="end"/>
      </w:r>
      <w:r w:rsidR="0050053E" w:rsidRPr="009D25D8">
        <w:fldChar w:fldCharType="separate"/>
      </w:r>
      <w:r w:rsidR="00E87D49" w:rsidRPr="009D25D8">
        <w:rPr>
          <w:noProof/>
          <w:vertAlign w:val="superscript"/>
        </w:rPr>
        <w:t>42-43</w:t>
      </w:r>
      <w:r w:rsidR="0050053E" w:rsidRPr="009D25D8">
        <w:fldChar w:fldCharType="end"/>
      </w:r>
      <w:r w:rsidR="0050053E" w:rsidRPr="009D25D8">
        <w:t>, which we anticipate will support identification of antibiotic resistance by the described methodology.</w:t>
      </w:r>
    </w:p>
    <w:p w14:paraId="49FB5D39" w14:textId="5A491C3E" w:rsidR="00A312E6" w:rsidRPr="009D25D8" w:rsidRDefault="00EF038D" w:rsidP="00142CC4">
      <w:pPr>
        <w:spacing w:line="259" w:lineRule="auto"/>
        <w:jc w:val="both"/>
      </w:pPr>
      <w:r w:rsidRPr="009D25D8">
        <w:t>As sputum is not a sterile sample of pure bacteria, it was necessary to validate the SVM method in a more</w:t>
      </w:r>
      <w:r w:rsidR="00D03EC6" w:rsidRPr="009D25D8">
        <w:t xml:space="preserve"> complex medium. Spectra were </w:t>
      </w:r>
      <w:r w:rsidRPr="009D25D8">
        <w:t>acquired with the bacterial strains mixed into artificial sputum medium (ASM) as described in the methods</w:t>
      </w:r>
      <w:r w:rsidR="00C805C0" w:rsidRPr="009D25D8">
        <w:t xml:space="preserve">, which was originally formulated to replicate the biochemical composition of CF sputum </w:t>
      </w:r>
      <w:r w:rsidR="00C805C0" w:rsidRPr="009D25D8">
        <w:fldChar w:fldCharType="begin"/>
      </w:r>
      <w:r w:rsidR="00DA1C96" w:rsidRPr="009D25D8">
        <w:instrText xml:space="preserve"> ADDIN EN.CITE &lt;EndNote&gt;&lt;Cite&gt;&lt;Author&gt;Sriramulu&lt;/Author&gt;&lt;Year&gt;2005&lt;/Year&gt;&lt;RecNum&gt;57&lt;/RecNum&gt;&lt;DisplayText&gt;&lt;style face="superscript"&gt;44&lt;/style&gt;&lt;/DisplayText&gt;&lt;record&gt;&lt;rec-number&gt;57&lt;/rec-number&gt;&lt;foreign-keys&gt;&lt;key app="EN" db-id="pp9vraawyfftxwe0pse5wap622pevft5vwtt" timestamp="1589891938"&gt;57&lt;/key&gt;&lt;/foreign-keys&gt;&lt;ref-type name="Journal Article"&gt;17&lt;/ref-type&gt;&lt;contributors&gt;&lt;authors&gt;&lt;author&gt;Sriramulu, Dinesh D&lt;/author&gt;&lt;author&gt;Lünsdorf, Heinrich&lt;/author&gt;&lt;author&gt;Lam, Joseph S&lt;/author&gt;&lt;author&gt;Römling, Ute&lt;/author&gt;&lt;/authors&gt;&lt;/contributors&gt;&lt;titles&gt;&lt;title&gt;Microcolony formation: a novel biofilm model of Pseudomonas aeruginosa for the cystic fibrosis lung&lt;/title&gt;&lt;secondary-title&gt;Journal of Medical Microbiology&lt;/secondary-title&gt;&lt;/titles&gt;&lt;periodical&gt;&lt;full-title&gt;Journal of Medical Microbiology&lt;/full-title&gt;&lt;/periodical&gt;&lt;pages&gt;667-676&lt;/pages&gt;&lt;volume&gt;54&lt;/volume&gt;&lt;number&gt;7&lt;/number&gt;&lt;dates&gt;&lt;year&gt;2005&lt;/year&gt;&lt;/dates&gt;&lt;isbn&gt;0022-2615&lt;/isbn&gt;&lt;urls&gt;&lt;related-urls&gt;&lt;url&gt;https://www.microbiologyresearch.org/content/journal/jmm/10.1099/jmm.0.45969-0&lt;/url&gt;&lt;/related-urls&gt;&lt;/urls&gt;&lt;electronic-resource-num&gt;https://doi.org/10.1099/jmm.0.45969-0&lt;/electronic-resource-num&gt;&lt;/record&gt;&lt;/Cite&gt;&lt;/EndNote&gt;</w:instrText>
      </w:r>
      <w:r w:rsidR="00C805C0" w:rsidRPr="009D25D8">
        <w:fldChar w:fldCharType="separate"/>
      </w:r>
      <w:r w:rsidR="00DA1C96" w:rsidRPr="009D25D8">
        <w:rPr>
          <w:noProof/>
          <w:vertAlign w:val="superscript"/>
        </w:rPr>
        <w:t>44</w:t>
      </w:r>
      <w:r w:rsidR="00C805C0" w:rsidRPr="009D25D8">
        <w:fldChar w:fldCharType="end"/>
      </w:r>
      <w:r w:rsidRPr="009D25D8">
        <w:t>.</w:t>
      </w:r>
      <w:r w:rsidR="00FC2CF0" w:rsidRPr="009D25D8">
        <w:t xml:space="preserve"> Our choice of this medium was</w:t>
      </w:r>
      <w:r w:rsidR="00C805C0" w:rsidRPr="009D25D8">
        <w:t xml:space="preserve"> further</w:t>
      </w:r>
      <w:r w:rsidR="00FC2CF0" w:rsidRPr="009D25D8">
        <w:t xml:space="preserve"> informed by the use of this formulation in a variety of microbiological studies pertaining to PA strains </w:t>
      </w:r>
      <w:r w:rsidR="00FC2CF0" w:rsidRPr="009D25D8">
        <w:fldChar w:fldCharType="begin">
          <w:fldData xml:space="preserve">PEVuZE5vdGU+PENpdGU+PEF1dGhvcj5CZWhyZW5kczwvQXV0aG9yPjxZZWFyPjIwMTM8L1llYXI+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</w:fldData>
        </w:fldChar>
      </w:r>
      <w:r w:rsidR="00E87D49" w:rsidRPr="009D25D8">
        <w:instrText xml:space="preserve"> ADDIN EN.CITE </w:instrText>
      </w:r>
      <w:r w:rsidR="00E87D49" w:rsidRPr="009D25D8">
        <w:fldChar w:fldCharType="begin">
          <w:fldData xml:space="preserve">PEVuZE5vdGU+PENpdGU+PEF1dGhvcj5CZWhyZW5kczwvQXV0aG9yPjxZZWFyPjIwMTM8L1llYXI+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</w:fldData>
        </w:fldChar>
      </w:r>
      <w:r w:rsidR="00E87D49" w:rsidRPr="009D25D8">
        <w:instrText xml:space="preserve"> ADDIN EN.CITE.DATA </w:instrText>
      </w:r>
      <w:r w:rsidR="00E87D49" w:rsidRPr="009D25D8">
        <w:fldChar w:fldCharType="end"/>
      </w:r>
      <w:r w:rsidR="00FC2CF0" w:rsidRPr="009D25D8">
        <w:fldChar w:fldCharType="separate"/>
      </w:r>
      <w:r w:rsidR="00E87D49" w:rsidRPr="009D25D8">
        <w:rPr>
          <w:noProof/>
          <w:vertAlign w:val="superscript"/>
        </w:rPr>
        <w:t>45-46</w:t>
      </w:r>
      <w:r w:rsidR="00FC2CF0" w:rsidRPr="009D25D8">
        <w:fldChar w:fldCharType="end"/>
      </w:r>
      <w:r w:rsidR="00FC2CF0" w:rsidRPr="009D25D8">
        <w:t>.</w:t>
      </w:r>
      <w:r w:rsidRPr="009D25D8">
        <w:t xml:space="preserve"> These mixtures were prepared for analysis using a blood smear method, which is a common sample preparation method used in clinical laboratories</w:t>
      </w:r>
      <w:r w:rsidR="001868E4" w:rsidRPr="009D25D8">
        <w:t xml:space="preserve"> (</w:t>
      </w:r>
      <w:r w:rsidR="001868E4" w:rsidRPr="009D25D8">
        <w:rPr>
          <w:b/>
        </w:rPr>
        <w:t>Figure S</w:t>
      </w:r>
      <w:r w:rsidR="00442239" w:rsidRPr="009D25D8">
        <w:rPr>
          <w:b/>
        </w:rPr>
        <w:t>10</w:t>
      </w:r>
      <w:r w:rsidR="001868E4" w:rsidRPr="009D25D8">
        <w:t>)</w:t>
      </w:r>
      <w:r w:rsidRPr="009D25D8">
        <w:t xml:space="preserve">. Spectra for both ASM and the </w:t>
      </w:r>
      <w:r w:rsidR="00A312E6" w:rsidRPr="009D25D8">
        <w:t xml:space="preserve">bacteria-sputum mixtures are included as </w:t>
      </w:r>
      <w:r w:rsidR="00C70013" w:rsidRPr="009D25D8">
        <w:rPr>
          <w:b/>
          <w:bCs/>
        </w:rPr>
        <w:t>F</w:t>
      </w:r>
      <w:r w:rsidR="00A312E6" w:rsidRPr="009D25D8">
        <w:rPr>
          <w:b/>
          <w:bCs/>
        </w:rPr>
        <w:t>igure S</w:t>
      </w:r>
      <w:r w:rsidR="00442239" w:rsidRPr="009D25D8">
        <w:rPr>
          <w:b/>
          <w:bCs/>
        </w:rPr>
        <w:t>11</w:t>
      </w:r>
      <w:r w:rsidR="00A312E6" w:rsidRPr="009D25D8">
        <w:t>. A reduction in the level of enhancement for the pre-resonant</w:t>
      </w:r>
      <w:r w:rsidR="00D03EC6" w:rsidRPr="009D25D8">
        <w:t xml:space="preserve"> vibrational</w:t>
      </w:r>
      <w:r w:rsidR="00A312E6" w:rsidRPr="009D25D8">
        <w:t xml:space="preserve"> modes was </w:t>
      </w:r>
      <w:r w:rsidR="009E2DC7" w:rsidRPr="009D25D8">
        <w:t>observed in these</w:t>
      </w:r>
      <w:r w:rsidR="00A312E6" w:rsidRPr="009D25D8">
        <w:t xml:space="preserve"> </w:t>
      </w:r>
      <w:r w:rsidR="009E2DC7" w:rsidRPr="009D25D8">
        <w:t xml:space="preserve">bacteria-sputum </w:t>
      </w:r>
      <w:r w:rsidR="00A312E6" w:rsidRPr="009D25D8">
        <w:t>samples,</w:t>
      </w:r>
      <w:r w:rsidR="00142CC4" w:rsidRPr="009D25D8">
        <w:t xml:space="preserve"> suggesting peaks may have been masked, or that there is a chemical process occurring with the resonant molecules; however, it is unclear what may be causing this effect, as the media does not contain any oxidising or reductive agents that would react with the molecules. Diethylenetriamine </w:t>
      </w:r>
      <w:proofErr w:type="spellStart"/>
      <w:r w:rsidR="00142CC4" w:rsidRPr="009D25D8">
        <w:t>pentaacetic</w:t>
      </w:r>
      <w:proofErr w:type="spellEnd"/>
      <w:r w:rsidR="00142CC4" w:rsidRPr="009D25D8">
        <w:t xml:space="preserve"> acid is present</w:t>
      </w:r>
      <w:r w:rsidR="00B00FED" w:rsidRPr="009D25D8">
        <w:t xml:space="preserve"> in ASM</w:t>
      </w:r>
      <w:r w:rsidR="00142CC4" w:rsidRPr="009D25D8">
        <w:t>, and is widely used as a chelating agent for metals. The cytochrome c peroxidase</w:t>
      </w:r>
      <w:r w:rsidR="0049169E" w:rsidRPr="009D25D8">
        <w:t xml:space="preserve"> in cells</w:t>
      </w:r>
      <w:r w:rsidR="00142CC4" w:rsidRPr="009D25D8">
        <w:t xml:space="preserve"> contains two iron atoms, but they are already coordinated to the haem groups of the enzyme, making any interacti</w:t>
      </w:r>
      <w:r w:rsidR="0049169E" w:rsidRPr="009D25D8">
        <w:t>on</w:t>
      </w:r>
      <w:r w:rsidR="00142CC4" w:rsidRPr="009D25D8">
        <w:t xml:space="preserve"> with the diethylenetriamine </w:t>
      </w:r>
      <w:proofErr w:type="spellStart"/>
      <w:r w:rsidR="00142CC4" w:rsidRPr="009D25D8">
        <w:t>pentaacetic</w:t>
      </w:r>
      <w:proofErr w:type="spellEnd"/>
      <w:r w:rsidR="00142CC4" w:rsidRPr="009D25D8">
        <w:t xml:space="preserve"> acid unlikely.</w:t>
      </w:r>
      <w:r w:rsidR="00FA5DE7" w:rsidRPr="009D25D8">
        <w:t xml:space="preserve"> </w:t>
      </w:r>
      <w:r w:rsidR="00142CC4" w:rsidRPr="009D25D8">
        <w:t>The broad spectral feature</w:t>
      </w:r>
      <w:r w:rsidR="00A312E6" w:rsidRPr="009D25D8">
        <w:t xml:space="preserve"> around 1300</w:t>
      </w:r>
      <w:r w:rsidR="00CE38FF" w:rsidRPr="009D25D8">
        <w:t xml:space="preserve"> </w:t>
      </w:r>
      <w:r w:rsidR="00A312E6" w:rsidRPr="009D25D8">
        <w:t>cm</w:t>
      </w:r>
      <w:r w:rsidR="00A312E6" w:rsidRPr="009D25D8">
        <w:rPr>
          <w:vertAlign w:val="superscript"/>
        </w:rPr>
        <w:t>-1</w:t>
      </w:r>
      <w:r w:rsidR="00142CC4" w:rsidRPr="009D25D8">
        <w:rPr>
          <w:vertAlign w:val="superscript"/>
        </w:rPr>
        <w:t xml:space="preserve"> </w:t>
      </w:r>
      <w:r w:rsidR="00142CC4" w:rsidRPr="009D25D8">
        <w:t>corresponds to vibrational modes observed in the spectrum of pure ASM</w:t>
      </w:r>
      <w:r w:rsidR="009E2DC7" w:rsidRPr="009D25D8">
        <w:t xml:space="preserve">. </w:t>
      </w:r>
      <w:r w:rsidR="0049169E" w:rsidRPr="009D25D8">
        <w:t xml:space="preserve">Despite the apparent degradation in spectral quality, the subtle differences remained sufficient for classification. We also subtracted the mean </w:t>
      </w:r>
      <w:r w:rsidR="0049169E" w:rsidRPr="009D25D8">
        <w:lastRenderedPageBreak/>
        <w:t xml:space="preserve">blank ASM spectrum from the mixed-sample spectra to see if the characteristic SA features corresponding to carotenoid peaks remained present and were masked by the ASM spectra. The results are presented in Figure 6, and show that the peaks are present. </w:t>
      </w:r>
      <w:r w:rsidR="00EE4D73" w:rsidRPr="009D25D8">
        <w:t>It is also possible that Raman spectra of the bacteria could be recovered from the mixture using a spectral unmixing technique, such as Multivariate Curve Resolution-Alternating Least Squares, which have been applied to complex biological samples with overlapping peaks</w:t>
      </w:r>
      <w:r w:rsidR="00EE4D73" w:rsidRPr="009D25D8">
        <w:fldChar w:fldCharType="begin">
          <w:fldData xml:space="preserve">PEVuZE5vdGU+PENpdGU+PEF1dGhvcj5Ib3JpaTwvQXV0aG9yPjxZZWFyPjIwMjA8L1llYXI+PFJl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</w:fldData>
        </w:fldChar>
      </w:r>
      <w:r w:rsidR="00EE4D73" w:rsidRPr="009D25D8">
        <w:instrText xml:space="preserve"> ADDIN EN.CITE </w:instrText>
      </w:r>
      <w:r w:rsidR="00EE4D73" w:rsidRPr="009D25D8">
        <w:fldChar w:fldCharType="begin">
          <w:fldData xml:space="preserve">PEVuZE5vdGU+PENpdGU+PEF1dGhvcj5Ib3JpaTwvQXV0aG9yPjxZZWFyPjIwMjA8L1llYXI+PFJl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</w:fldData>
        </w:fldChar>
      </w:r>
      <w:r w:rsidR="00EE4D73" w:rsidRPr="009D25D8">
        <w:instrText xml:space="preserve"> ADDIN EN.CITE.DATA </w:instrText>
      </w:r>
      <w:r w:rsidR="00EE4D73" w:rsidRPr="009D25D8">
        <w:fldChar w:fldCharType="end"/>
      </w:r>
      <w:r w:rsidR="00EE4D73" w:rsidRPr="009D25D8">
        <w:fldChar w:fldCharType="separate"/>
      </w:r>
      <w:r w:rsidR="00EE4D73" w:rsidRPr="009D25D8">
        <w:rPr>
          <w:noProof/>
          <w:vertAlign w:val="superscript"/>
        </w:rPr>
        <w:t>47-48</w:t>
      </w:r>
      <w:r w:rsidR="00EE4D73" w:rsidRPr="009D25D8">
        <w:fldChar w:fldCharType="end"/>
      </w:r>
      <w:r w:rsidR="00EE4D73" w:rsidRPr="009D25D8">
        <w:t>.</w:t>
      </w:r>
    </w:p>
    <w:p w14:paraId="25A7C243" w14:textId="26557CF7" w:rsidR="008B4F10" w:rsidRPr="009D25D8" w:rsidRDefault="00A312E6" w:rsidP="00A312E6">
      <w:pPr>
        <w:spacing w:line="259" w:lineRule="auto"/>
        <w:jc w:val="both"/>
      </w:pPr>
      <w:r w:rsidRPr="009D25D8">
        <w:t>As before, SVM was performed on both the single- and combined-excitation data to determine the performance of the technique on the more realistic samples, and</w:t>
      </w:r>
      <w:r w:rsidR="00C70013" w:rsidRPr="009D25D8">
        <w:t xml:space="preserve"> the findings are presented in </w:t>
      </w:r>
      <w:r w:rsidR="00C70013" w:rsidRPr="009D25D8">
        <w:rPr>
          <w:b/>
        </w:rPr>
        <w:t>F</w:t>
      </w:r>
      <w:r w:rsidRPr="009D25D8">
        <w:rPr>
          <w:b/>
        </w:rPr>
        <w:t xml:space="preserve">igure </w:t>
      </w:r>
      <w:r w:rsidR="0039429B" w:rsidRPr="009D25D8">
        <w:rPr>
          <w:b/>
        </w:rPr>
        <w:t>7</w:t>
      </w:r>
      <w:r w:rsidRPr="009D25D8">
        <w:t xml:space="preserve">. The method provided very high classification accuracies, </w:t>
      </w:r>
      <w:r w:rsidRPr="009D25D8">
        <w:t>even in the presence of the interfering media.</w:t>
      </w:r>
      <w:r w:rsidR="008B4F10" w:rsidRPr="009D25D8">
        <w:t xml:space="preserve"> A total classification accuracy of 9</w:t>
      </w:r>
      <w:r w:rsidR="00387911" w:rsidRPr="009D25D8">
        <w:t>4.38% was achieved for 532</w:t>
      </w:r>
      <w:r w:rsidR="00CE38FF" w:rsidRPr="009D25D8">
        <w:t xml:space="preserve"> </w:t>
      </w:r>
      <w:r w:rsidR="00387911" w:rsidRPr="009D25D8">
        <w:t>nm, and 98.33</w:t>
      </w:r>
      <w:r w:rsidR="008B4F10" w:rsidRPr="009D25D8">
        <w:t>% at 785nm. Then the two datasets were concatenated as before, a final accuracy of 9</w:t>
      </w:r>
      <w:r w:rsidR="00387911" w:rsidRPr="009D25D8">
        <w:t>9.75</w:t>
      </w:r>
      <w:r w:rsidR="008B4F10" w:rsidRPr="009D25D8">
        <w:t xml:space="preserve">% was attained. It is important to </w:t>
      </w:r>
      <w:r w:rsidR="00193C1F" w:rsidRPr="009D25D8">
        <w:t xml:space="preserve">note </w:t>
      </w:r>
      <w:r w:rsidR="008B4F10" w:rsidRPr="009D25D8">
        <w:t>that in ASM, the combined dataset showed no inter-species classification errors, and 100% accuracy for SA, showing that the presence of the interfering media was no impediment to the discrimination of the drug-resistant and drug-sensitive strains of this pathogen.</w:t>
      </w:r>
      <w:r w:rsidR="00B3618F" w:rsidRPr="009D25D8">
        <w:rPr>
          <w:noProof/>
          <w:lang w:eastAsia="en-GB"/>
        </w:rPr>
        <w:t xml:space="preserve"> </w:t>
      </w:r>
    </w:p>
    <w:p w14:paraId="46A96A2B" w14:textId="36B4B60C" w:rsidR="009E2DC7" w:rsidRPr="009D25D8" w:rsidRDefault="00601A7C" w:rsidP="00A312E6">
      <w:pPr>
        <w:spacing w:line="259" w:lineRule="auto"/>
        <w:jc w:val="both"/>
        <w:rPr>
          <w:b/>
          <w:bCs/>
        </w:rPr>
      </w:pPr>
      <w:r w:rsidRPr="009D25D8">
        <w:rPr>
          <w:noProof/>
          <w:lang w:eastAsia="en-GB"/>
        </w:rPr>
        <mc:AlternateContent>
          <mc:Choice Requires="wpg">
            <w:drawing>
              <wp:anchor distT="0" distB="0" distL="114300" distR="114300" simplePos="0" relativeHeight="251802624" behindDoc="0" locked="0" layoutInCell="1" allowOverlap="1" wp14:anchorId="424A9E54" wp14:editId="082E5492">
                <wp:simplePos x="0" y="0"/>
                <wp:positionH relativeFrom="margin">
                  <wp:posOffset>-635</wp:posOffset>
                </wp:positionH>
                <wp:positionV relativeFrom="paragraph">
                  <wp:posOffset>-4671060</wp:posOffset>
                </wp:positionV>
                <wp:extent cx="2653665" cy="5282565"/>
                <wp:effectExtent l="0" t="0" r="0" b="0"/>
                <wp:wrapTopAndBottom/>
                <wp:docPr id="604" name="Group 604"/>
                <wp:cNvGraphicFramePr/>
                <a:graphic xmlns:a="http://schemas.openxmlformats.org/drawingml/2006/main">
                  <a:graphicData uri="http://schemas.microsoft.com/office/word/2010/wordprocessingGroup">
                    <wpg:wgp>
                      <wpg:cNvGrpSpPr/>
                      <wpg:grpSpPr>
                        <a:xfrm>
                          <a:off x="0" y="0"/>
                          <a:ext cx="2653665" cy="5282565"/>
                          <a:chOff x="0" y="0"/>
                          <a:chExt cx="2653665" cy="5283199"/>
                        </a:xfrm>
                      </wpg:grpSpPr>
                      <wps:wsp>
                        <wps:cNvPr id="19" name="Text Box 19"/>
                        <wps:cNvSpPr txBox="1"/>
                        <wps:spPr>
                          <a:xfrm>
                            <a:off x="0" y="4055200"/>
                            <a:ext cx="2636520" cy="1227999"/>
                          </a:xfrm>
                          <a:prstGeom prst="rect">
                            <a:avLst/>
                          </a:prstGeom>
                          <a:solidFill>
                            <a:prstClr val="white"/>
                          </a:solidFill>
                          <a:ln>
                            <a:noFill/>
                          </a:ln>
                        </wps:spPr>
                        <wps:txbx>
                          <w:txbxContent>
                            <w:p w14:paraId="6E60D858" w14:textId="1206C860" w:rsidR="00F45122" w:rsidRDefault="00F45122" w:rsidP="005555D9">
                              <w:pPr>
                                <w:pStyle w:val="Caption"/>
                                <w:jc w:val="both"/>
                              </w:pPr>
                              <w:r w:rsidRPr="005555D9">
                                <w:rPr>
                                  <w:b/>
                                  <w:color w:val="auto"/>
                                </w:rPr>
                                <w:t xml:space="preserve">Figure </w:t>
                              </w:r>
                              <w:r w:rsidRPr="005555D9">
                                <w:rPr>
                                  <w:b/>
                                  <w:color w:val="auto"/>
                                </w:rPr>
                                <w:fldChar w:fldCharType="begin"/>
                              </w:r>
                              <w:r w:rsidRPr="005555D9">
                                <w:rPr>
                                  <w:b/>
                                  <w:color w:val="auto"/>
                                </w:rPr>
                                <w:instrText xml:space="preserve"> SEQ Figure \* ARABIC </w:instrText>
                              </w:r>
                              <w:r w:rsidRPr="005555D9">
                                <w:rPr>
                                  <w:b/>
                                  <w:color w:val="auto"/>
                                </w:rPr>
                                <w:fldChar w:fldCharType="separate"/>
                              </w:r>
                              <w:r w:rsidR="00851765">
                                <w:rPr>
                                  <w:b/>
                                  <w:noProof/>
                                  <w:color w:val="auto"/>
                                </w:rPr>
                                <w:t>7</w:t>
                              </w:r>
                              <w:r w:rsidRPr="005555D9">
                                <w:rPr>
                                  <w:b/>
                                  <w:color w:val="auto"/>
                                </w:rPr>
                                <w:fldChar w:fldCharType="end"/>
                              </w:r>
                              <w:r w:rsidRPr="005555D9">
                                <w:rPr>
                                  <w:b/>
                                  <w:color w:val="auto"/>
                                </w:rPr>
                                <w:t>:</w:t>
                              </w:r>
                              <w:r w:rsidRPr="005555D9">
                                <w:rPr>
                                  <w:color w:val="auto"/>
                                </w:rPr>
                                <w:t xml:space="preserve"> </w:t>
                              </w:r>
                              <w:r w:rsidRPr="00AB3B24">
                                <w:rPr>
                                  <w:color w:val="auto"/>
                                </w:rPr>
                                <w:t>Cl</w:t>
                              </w:r>
                              <w:r>
                                <w:rPr>
                                  <w:color w:val="auto"/>
                                </w:rPr>
                                <w:t xml:space="preserve">assification accuracies for </w:t>
                              </w:r>
                              <w:r w:rsidRPr="00AB3B24">
                                <w:rPr>
                                  <w:color w:val="auto"/>
                                </w:rPr>
                                <w:t xml:space="preserve">SVM of bacterial strains in ASM for </w:t>
                              </w:r>
                              <w:r w:rsidRPr="00AB3B24">
                                <w:rPr>
                                  <w:b/>
                                  <w:color w:val="auto"/>
                                </w:rPr>
                                <w:t>(A)</w:t>
                              </w:r>
                              <w:r w:rsidRPr="00AB3B24">
                                <w:rPr>
                                  <w:color w:val="auto"/>
                                </w:rPr>
                                <w:t xml:space="preserve"> 785nm excitation, </w:t>
                              </w:r>
                              <w:r w:rsidRPr="00AB3B24">
                                <w:rPr>
                                  <w:b/>
                                  <w:color w:val="auto"/>
                                </w:rPr>
                                <w:t>(B)</w:t>
                              </w:r>
                              <w:r w:rsidRPr="00AB3B24">
                                <w:rPr>
                                  <w:color w:val="auto"/>
                                </w:rPr>
                                <w:t xml:space="preserve"> 532nm excitation, and </w:t>
                              </w:r>
                              <w:r w:rsidRPr="00AB3B24">
                                <w:rPr>
                                  <w:b/>
                                  <w:color w:val="auto"/>
                                </w:rPr>
                                <w:t>(C)</w:t>
                              </w:r>
                              <w:r w:rsidRPr="00AB3B24">
                                <w:rPr>
                                  <w:color w:val="auto"/>
                                </w:rPr>
                                <w:t xml:space="preserve"> for concatenated spectra (785 &amp; 532nm), showing im</w:t>
                              </w:r>
                              <w:r>
                                <w:rPr>
                                  <w:color w:val="auto"/>
                                </w:rPr>
                                <w:t xml:space="preserve">proved classification accuracy for concatenated spectra, particularly for strains of </w:t>
                              </w:r>
                              <w:r>
                                <w:rPr>
                                  <w:i w:val="0"/>
                                  <w:color w:val="auto"/>
                                </w:rPr>
                                <w:t>S. aureus</w:t>
                              </w:r>
                              <w:r>
                                <w:rPr>
                                  <w:color w:val="auto"/>
                                </w:rPr>
                                <w:t xml:space="preserve">. </w:t>
                              </w:r>
                              <w:r w:rsidRPr="00BF5B96">
                                <w:rPr>
                                  <w:color w:val="auto"/>
                                </w:rPr>
                                <w:t>The size of green balls correspond to the number of correct identifications for that species. Red balls indicate incorrect classif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495" name="Group 6"/>
                        <wpg:cNvGrpSpPr/>
                        <wpg:grpSpPr>
                          <a:xfrm>
                            <a:off x="0" y="0"/>
                            <a:ext cx="2653665" cy="3962400"/>
                            <a:chOff x="0" y="0"/>
                            <a:chExt cx="3782807" cy="5648034"/>
                          </a:xfrm>
                        </wpg:grpSpPr>
                        <wpg:grpSp>
                          <wpg:cNvPr id="1496" name="Group 1496"/>
                          <wpg:cNvGrpSpPr/>
                          <wpg:grpSpPr>
                            <a:xfrm>
                              <a:off x="0" y="0"/>
                              <a:ext cx="3779835" cy="1711193"/>
                              <a:chOff x="0" y="0"/>
                              <a:chExt cx="3779835" cy="1711193"/>
                            </a:xfrm>
                          </wpg:grpSpPr>
                          <pic:pic xmlns:pic="http://schemas.openxmlformats.org/drawingml/2006/picture">
                            <pic:nvPicPr>
                              <pic:cNvPr id="1497" name="Picture 1497"/>
                              <pic:cNvPicPr>
                                <a:picLocks noChangeAspect="1"/>
                              </pic:cNvPicPr>
                            </pic:nvPicPr>
                            <pic:blipFill rotWithShape="1">
                              <a:blip r:embed="rId44" cstate="print">
                                <a:extLst>
                                  <a:ext uri="{28A0092B-C50C-407E-A947-70E740481C1C}">
                                    <a14:useLocalDpi xmlns:a14="http://schemas.microsoft.com/office/drawing/2010/main" val="0"/>
                                  </a:ext>
                                </a:extLst>
                              </a:blip>
                              <a:srcRect r="9081" b="10492"/>
                              <a:stretch/>
                            </pic:blipFill>
                            <pic:spPr>
                              <a:xfrm>
                                <a:off x="0" y="7620"/>
                                <a:ext cx="3779835" cy="1703573"/>
                              </a:xfrm>
                              <a:prstGeom prst="rect">
                                <a:avLst/>
                              </a:prstGeom>
                            </pic:spPr>
                          </pic:pic>
                          <wps:wsp>
                            <wps:cNvPr id="1498" name="TextBox 17"/>
                            <wps:cNvSpPr txBox="1"/>
                            <wps:spPr>
                              <a:xfrm>
                                <a:off x="1" y="0"/>
                                <a:ext cx="315604" cy="548055"/>
                              </a:xfrm>
                              <a:prstGeom prst="rect">
                                <a:avLst/>
                              </a:prstGeom>
                              <a:noFill/>
                            </wps:spPr>
                            <wps:txbx>
                              <w:txbxContent>
                                <w:p w14:paraId="3CA80A62" w14:textId="77777777" w:rsidR="00F45122" w:rsidRDefault="00F45122" w:rsidP="00B3618F">
                                  <w:pPr>
                                    <w:pStyle w:val="NormalWeb"/>
                                    <w:spacing w:before="0"/>
                                  </w:pPr>
                                  <w:r>
                                    <w:rPr>
                                      <w:rFonts w:asciiTheme="minorHAnsi" w:hAnsi="Calibri" w:cstheme="minorBidi"/>
                                      <w:color w:val="000000" w:themeColor="text1"/>
                                      <w:kern w:val="24"/>
                                      <w:sz w:val="36"/>
                                      <w:szCs w:val="36"/>
                                    </w:rPr>
                                    <w:t>A</w:t>
                                  </w:r>
                                </w:p>
                              </w:txbxContent>
                            </wps:txbx>
                            <wps:bodyPr wrap="square" rtlCol="0">
                              <a:noAutofit/>
                            </wps:bodyPr>
                          </wps:wsp>
                        </wpg:grpSp>
                        <wpg:grpSp>
                          <wpg:cNvPr id="1499" name="Group 1499"/>
                          <wpg:cNvGrpSpPr/>
                          <wpg:grpSpPr>
                            <a:xfrm>
                              <a:off x="0" y="1957658"/>
                              <a:ext cx="3779839" cy="1717961"/>
                              <a:chOff x="0" y="1957658"/>
                              <a:chExt cx="3779839" cy="1717961"/>
                            </a:xfrm>
                          </wpg:grpSpPr>
                          <pic:pic xmlns:pic="http://schemas.openxmlformats.org/drawingml/2006/picture">
                            <pic:nvPicPr>
                              <pic:cNvPr id="1500" name="Picture 1500"/>
                              <pic:cNvPicPr>
                                <a:picLocks noChangeAspect="1"/>
                              </pic:cNvPicPr>
                            </pic:nvPicPr>
                            <pic:blipFill rotWithShape="1">
                              <a:blip r:embed="rId45" cstate="print">
                                <a:extLst>
                                  <a:ext uri="{28A0092B-C50C-407E-A947-70E740481C1C}">
                                    <a14:useLocalDpi xmlns:a14="http://schemas.microsoft.com/office/drawing/2010/main" val="0"/>
                                  </a:ext>
                                </a:extLst>
                              </a:blip>
                              <a:srcRect r="8980" b="10053"/>
                              <a:stretch/>
                            </pic:blipFill>
                            <pic:spPr>
                              <a:xfrm>
                                <a:off x="0" y="1965559"/>
                                <a:ext cx="3779839" cy="1710060"/>
                              </a:xfrm>
                              <a:prstGeom prst="rect">
                                <a:avLst/>
                              </a:prstGeom>
                            </pic:spPr>
                          </pic:pic>
                          <wps:wsp>
                            <wps:cNvPr id="1501" name="TextBox 18"/>
                            <wps:cNvSpPr txBox="1"/>
                            <wps:spPr>
                              <a:xfrm>
                                <a:off x="2971" y="1957658"/>
                                <a:ext cx="307349" cy="548055"/>
                              </a:xfrm>
                              <a:prstGeom prst="rect">
                                <a:avLst/>
                              </a:prstGeom>
                              <a:noFill/>
                            </wps:spPr>
                            <wps:txbx>
                              <w:txbxContent>
                                <w:p w14:paraId="15A32D18" w14:textId="77777777" w:rsidR="00F45122" w:rsidRDefault="00F45122" w:rsidP="00B3618F">
                                  <w:pPr>
                                    <w:pStyle w:val="NormalWeb"/>
                                    <w:spacing w:before="0"/>
                                  </w:pPr>
                                  <w:r>
                                    <w:rPr>
                                      <w:rFonts w:asciiTheme="minorHAnsi" w:hAnsi="Calibri" w:cstheme="minorBidi"/>
                                      <w:color w:val="000000" w:themeColor="text1"/>
                                      <w:kern w:val="24"/>
                                      <w:sz w:val="36"/>
                                      <w:szCs w:val="36"/>
                                    </w:rPr>
                                    <w:t>B</w:t>
                                  </w:r>
                                </w:p>
                              </w:txbxContent>
                            </wps:txbx>
                            <wps:bodyPr wrap="square" rtlCol="0">
                              <a:noAutofit/>
                            </wps:bodyPr>
                          </wps:wsp>
                        </wpg:grpSp>
                        <wpg:grpSp>
                          <wpg:cNvPr id="1502" name="Group 1502"/>
                          <wpg:cNvGrpSpPr/>
                          <wpg:grpSpPr>
                            <a:xfrm>
                              <a:off x="0" y="3929422"/>
                              <a:ext cx="3782807" cy="1718612"/>
                              <a:chOff x="0" y="3929422"/>
                              <a:chExt cx="3782807" cy="1718612"/>
                            </a:xfrm>
                          </wpg:grpSpPr>
                          <pic:pic xmlns:pic="http://schemas.openxmlformats.org/drawingml/2006/picture">
                            <pic:nvPicPr>
                              <pic:cNvPr id="1503" name="Picture 1503"/>
                              <pic:cNvPicPr>
                                <a:picLocks noChangeAspect="1"/>
                              </pic:cNvPicPr>
                            </pic:nvPicPr>
                            <pic:blipFill rotWithShape="1">
                              <a:blip r:embed="rId46" cstate="print">
                                <a:extLst>
                                  <a:ext uri="{28A0092B-C50C-407E-A947-70E740481C1C}">
                                    <a14:useLocalDpi xmlns:a14="http://schemas.microsoft.com/office/drawing/2010/main" val="0"/>
                                  </a:ext>
                                </a:extLst>
                              </a:blip>
                              <a:srcRect r="9181" b="9832"/>
                              <a:stretch/>
                            </pic:blipFill>
                            <pic:spPr>
                              <a:xfrm>
                                <a:off x="2972" y="3929985"/>
                                <a:ext cx="3779835" cy="1718049"/>
                              </a:xfrm>
                              <a:prstGeom prst="rect">
                                <a:avLst/>
                              </a:prstGeom>
                            </pic:spPr>
                          </pic:pic>
                          <wps:wsp>
                            <wps:cNvPr id="1504" name="TextBox 19"/>
                            <wps:cNvSpPr txBox="1"/>
                            <wps:spPr>
                              <a:xfrm>
                                <a:off x="0" y="3929422"/>
                                <a:ext cx="304809" cy="548055"/>
                              </a:xfrm>
                              <a:prstGeom prst="rect">
                                <a:avLst/>
                              </a:prstGeom>
                              <a:noFill/>
                            </wps:spPr>
                            <wps:txbx>
                              <w:txbxContent>
                                <w:p w14:paraId="30059CE1" w14:textId="77777777" w:rsidR="00F45122" w:rsidRDefault="00F45122" w:rsidP="00B3618F">
                                  <w:pPr>
                                    <w:pStyle w:val="NormalWeb"/>
                                    <w:spacing w:before="0"/>
                                  </w:pPr>
                                  <w:r>
                                    <w:rPr>
                                      <w:rFonts w:asciiTheme="minorHAnsi" w:hAnsi="Calibri" w:cstheme="minorBidi"/>
                                      <w:color w:val="000000" w:themeColor="text1"/>
                                      <w:kern w:val="24"/>
                                      <w:sz w:val="36"/>
                                      <w:szCs w:val="36"/>
                                    </w:rPr>
                                    <w:t>C</w:t>
                                  </w:r>
                                </w:p>
                              </w:txbxContent>
                            </wps:txbx>
                            <wps:bodyPr wrap="square" rtlCol="0">
                              <a:noAutofit/>
                            </wps:bodyPr>
                          </wps:wsp>
                        </wpg:grpSp>
                      </wpg:grpSp>
                    </wpg:wgp>
                  </a:graphicData>
                </a:graphic>
                <wp14:sizeRelV relativeFrom="margin">
                  <wp14:pctHeight>0</wp14:pctHeight>
                </wp14:sizeRelV>
              </wp:anchor>
            </w:drawing>
          </mc:Choice>
          <mc:Fallback>
            <w:pict>
              <v:group w14:anchorId="424A9E54" id="Group 604" o:spid="_x0000_s1373" style="position:absolute;left:0;text-align:left;margin-left:-.05pt;margin-top:-367.8pt;width:208.95pt;height:415.95pt;z-index:251802624;mso-position-horizontal-relative:margin;mso-height-relative:margin" coordsize="26536,52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">
                <v:shape id="Text Box 19" o:spid="_x0000_s1374" type="#_x0000_t202" style="position:absolute;top:40552;width:26365;height:1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E60D858" w14:textId="1206C860" w:rsidR="00F45122" w:rsidRDefault="00F45122" w:rsidP="005555D9">
                        <w:pPr>
                          <w:pStyle w:val="Caption"/>
                          <w:jc w:val="both"/>
                        </w:pPr>
                        <w:r w:rsidRPr="005555D9">
                          <w:rPr>
                            <w:b/>
                            <w:color w:val="auto"/>
                          </w:rPr>
                          <w:t xml:space="preserve">Figure </w:t>
                        </w:r>
                        <w:r w:rsidRPr="005555D9">
                          <w:rPr>
                            <w:b/>
                            <w:color w:val="auto"/>
                          </w:rPr>
                          <w:fldChar w:fldCharType="begin"/>
                        </w:r>
                        <w:r w:rsidRPr="005555D9">
                          <w:rPr>
                            <w:b/>
                            <w:color w:val="auto"/>
                          </w:rPr>
                          <w:instrText xml:space="preserve"> SEQ Figure \* ARABIC </w:instrText>
                        </w:r>
                        <w:r w:rsidRPr="005555D9">
                          <w:rPr>
                            <w:b/>
                            <w:color w:val="auto"/>
                          </w:rPr>
                          <w:fldChar w:fldCharType="separate"/>
                        </w:r>
                        <w:r w:rsidR="00851765">
                          <w:rPr>
                            <w:b/>
                            <w:noProof/>
                            <w:color w:val="auto"/>
                          </w:rPr>
                          <w:t>7</w:t>
                        </w:r>
                        <w:r w:rsidRPr="005555D9">
                          <w:rPr>
                            <w:b/>
                            <w:color w:val="auto"/>
                          </w:rPr>
                          <w:fldChar w:fldCharType="end"/>
                        </w:r>
                        <w:r w:rsidRPr="005555D9">
                          <w:rPr>
                            <w:b/>
                            <w:color w:val="auto"/>
                          </w:rPr>
                          <w:t>:</w:t>
                        </w:r>
                        <w:r w:rsidRPr="005555D9">
                          <w:rPr>
                            <w:color w:val="auto"/>
                          </w:rPr>
                          <w:t xml:space="preserve"> </w:t>
                        </w:r>
                        <w:r w:rsidRPr="00AB3B24">
                          <w:rPr>
                            <w:color w:val="auto"/>
                          </w:rPr>
                          <w:t>Cl</w:t>
                        </w:r>
                        <w:r>
                          <w:rPr>
                            <w:color w:val="auto"/>
                          </w:rPr>
                          <w:t xml:space="preserve">assification accuracies for </w:t>
                        </w:r>
                        <w:r w:rsidRPr="00AB3B24">
                          <w:rPr>
                            <w:color w:val="auto"/>
                          </w:rPr>
                          <w:t xml:space="preserve">SVM of bacterial strains in ASM for </w:t>
                        </w:r>
                        <w:r w:rsidRPr="00AB3B24">
                          <w:rPr>
                            <w:b/>
                            <w:color w:val="auto"/>
                          </w:rPr>
                          <w:t>(A)</w:t>
                        </w:r>
                        <w:r w:rsidRPr="00AB3B24">
                          <w:rPr>
                            <w:color w:val="auto"/>
                          </w:rPr>
                          <w:t xml:space="preserve"> 785nm excitation, </w:t>
                        </w:r>
                        <w:r w:rsidRPr="00AB3B24">
                          <w:rPr>
                            <w:b/>
                            <w:color w:val="auto"/>
                          </w:rPr>
                          <w:t>(B)</w:t>
                        </w:r>
                        <w:r w:rsidRPr="00AB3B24">
                          <w:rPr>
                            <w:color w:val="auto"/>
                          </w:rPr>
                          <w:t xml:space="preserve"> 532nm excitation, and </w:t>
                        </w:r>
                        <w:r w:rsidRPr="00AB3B24">
                          <w:rPr>
                            <w:b/>
                            <w:color w:val="auto"/>
                          </w:rPr>
                          <w:t>(C)</w:t>
                        </w:r>
                        <w:r w:rsidRPr="00AB3B24">
                          <w:rPr>
                            <w:color w:val="auto"/>
                          </w:rPr>
                          <w:t xml:space="preserve"> for concatenated spectra (785 &amp; 532nm), showing im</w:t>
                        </w:r>
                        <w:r>
                          <w:rPr>
                            <w:color w:val="auto"/>
                          </w:rPr>
                          <w:t xml:space="preserve">proved classification accuracy for concatenated spectra, particularly for strains of </w:t>
                        </w:r>
                        <w:r>
                          <w:rPr>
                            <w:i w:val="0"/>
                            <w:color w:val="auto"/>
                          </w:rPr>
                          <w:t>S. aureus</w:t>
                        </w:r>
                        <w:r>
                          <w:rPr>
                            <w:color w:val="auto"/>
                          </w:rPr>
                          <w:t xml:space="preserve">. </w:t>
                        </w:r>
                        <w:r w:rsidRPr="00BF5B96">
                          <w:rPr>
                            <w:color w:val="auto"/>
                          </w:rPr>
                          <w:t>The size of green balls correspond to the number of correct identifications for that species. Red balls indicate incorrect classifications</w:t>
                        </w:r>
                      </w:p>
                    </w:txbxContent>
                  </v:textbox>
                </v:shape>
                <v:group id="Group 6" o:spid="_x0000_s1375" style="position:absolute;width:26536;height:39624" coordsize="37828,5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">
                  <v:group id="Group 1496" o:spid="_x0000_s1376" style="position:absolute;width:37798;height:17111" coordsize="37798,17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">
                    <v:shape id="Picture 1497" o:spid="_x0000_s1377" type="#_x0000_t75" style="position:absolute;top:76;width:37798;height:17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">
                      <v:imagedata r:id="rId47" o:title="" cropbottom="6876f" cropright="5951f"/>
                      <v:path arrowok="t"/>
                    </v:shape>
                    <v:shape id="TextBox 17" o:spid="_x0000_s1378" type="#_x0000_t202" style="position:absolute;width:3156;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" filled="f" stroked="f">
                      <v:textbox>
                        <w:txbxContent>
                          <w:p w14:paraId="3CA80A62" w14:textId="77777777" w:rsidR="00F45122" w:rsidRDefault="00F45122" w:rsidP="00B3618F">
                            <w:pPr>
                              <w:pStyle w:val="NormalWeb"/>
                              <w:spacing w:before="0"/>
                            </w:pPr>
                            <w:r>
                              <w:rPr>
                                <w:rFonts w:asciiTheme="minorHAnsi" w:hAnsi="Calibri" w:cstheme="minorBidi"/>
                                <w:color w:val="000000" w:themeColor="text1"/>
                                <w:kern w:val="24"/>
                                <w:sz w:val="36"/>
                                <w:szCs w:val="36"/>
                              </w:rPr>
                              <w:t>A</w:t>
                            </w:r>
                          </w:p>
                        </w:txbxContent>
                      </v:textbox>
                    </v:shape>
                  </v:group>
                  <v:group id="Group 1499" o:spid="_x0000_s1379" style="position:absolute;top:19576;width:37798;height:17180" coordorigin=",19576" coordsize="37798,1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">
                    <v:shape id="Picture 1500" o:spid="_x0000_s1380" type="#_x0000_t75" style="position:absolute;top:19655;width:37798;height:17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">
                      <v:imagedata r:id="rId48" o:title="" cropbottom="6588f" cropright="5885f"/>
                      <v:path arrowok="t"/>
                    </v:shape>
                    <v:shape id="TextBox 18" o:spid="_x0000_s1381" type="#_x0000_t202" style="position:absolute;left:29;top:19576;width:3074;height:5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" filled="f" stroked="f">
                      <v:textbox>
                        <w:txbxContent>
                          <w:p w14:paraId="15A32D18" w14:textId="77777777" w:rsidR="00F45122" w:rsidRDefault="00F45122" w:rsidP="00B3618F">
                            <w:pPr>
                              <w:pStyle w:val="NormalWeb"/>
                              <w:spacing w:before="0"/>
                            </w:pPr>
                            <w:r>
                              <w:rPr>
                                <w:rFonts w:asciiTheme="minorHAnsi" w:hAnsi="Calibri" w:cstheme="minorBidi"/>
                                <w:color w:val="000000" w:themeColor="text1"/>
                                <w:kern w:val="24"/>
                                <w:sz w:val="36"/>
                                <w:szCs w:val="36"/>
                              </w:rPr>
                              <w:t>B</w:t>
                            </w:r>
                          </w:p>
                        </w:txbxContent>
                      </v:textbox>
                    </v:shape>
                  </v:group>
                  <v:group id="Group 1502" o:spid="_x0000_s1382" style="position:absolute;top:39294;width:37828;height:17186" coordorigin=",39294" coordsize="37828,17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">
                    <v:shape id="Picture 1503" o:spid="_x0000_s1383" type="#_x0000_t75" style="position:absolute;left:29;top:39299;width:37799;height:17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">
                      <v:imagedata r:id="rId49" o:title="" cropbottom="6443f" cropright="6017f"/>
                      <v:path arrowok="t"/>
                    </v:shape>
                    <v:shape id="TextBox 19" o:spid="_x0000_s1384" type="#_x0000_t202" style="position:absolute;top:39294;width:3048;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" filled="f" stroked="f">
                      <v:textbox>
                        <w:txbxContent>
                          <w:p w14:paraId="30059CE1" w14:textId="77777777" w:rsidR="00F45122" w:rsidRDefault="00F45122" w:rsidP="00B3618F">
                            <w:pPr>
                              <w:pStyle w:val="NormalWeb"/>
                              <w:spacing w:before="0"/>
                            </w:pPr>
                            <w:r>
                              <w:rPr>
                                <w:rFonts w:asciiTheme="minorHAnsi" w:hAnsi="Calibri" w:cstheme="minorBidi"/>
                                <w:color w:val="000000" w:themeColor="text1"/>
                                <w:kern w:val="24"/>
                                <w:sz w:val="36"/>
                                <w:szCs w:val="36"/>
                              </w:rPr>
                              <w:t>C</w:t>
                            </w:r>
                          </w:p>
                        </w:txbxContent>
                      </v:textbox>
                    </v:shape>
                  </v:group>
                </v:group>
                <w10:wrap type="topAndBottom" anchorx="margin"/>
              </v:group>
            </w:pict>
          </mc:Fallback>
        </mc:AlternateContent>
      </w:r>
      <w:r w:rsidR="009E2DC7" w:rsidRPr="009D25D8">
        <w:rPr>
          <w:b/>
          <w:bCs/>
        </w:rPr>
        <w:t>Discussion and conclusions</w:t>
      </w:r>
    </w:p>
    <w:p w14:paraId="5DC5A4C5" w14:textId="056F6E42" w:rsidR="00AC152D" w:rsidRPr="009D25D8" w:rsidRDefault="00AC152D" w:rsidP="00A312E6">
      <w:pPr>
        <w:spacing w:line="259" w:lineRule="auto"/>
        <w:jc w:val="both"/>
      </w:pPr>
      <w:r w:rsidRPr="009D25D8">
        <w:t>Prior work on the use of Raman spectroscopy has used single-excitation to detect pathogens in CF patient samples, but the exposures times involved in the analysis required lengthy photobleaching steps to reduce the fluorescence in the samples</w:t>
      </w:r>
      <w:r w:rsidR="00D73104" w:rsidRPr="009D25D8">
        <w:t xml:space="preserve"> </w:t>
      </w:r>
      <w:r w:rsidRPr="009D25D8">
        <w:fldChar w:fldCharType="begin"/>
      </w:r>
      <w:r w:rsidR="00EE4D73" w:rsidRPr="009D25D8">
        <w:instrText xml:space="preserve"> ADDIN EN.CITE &lt;EndNote&gt;&lt;Cite&gt;&lt;Author&gt;Rusciano&lt;/Author&gt;&lt;Year&gt;2013&lt;/Year&gt;&lt;RecNum&gt;386&lt;/RecNum&gt;&lt;DisplayText&gt;&lt;style face="superscript"&gt;49&lt;/style&gt;&lt;/DisplayText&gt;&lt;record&gt;&lt;rec-number&gt;386&lt;/rec-number&gt;&lt;foreign-keys&gt;&lt;key app="EN" db-id="zpxrt9exkf9xaoeaf28p9p0z9vwe5wzsp9es" timestamp="1588641247"&gt;386&lt;/key&gt;&lt;/foreign-keys&gt;&lt;ref-type name="Journal Article"&gt;17&lt;/ref-type&gt;&lt;contributors&gt;&lt;authors&gt;&lt;author&gt;Rusciano, G.; Capriglione, P.; Pesce, G.; Abete, P.; Carnovale, V.; Sasso, A.&lt;/author&gt;&lt;/authors&gt;&lt;/contributors&gt;&lt;titles&gt;&lt;title&gt;Raman spectroscopy as a new tool for early detection of bacteria in patients with cystic fibrosis&lt;/title&gt;&lt;secondary-title&gt;Laser Physics Letters&lt;/secondary-title&gt;&lt;/titles&gt;&lt;periodical&gt;&lt;full-title&gt;Laser Physics Letters&lt;/full-title&gt;&lt;/periodical&gt;&lt;volume&gt;10&lt;/volume&gt;&lt;number&gt;7&lt;/number&gt;&lt;dates&gt;&lt;year&gt;2013&lt;/year&gt;&lt;pub-dates&gt;&lt;date&gt;14 May 2013&lt;/date&gt;&lt;/pub-dates&gt;&lt;/dates&gt;&lt;urls&gt;&lt;/urls&gt;&lt;/record&gt;&lt;/Cite&gt;&lt;/EndNote&gt;</w:instrText>
      </w:r>
      <w:r w:rsidRPr="009D25D8">
        <w:fldChar w:fldCharType="separate"/>
      </w:r>
      <w:r w:rsidR="00EE4D73" w:rsidRPr="009D25D8">
        <w:rPr>
          <w:noProof/>
          <w:vertAlign w:val="superscript"/>
        </w:rPr>
        <w:t>49</w:t>
      </w:r>
      <w:r w:rsidRPr="009D25D8">
        <w:fldChar w:fldCharType="end"/>
      </w:r>
      <w:r w:rsidRPr="009D25D8">
        <w:t>. Our findings yielded high quality sp</w:t>
      </w:r>
      <w:r w:rsidR="009E2DC7" w:rsidRPr="009D25D8">
        <w:t>ectra within exposure times of ~1 minute, whilst the aforementioned</w:t>
      </w:r>
      <w:r w:rsidRPr="009D25D8">
        <w:t xml:space="preserve"> study required 15 minutes of pre-bleaching before spectral features began to appear, and 30 minutes before they became prominent</w:t>
      </w:r>
      <w:r w:rsidR="00D73104" w:rsidRPr="009D25D8">
        <w:t xml:space="preserve"> and enabled the authors to achieve a comparable level of accuracy (&lt;95%)</w:t>
      </w:r>
      <w:r w:rsidRPr="009D25D8">
        <w:t xml:space="preserve">. </w:t>
      </w:r>
      <w:r w:rsidR="004368A5" w:rsidRPr="009D25D8">
        <w:t xml:space="preserve">Our results compare well to recent work by Ho </w:t>
      </w:r>
      <w:r w:rsidR="004368A5" w:rsidRPr="009D25D8">
        <w:rPr>
          <w:i/>
        </w:rPr>
        <w:t>et al</w:t>
      </w:r>
      <w:r w:rsidR="004368A5" w:rsidRPr="009D25D8">
        <w:t>, where deep learning was used for the identification of pathogenic bacteria based on their Raman spectra</w:t>
      </w:r>
      <w:r w:rsidR="004368A5" w:rsidRPr="009D25D8">
        <w:fldChar w:fldCharType="begin"/>
      </w:r>
      <w:r w:rsidR="00EE4D73" w:rsidRPr="009D25D8">
        <w:instrText xml:space="preserve"> ADDIN EN.CITE &lt;EndNote&gt;&lt;Cite&gt;&lt;Author&gt;Ho&lt;/Author&gt;&lt;Year&gt;2019&lt;/Year&gt;&lt;RecNum&gt;552&lt;/RecNum&gt;&lt;DisplayText&gt;&lt;style face="superscript"&gt;50&lt;/style&gt;&lt;/DisplayText&gt;&lt;record&gt;&lt;rec-number&gt;552&lt;/rec-number&gt;&lt;foreign-keys&gt;&lt;key app="EN" db-id="zpxrt9exkf9xaoeaf28p9p0z9vwe5wzsp9es" timestamp="1606664404"&gt;552&lt;/key&gt;&lt;/foreign-keys&gt;&lt;ref-type name="Journal Article"&gt;17&lt;/ref-type&gt;&lt;contributors&gt;&lt;authors&gt;&lt;author&gt;Ho, Chi-Sing&lt;/author&gt;&lt;author&gt;Jean, Neal&lt;/author&gt;&lt;author&gt;Hogan, Catherine A.&lt;/author&gt;&lt;author&gt;Blackmon, Lena&lt;/author&gt;&lt;author&gt;Jeffrey, Stefanie S.&lt;/author&gt;&lt;author&gt;Holodniy, Mark&lt;/author&gt;&lt;author&gt;Banaei, Niaz&lt;/author&gt;&lt;author&gt;Saleh, Amr A. E.&lt;/author&gt;&lt;author&gt;Ermon, Stefano&lt;/author&gt;&lt;author&gt;Dionne, Jennifer&lt;/author&gt;&lt;/authors&gt;&lt;/contributors&gt;&lt;titles&gt;&lt;title&gt;Rapid identification of pathogenic bacteria using Raman spectroscopy and deep learning&lt;/title&gt;&lt;secondary-title&gt;Nature Communications&lt;/secondary-title&gt;&lt;/titles&gt;&lt;periodical&gt;&lt;full-title&gt;Nature Communications&lt;/full-title&gt;&lt;/periodical&gt;&lt;pages&gt;4927&lt;/pages&gt;&lt;volume&gt;10&lt;/volume&gt;&lt;number&gt;1&lt;/number&gt;&lt;dates&gt;&lt;year&gt;2019&lt;/year&gt;&lt;pub-dates&gt;&lt;date&gt;2019/10/30&lt;/date&gt;&lt;/pub-dates&gt;&lt;/dates&gt;&lt;isbn&gt;2041-1723&lt;/isbn&gt;&lt;urls&gt;&lt;related-urls&gt;&lt;url&gt;https://doi.org/10.1038/s41467-019-12898-9&lt;/url&gt;&lt;/related-urls&gt;&lt;/urls&gt;&lt;electronic-resource-num&gt;10.1038/s41467-019-12898-9&lt;/electronic-resource-num&gt;&lt;/record&gt;&lt;/Cite&gt;&lt;/EndNote&gt;</w:instrText>
      </w:r>
      <w:r w:rsidR="004368A5" w:rsidRPr="009D25D8">
        <w:fldChar w:fldCharType="separate"/>
      </w:r>
      <w:r w:rsidR="00EE4D73" w:rsidRPr="009D25D8">
        <w:rPr>
          <w:noProof/>
          <w:vertAlign w:val="superscript"/>
        </w:rPr>
        <w:t>50</w:t>
      </w:r>
      <w:r w:rsidR="004368A5" w:rsidRPr="009D25D8">
        <w:fldChar w:fldCharType="end"/>
      </w:r>
      <w:r w:rsidR="004368A5" w:rsidRPr="009D25D8">
        <w:t>.</w:t>
      </w:r>
      <w:r w:rsidR="00EA41AB" w:rsidRPr="009D25D8">
        <w:t xml:space="preserve"> The authors in this study reported an accuracy of 99.7%, which is comparable to our own accuracy; however, our method allows us to relate spectral peaks to the biochemicals that are contributing to the spectrum, </w:t>
      </w:r>
      <w:r w:rsidR="000D371E" w:rsidRPr="009D25D8">
        <w:t>so</w:t>
      </w:r>
      <w:r w:rsidR="00EA41AB" w:rsidRPr="009D25D8">
        <w:t xml:space="preserve"> is a chemistry-informed method, rather than a black box.</w:t>
      </w:r>
    </w:p>
    <w:p w14:paraId="3E702300" w14:textId="1A3A1360" w:rsidR="00A17CF1" w:rsidRPr="009D25D8" w:rsidRDefault="00A17CF1" w:rsidP="009E2DC7">
      <w:pPr>
        <w:spacing w:line="259" w:lineRule="auto"/>
        <w:jc w:val="both"/>
      </w:pPr>
      <w:r w:rsidRPr="009D25D8">
        <w:t>Other approaches, such as mass spectrometry</w:t>
      </w:r>
      <w:r w:rsidR="000D371E" w:rsidRPr="009D25D8">
        <w:t>,</w:t>
      </w:r>
      <w:r w:rsidRPr="009D25D8">
        <w:t xml:space="preserve"> have also been applied to the strain level. MS has been widely studied for this application, and excellent reviews exist discuss</w:t>
      </w:r>
      <w:r w:rsidR="009E2DC7" w:rsidRPr="009D25D8">
        <w:t>ing</w:t>
      </w:r>
      <w:r w:rsidRPr="009D25D8">
        <w:t xml:space="preserve"> its ability as a powerful tool for the strain level characterisation of bacteria, such as the one by </w:t>
      </w:r>
      <w:proofErr w:type="spellStart"/>
      <w:r w:rsidRPr="009D25D8">
        <w:t>Sandrin</w:t>
      </w:r>
      <w:proofErr w:type="spellEnd"/>
      <w:r w:rsidRPr="009D25D8">
        <w:t xml:space="preserve"> </w:t>
      </w:r>
      <w:r w:rsidRPr="009D25D8">
        <w:rPr>
          <w:i/>
        </w:rPr>
        <w:t>et al</w:t>
      </w:r>
      <w:r w:rsidRPr="009D25D8">
        <w:t>, which deals with the application of MALDI</w:t>
      </w:r>
      <w:r w:rsidR="000D371E" w:rsidRPr="009D25D8">
        <w:t>-</w:t>
      </w:r>
      <w:r w:rsidRPr="009D25D8">
        <w:t>TOF Mass spectroscopy for this application</w:t>
      </w:r>
      <w:r w:rsidR="00C805C0" w:rsidRPr="009D25D8">
        <w:t xml:space="preserve"> </w:t>
      </w:r>
      <w:r w:rsidRPr="009D25D8">
        <w:rPr>
          <w:iCs/>
        </w:rPr>
        <w:fldChar w:fldCharType="begin"/>
      </w:r>
      <w:r w:rsidR="00EE4D73" w:rsidRPr="009D25D8">
        <w:rPr>
          <w:iCs/>
        </w:rPr>
        <w:instrText xml:space="preserve"> ADDIN EN.CITE &lt;EndNote&gt;&lt;Cite&gt;&lt;Author&gt;Sandrin&lt;/Author&gt;&lt;Year&gt;2013&lt;/Year&gt;&lt;RecNum&gt;387&lt;/RecNum&gt;&lt;DisplayText&gt;&lt;style face="superscript"&gt;51&lt;/style&gt;&lt;/DisplayText&gt;&lt;record&gt;&lt;rec-number&gt;387&lt;/rec-number&gt;&lt;foreign-keys&gt;&lt;key app="EN" db-id="zpxrt9exkf9xaoeaf28p9p0z9vwe5wzsp9es" timestamp="1588645899"&gt;387&lt;/key&gt;&lt;/foreign-keys&gt;&lt;ref-type name="Journal Article"&gt;17&lt;/ref-type&gt;&lt;contributors&gt;&lt;authors&gt;&lt;author&gt;Sandrin, Todd R.&lt;/author&gt;&lt;author&gt;Goldstein, Jason E.&lt;/author&gt;&lt;author&gt;Schumaker, Stephanie&lt;/author&gt;&lt;/authors&gt;&lt;/contributors&gt;&lt;titles&gt;&lt;title&gt;MALDI TOF MS profiling of bacteria at the strain level: A review&lt;/title&gt;&lt;secondary-title&gt;Mass Spectrometry Reviews&lt;/secondary-title&gt;&lt;/titles&gt;&lt;periodical&gt;&lt;full-title&gt;Mass Spectrometry Reviews&lt;/full-title&gt;&lt;/periodical&gt;&lt;pages&gt;188-217&lt;/pages&gt;&lt;volume&gt;32&lt;/volume&gt;&lt;number&gt;3&lt;/number&gt;&lt;keywords&gt;&lt;keyword&gt;MALDI TOF MS&lt;/keyword&gt;&lt;keyword&gt;bacteria&lt;/keyword&gt;&lt;keyword&gt;strain&lt;/keyword&gt;&lt;keyword&gt;profiling&lt;/keyword&gt;&lt;keyword&gt;fingerprinting&lt;/keyword&gt;&lt;/keywords&gt;&lt;dates&gt;&lt;year&gt;2013&lt;/year&gt;&lt;pub-dates&gt;&lt;date&gt;2013/05/01&lt;/date&gt;&lt;/pub-dates&gt;&lt;/dates&gt;&lt;publisher&gt;John Wiley &amp;amp; Sons, Ltd&lt;/publisher&gt;&lt;isbn&gt;0277-7037&lt;/isbn&gt;&lt;urls&gt;&lt;related-urls&gt;&lt;url&gt;https://doi.org/10.1002/mas.21359&lt;/url&gt;&lt;/related-urls&gt;&lt;/urls&gt;&lt;electronic-resource-num&gt;10.1002/mas.21359&lt;/electronic-resource-num&gt;&lt;access-date&gt;2020/05/04&lt;/access-date&gt;&lt;/record&gt;&lt;/Cite&gt;&lt;/EndNote&gt;</w:instrText>
      </w:r>
      <w:r w:rsidRPr="009D25D8">
        <w:rPr>
          <w:iCs/>
        </w:rPr>
        <w:fldChar w:fldCharType="separate"/>
      </w:r>
      <w:r w:rsidR="00EE4D73" w:rsidRPr="009D25D8">
        <w:rPr>
          <w:iCs/>
          <w:noProof/>
          <w:vertAlign w:val="superscript"/>
        </w:rPr>
        <w:t>51</w:t>
      </w:r>
      <w:r w:rsidRPr="009D25D8">
        <w:rPr>
          <w:iCs/>
        </w:rPr>
        <w:fldChar w:fldCharType="end"/>
      </w:r>
      <w:r w:rsidRPr="009D25D8">
        <w:t xml:space="preserve">. By contrast, our Raman spectroscopy method relies only on the </w:t>
      </w:r>
      <w:r w:rsidRPr="009D25D8">
        <w:lastRenderedPageBreak/>
        <w:t xml:space="preserve">vibration of molecular bonds within the sample, which are consistent within the strains. Additionally, our method has considerable advantages in simplicity over MS-based methods, which require a dedicated expert and lab-based working environment. Given the </w:t>
      </w:r>
      <w:r w:rsidR="000D371E" w:rsidRPr="009D25D8">
        <w:t xml:space="preserve">commercial </w:t>
      </w:r>
      <w:r w:rsidRPr="009D25D8">
        <w:t>availability of</w:t>
      </w:r>
      <w:r w:rsidR="00D73104" w:rsidRPr="009D25D8">
        <w:t xml:space="preserve"> a range of</w:t>
      </w:r>
      <w:r w:rsidRPr="009D25D8">
        <w:t xml:space="preserve"> miniaturised</w:t>
      </w:r>
      <w:r w:rsidR="008F0F25" w:rsidRPr="009D25D8">
        <w:t xml:space="preserve"> and handheld</w:t>
      </w:r>
      <w:r w:rsidRPr="009D25D8">
        <w:t xml:space="preserve"> Raman spectro</w:t>
      </w:r>
      <w:r w:rsidR="00D73104" w:rsidRPr="009D25D8">
        <w:t>meters</w:t>
      </w:r>
      <w:r w:rsidRPr="009D25D8">
        <w:t>, our method</w:t>
      </w:r>
      <w:r w:rsidR="00D73104" w:rsidRPr="009D25D8">
        <w:t>ology</w:t>
      </w:r>
      <w:r w:rsidRPr="009D25D8">
        <w:t xml:space="preserve"> is feasible for deployment on wards by existing clinical </w:t>
      </w:r>
      <w:r w:rsidR="00EA41AB" w:rsidRPr="009D25D8">
        <w:t>p</w:t>
      </w:r>
      <w:r w:rsidRPr="009D25D8">
        <w:t>ersonnel.</w:t>
      </w:r>
      <w:r w:rsidR="00C34C18" w:rsidRPr="009D25D8">
        <w:rPr>
          <w:noProof/>
          <w:lang w:eastAsia="en-GB"/>
        </w:rPr>
        <w:t xml:space="preserve"> </w:t>
      </w:r>
    </w:p>
    <w:p w14:paraId="29CF2226" w14:textId="205262ED" w:rsidR="00AA2A3C" w:rsidRPr="009D25D8" w:rsidRDefault="00AA2A3C" w:rsidP="00C630E6">
      <w:pPr>
        <w:spacing w:line="259" w:lineRule="auto"/>
        <w:jc w:val="both"/>
      </w:pPr>
      <w:r w:rsidRPr="009D25D8">
        <w:t>At present, the priority of clinicians is most often the identification of the species of the pathogen rather than the strain</w:t>
      </w:r>
      <w:r w:rsidR="00876A3C" w:rsidRPr="009D25D8">
        <w:t>. With</w:t>
      </w:r>
      <w:r w:rsidR="00F24A06" w:rsidRPr="009D25D8">
        <w:t xml:space="preserve"> </w:t>
      </w:r>
      <w:r w:rsidRPr="009D25D8">
        <w:t xml:space="preserve">the rising prevalence of drug resistant bacteria this strain-level differentiation ability is </w:t>
      </w:r>
      <w:r w:rsidR="00876A3C" w:rsidRPr="009D25D8">
        <w:t xml:space="preserve">becoming </w:t>
      </w:r>
      <w:r w:rsidRPr="009D25D8">
        <w:t xml:space="preserve">increasingly </w:t>
      </w:r>
      <w:r w:rsidR="00876A3C" w:rsidRPr="009D25D8">
        <w:t xml:space="preserve">clinically relevant. </w:t>
      </w:r>
      <w:r w:rsidRPr="009D25D8">
        <w:t xml:space="preserve"> </w:t>
      </w:r>
      <w:r w:rsidR="00B7057C" w:rsidRPr="009D25D8">
        <w:t xml:space="preserve">The </w:t>
      </w:r>
      <w:r w:rsidRPr="009D25D8">
        <w:t xml:space="preserve">high levels of accuracy in </w:t>
      </w:r>
      <w:r w:rsidR="00B7057C" w:rsidRPr="009D25D8">
        <w:t xml:space="preserve">our experiments </w:t>
      </w:r>
      <w:r w:rsidRPr="009D25D8">
        <w:t>differentiating sensitive and resistant SA strains suggests that strain and serotype-linked anti-microbial resistance profiles of other pathogens</w:t>
      </w:r>
      <w:r w:rsidR="007E48E4" w:rsidRPr="009D25D8">
        <w:t xml:space="preserve"> will be technically feasible</w:t>
      </w:r>
      <w:r w:rsidR="00B7057C" w:rsidRPr="009D25D8">
        <w:t>.</w:t>
      </w:r>
      <w:r w:rsidRPr="009D25D8">
        <w:t xml:space="preserve"> This </w:t>
      </w:r>
      <w:r w:rsidR="007E48E4" w:rsidRPr="009D25D8">
        <w:t xml:space="preserve">technique </w:t>
      </w:r>
      <w:r w:rsidRPr="009D25D8">
        <w:t xml:space="preserve">could help </w:t>
      </w:r>
      <w:r w:rsidR="007E48E4" w:rsidRPr="009D25D8">
        <w:t xml:space="preserve">improve </w:t>
      </w:r>
      <w:r w:rsidRPr="009D25D8">
        <w:t>clinical outcomes, and enable the efficient targeting of treatments, by allowing for the monitoring of develop</w:t>
      </w:r>
      <w:r w:rsidR="00C70013" w:rsidRPr="009D25D8">
        <w:t>ing</w:t>
      </w:r>
      <w:r w:rsidRPr="009D25D8">
        <w:t xml:space="preserve"> drug resistance in ongoing treatment, as well as aiding current efforts in anti-microbial stewardship.</w:t>
      </w:r>
      <w:r w:rsidR="00F52328" w:rsidRPr="009D25D8">
        <w:t xml:space="preserve"> </w:t>
      </w:r>
      <w:r w:rsidR="008F53FD" w:rsidRPr="009D25D8">
        <w:t xml:space="preserve">Our samples were analysed with a 1:1 ratio of concentrated bacteria to </w:t>
      </w:r>
      <w:r w:rsidR="001E1052" w:rsidRPr="009D25D8">
        <w:t>ASM, which</w:t>
      </w:r>
      <w:r w:rsidR="008F53FD" w:rsidRPr="009D25D8">
        <w:t xml:space="preserve">, while high, does not result in an unprecedented bacterial quantity. </w:t>
      </w:r>
      <w:r w:rsidR="00E62A69" w:rsidRPr="009D25D8">
        <w:rPr>
          <w:i/>
          <w:iCs/>
        </w:rPr>
        <w:t>P</w:t>
      </w:r>
      <w:r w:rsidR="00E62A69" w:rsidRPr="009D25D8">
        <w:t xml:space="preserve">. </w:t>
      </w:r>
      <w:r w:rsidR="00E62A69" w:rsidRPr="009D25D8">
        <w:rPr>
          <w:i/>
          <w:iCs/>
        </w:rPr>
        <w:t>aeruginosa</w:t>
      </w:r>
      <w:r w:rsidR="00E62A69" w:rsidRPr="009D25D8">
        <w:t xml:space="preserve"> is commonly enumerated i</w:t>
      </w:r>
      <w:r w:rsidR="00162C42" w:rsidRPr="009D25D8">
        <w:t>n</w:t>
      </w:r>
      <w:r w:rsidR="00E62A69" w:rsidRPr="009D25D8">
        <w:t xml:space="preserve"> CF sputum at concentrations of 10</w:t>
      </w:r>
      <w:r w:rsidR="00E62A69" w:rsidRPr="009D25D8">
        <w:rPr>
          <w:vertAlign w:val="superscript"/>
        </w:rPr>
        <w:t>8</w:t>
      </w:r>
      <w:r w:rsidR="00E62A69" w:rsidRPr="009D25D8">
        <w:t>-10</w:t>
      </w:r>
      <w:r w:rsidR="00E62A69" w:rsidRPr="009D25D8">
        <w:rPr>
          <w:vertAlign w:val="superscript"/>
        </w:rPr>
        <w:t>10</w:t>
      </w:r>
      <w:r w:rsidR="00E62A69" w:rsidRPr="009D25D8">
        <w:t xml:space="preserve"> CFU/ml, with </w:t>
      </w:r>
      <w:proofErr w:type="spellStart"/>
      <w:r w:rsidR="00E62A69" w:rsidRPr="009D25D8">
        <w:t>Stressmann</w:t>
      </w:r>
      <w:proofErr w:type="spellEnd"/>
      <w:r w:rsidR="00E62A69" w:rsidRPr="009D25D8">
        <w:t xml:space="preserve"> </w:t>
      </w:r>
      <w:r w:rsidR="00E62A69" w:rsidRPr="009D25D8">
        <w:rPr>
          <w:i/>
        </w:rPr>
        <w:t>et al</w:t>
      </w:r>
      <w:r w:rsidR="00E62A69" w:rsidRPr="009D25D8">
        <w:t xml:space="preserve"> finding a maximum</w:t>
      </w:r>
      <w:r w:rsidR="00361B5F" w:rsidRPr="009D25D8">
        <w:t xml:space="preserve"> of 1.8*10</w:t>
      </w:r>
      <w:r w:rsidR="00361B5F" w:rsidRPr="009D25D8">
        <w:rPr>
          <w:vertAlign w:val="superscript"/>
        </w:rPr>
        <w:t>11</w:t>
      </w:r>
      <w:r w:rsidR="00361B5F" w:rsidRPr="009D25D8">
        <w:t xml:space="preserve"> CFU/ml, in addition to a total bacterial density mean of approximately 10</w:t>
      </w:r>
      <w:r w:rsidR="00361B5F" w:rsidRPr="009D25D8">
        <w:rPr>
          <w:vertAlign w:val="superscript"/>
        </w:rPr>
        <w:t>10</w:t>
      </w:r>
      <w:r w:rsidR="00361B5F" w:rsidRPr="009D25D8">
        <w:t xml:space="preserve"> CFU/ml</w:t>
      </w:r>
      <w:r w:rsidR="00E62A69" w:rsidRPr="009D25D8">
        <w:t xml:space="preserve"> </w:t>
      </w:r>
      <w:r w:rsidR="00E62A69" w:rsidRPr="009D25D8">
        <w:fldChar w:fldCharType="begin">
          <w:fldData xml:space="preserve">PEVuZE5vdGU+PENpdGU+PEF1dGhvcj5QYWxtZXI8L0F1dGhvcj48WWVhcj4yMDA1PC9ZZWFyPjxS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</w:fldData>
        </w:fldChar>
      </w:r>
      <w:r w:rsidR="00EE4D73" w:rsidRPr="009D25D8">
        <w:instrText xml:space="preserve"> ADDIN EN.CITE </w:instrText>
      </w:r>
      <w:r w:rsidR="00EE4D73" w:rsidRPr="009D25D8">
        <w:fldChar w:fldCharType="begin">
          <w:fldData xml:space="preserve">PEVuZE5vdGU+PENpdGU+PEF1dGhvcj5QYWxtZXI8L0F1dGhvcj48WWVhcj4yMDA1PC9ZZWFyPjxS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</w:fldData>
        </w:fldChar>
      </w:r>
      <w:r w:rsidR="00EE4D73" w:rsidRPr="009D25D8">
        <w:instrText xml:space="preserve"> ADDIN EN.CITE.DATA </w:instrText>
      </w:r>
      <w:r w:rsidR="00EE4D73" w:rsidRPr="009D25D8">
        <w:fldChar w:fldCharType="end"/>
      </w:r>
      <w:r w:rsidR="00E62A69" w:rsidRPr="009D25D8">
        <w:fldChar w:fldCharType="separate"/>
      </w:r>
      <w:r w:rsidR="00EE4D73" w:rsidRPr="009D25D8">
        <w:rPr>
          <w:noProof/>
          <w:vertAlign w:val="superscript"/>
        </w:rPr>
        <w:t>52-53</w:t>
      </w:r>
      <w:r w:rsidR="00E62A69" w:rsidRPr="009D25D8">
        <w:fldChar w:fldCharType="end"/>
      </w:r>
      <w:r w:rsidR="00361B5F" w:rsidRPr="009D25D8">
        <w:t xml:space="preserve">. </w:t>
      </w:r>
      <w:r w:rsidR="00B55941" w:rsidRPr="009D25D8">
        <w:t xml:space="preserve">While future </w:t>
      </w:r>
      <w:r w:rsidR="00361B5F" w:rsidRPr="009D25D8">
        <w:t xml:space="preserve">studies </w:t>
      </w:r>
      <w:r w:rsidR="00B55941" w:rsidRPr="009D25D8">
        <w:t xml:space="preserve">will </w:t>
      </w:r>
      <w:r w:rsidR="00361B5F" w:rsidRPr="009D25D8">
        <w:t>focus on analyses of samples that better model the polymicrobial nature and bacterial density of CF sputum</w:t>
      </w:r>
      <w:r w:rsidR="00B55941" w:rsidRPr="009D25D8">
        <w:t>, o</w:t>
      </w:r>
      <w:r w:rsidR="007E48E4" w:rsidRPr="009D25D8">
        <w:t>ur</w:t>
      </w:r>
      <w:r w:rsidR="00162C42" w:rsidRPr="009D25D8">
        <w:t xml:space="preserve"> current work</w:t>
      </w:r>
      <w:r w:rsidRPr="009D25D8">
        <w:t xml:space="preserve"> represent</w:t>
      </w:r>
      <w:r w:rsidR="00162C42" w:rsidRPr="009D25D8">
        <w:t>s</w:t>
      </w:r>
      <w:r w:rsidRPr="009D25D8">
        <w:t xml:space="preserve"> a strong proof</w:t>
      </w:r>
      <w:r w:rsidR="001F592C" w:rsidRPr="009D25D8">
        <w:t>-</w:t>
      </w:r>
      <w:r w:rsidRPr="009D25D8">
        <w:t>of</w:t>
      </w:r>
      <w:r w:rsidR="001F592C" w:rsidRPr="009D25D8">
        <w:t>-</w:t>
      </w:r>
      <w:r w:rsidRPr="009D25D8">
        <w:t>principle for the method</w:t>
      </w:r>
      <w:r w:rsidR="00B55941" w:rsidRPr="009D25D8">
        <w:t>.</w:t>
      </w:r>
      <w:r w:rsidR="00F973BE" w:rsidRPr="009D25D8">
        <w:t xml:space="preserve"> </w:t>
      </w:r>
      <w:r w:rsidR="00B55941" w:rsidRPr="009D25D8">
        <w:t xml:space="preserve">Whilst </w:t>
      </w:r>
      <w:r w:rsidRPr="009D25D8">
        <w:t xml:space="preserve">we have demonstrated this method within the context of a CF model, the principles underlying this method are </w:t>
      </w:r>
      <w:r w:rsidR="00B55941" w:rsidRPr="009D25D8">
        <w:t xml:space="preserve">also </w:t>
      </w:r>
      <w:r w:rsidRPr="009D25D8">
        <w:t xml:space="preserve">applicable to a variety of other clinical scenarios and applications </w:t>
      </w:r>
      <w:r w:rsidR="00361B5F" w:rsidRPr="009D25D8">
        <w:t>across sectors</w:t>
      </w:r>
      <w:r w:rsidR="004E6B89" w:rsidRPr="009D25D8">
        <w:t xml:space="preserve"> such as </w:t>
      </w:r>
      <w:r w:rsidR="004F1E48" w:rsidRPr="009D25D8">
        <w:t xml:space="preserve">in </w:t>
      </w:r>
      <w:r w:rsidR="004E6B89" w:rsidRPr="009D25D8">
        <w:t>food safety, where effective testing depends on rapidity and specificity.</w:t>
      </w:r>
    </w:p>
    <w:p w14:paraId="59F4036F" w14:textId="1C606885" w:rsidR="004C2BD9" w:rsidRPr="009D25D8" w:rsidRDefault="004C2BD9" w:rsidP="00C630E6">
      <w:pPr>
        <w:spacing w:line="259" w:lineRule="auto"/>
        <w:jc w:val="both"/>
      </w:pPr>
      <w:r w:rsidRPr="009D25D8">
        <w:rPr>
          <w:b/>
        </w:rPr>
        <w:t>Supporting Information</w:t>
      </w:r>
    </w:p>
    <w:p w14:paraId="00861812" w14:textId="39A4AD9C" w:rsidR="00E63582" w:rsidRPr="009D25D8" w:rsidRDefault="00E63582" w:rsidP="00C630E6">
      <w:pPr>
        <w:spacing w:line="259" w:lineRule="auto"/>
        <w:jc w:val="both"/>
      </w:pPr>
      <w:r w:rsidRPr="009D25D8">
        <w:t>Detailed classification methods.</w:t>
      </w:r>
    </w:p>
    <w:p w14:paraId="0FE1CA12" w14:textId="19DE1B6E" w:rsidR="00E63582" w:rsidRPr="009D25D8" w:rsidRDefault="00E63582" w:rsidP="00C630E6">
      <w:pPr>
        <w:spacing w:line="259" w:lineRule="auto"/>
        <w:jc w:val="both"/>
      </w:pPr>
      <w:r w:rsidRPr="009D25D8">
        <w:t>Raw Raman spectra at 532nm, 633nm, and 785nm.</w:t>
      </w:r>
    </w:p>
    <w:p w14:paraId="60AE451D" w14:textId="1E0BD665" w:rsidR="00A679D1" w:rsidRPr="009D25D8" w:rsidRDefault="00E63582" w:rsidP="00E63582">
      <w:pPr>
        <w:spacing w:line="259" w:lineRule="auto"/>
        <w:jc w:val="both"/>
      </w:pPr>
      <w:r w:rsidRPr="009D25D8">
        <w:t>Pre-processed Raman spectra.</w:t>
      </w:r>
    </w:p>
    <w:p w14:paraId="399682BE" w14:textId="60D4D9A4" w:rsidR="004C2BD9" w:rsidRPr="009D25D8" w:rsidRDefault="004C2BD9" w:rsidP="00C630E6">
      <w:pPr>
        <w:spacing w:line="259" w:lineRule="auto"/>
        <w:jc w:val="both"/>
      </w:pPr>
      <w:r w:rsidRPr="009D25D8">
        <w:t xml:space="preserve">UV-visible absorbance spectra and Raman spectra (532nm and 785nm excitation) of </w:t>
      </w:r>
      <w:r w:rsidRPr="009D25D8">
        <w:rPr>
          <w:rFonts w:cstheme="minorHAnsi"/>
        </w:rPr>
        <w:t>β</w:t>
      </w:r>
      <w:r w:rsidRPr="009D25D8">
        <w:t>-carotene, xanthophyll, hemin, and protoporphyrin IX</w:t>
      </w:r>
      <w:r w:rsidR="004B396C" w:rsidRPr="009D25D8">
        <w:t>.</w:t>
      </w:r>
    </w:p>
    <w:p w14:paraId="51B4A53D" w14:textId="077EFC7F" w:rsidR="004C2BD9" w:rsidRPr="009D25D8" w:rsidRDefault="004C2BD9" w:rsidP="00C630E6">
      <w:pPr>
        <w:spacing w:line="259" w:lineRule="auto"/>
        <w:jc w:val="both"/>
      </w:pPr>
      <w:r w:rsidRPr="009D25D8">
        <w:t xml:space="preserve">Images of dried bacterial pellets of all </w:t>
      </w:r>
      <w:r w:rsidRPr="009D25D8">
        <w:rPr>
          <w:i/>
        </w:rPr>
        <w:t>P. aeruginosa</w:t>
      </w:r>
      <w:r w:rsidRPr="009D25D8">
        <w:t xml:space="preserve"> and </w:t>
      </w:r>
      <w:r w:rsidRPr="009D25D8">
        <w:rPr>
          <w:i/>
        </w:rPr>
        <w:t>S. aureus</w:t>
      </w:r>
      <w:r w:rsidRPr="009D25D8">
        <w:t xml:space="preserve"> strains used in the study.</w:t>
      </w:r>
    </w:p>
    <w:p w14:paraId="77F522A7" w14:textId="7DE7C061" w:rsidR="004C2BD9" w:rsidRPr="009D25D8" w:rsidRDefault="004C2BD9" w:rsidP="00C630E6">
      <w:pPr>
        <w:spacing w:line="259" w:lineRule="auto"/>
        <w:jc w:val="both"/>
      </w:pPr>
      <w:r w:rsidRPr="009D25D8">
        <w:t>Peak assignments for major vibrational modes</w:t>
      </w:r>
      <w:r w:rsidR="004B396C" w:rsidRPr="009D25D8">
        <w:t>.</w:t>
      </w:r>
    </w:p>
    <w:p w14:paraId="283D69C1" w14:textId="472C9032" w:rsidR="004C2BD9" w:rsidRPr="009D25D8" w:rsidRDefault="004C2BD9" w:rsidP="00C630E6">
      <w:pPr>
        <w:spacing w:line="259" w:lineRule="auto"/>
        <w:jc w:val="both"/>
      </w:pPr>
      <w:r w:rsidRPr="009D25D8">
        <w:t>Projections and classification accuracies for PCA of the 8 strains used in this study after polynomial background subtraction</w:t>
      </w:r>
      <w:r w:rsidR="00822CC8" w:rsidRPr="009D25D8">
        <w:t>.</w:t>
      </w:r>
    </w:p>
    <w:p w14:paraId="13A4AE26" w14:textId="50E5E452" w:rsidR="00E63582" w:rsidRPr="009D25D8" w:rsidRDefault="00E63582" w:rsidP="00C630E6">
      <w:pPr>
        <w:spacing w:line="259" w:lineRule="auto"/>
        <w:jc w:val="both"/>
      </w:pPr>
      <w:r w:rsidRPr="009D25D8">
        <w:t>Comparison of the classification of bacteria using the luminescent background versus Raman spectra.</w:t>
      </w:r>
    </w:p>
    <w:p w14:paraId="4D9BA39D" w14:textId="3ECC55A8" w:rsidR="004C2BD9" w:rsidRPr="009D25D8" w:rsidRDefault="004C2BD9" w:rsidP="00C630E6">
      <w:pPr>
        <w:spacing w:line="259" w:lineRule="auto"/>
        <w:jc w:val="both"/>
      </w:pPr>
      <w:r w:rsidRPr="009D25D8">
        <w:t>Classification accuracy for PCA-SVM of pure bacterial pellets</w:t>
      </w:r>
      <w:r w:rsidR="004B396C" w:rsidRPr="009D25D8">
        <w:t>.</w:t>
      </w:r>
    </w:p>
    <w:p w14:paraId="41A5C4AE" w14:textId="3FFED0CB" w:rsidR="004C2BD9" w:rsidRPr="009D25D8" w:rsidRDefault="004C2BD9" w:rsidP="00C630E6">
      <w:pPr>
        <w:spacing w:line="259" w:lineRule="auto"/>
        <w:jc w:val="both"/>
      </w:pPr>
      <w:r w:rsidRPr="009D25D8">
        <w:t>Sample preparation for bacterial suspensions in ASM</w:t>
      </w:r>
      <w:r w:rsidR="004B396C" w:rsidRPr="009D25D8">
        <w:t>.</w:t>
      </w:r>
    </w:p>
    <w:p w14:paraId="6D20AEAE" w14:textId="1280EE49" w:rsidR="004C2BD9" w:rsidRPr="009D25D8" w:rsidRDefault="004C2BD9" w:rsidP="00C630E6">
      <w:pPr>
        <w:spacing w:line="259" w:lineRule="auto"/>
        <w:jc w:val="both"/>
      </w:pPr>
      <w:r w:rsidRPr="009D25D8">
        <w:t>Raman spectra of</w:t>
      </w:r>
      <w:r w:rsidR="00137EB6" w:rsidRPr="009D25D8">
        <w:t xml:space="preserve"> blank ASM, and</w:t>
      </w:r>
      <w:r w:rsidRPr="009D25D8">
        <w:t xml:space="preserve"> PA and SA strains</w:t>
      </w:r>
      <w:r w:rsidR="00137EB6" w:rsidRPr="009D25D8">
        <w:t xml:space="preserve"> in ASM</w:t>
      </w:r>
      <w:r w:rsidRPr="009D25D8">
        <w:t>, taken at 532nm and 785nm excitations</w:t>
      </w:r>
      <w:r w:rsidR="004B396C" w:rsidRPr="009D25D8">
        <w:t>.</w:t>
      </w:r>
    </w:p>
    <w:p w14:paraId="708F80F8" w14:textId="73D1D7A3" w:rsidR="004C2BD9" w:rsidRPr="009D25D8" w:rsidRDefault="004C2BD9" w:rsidP="00C630E6">
      <w:pPr>
        <w:spacing w:line="259" w:lineRule="auto"/>
        <w:jc w:val="both"/>
      </w:pPr>
      <w:r w:rsidRPr="009D25D8">
        <w:t>Classification accuracy for SVM of bacteria suspended in ASM</w:t>
      </w:r>
      <w:r w:rsidR="004B396C" w:rsidRPr="009D25D8">
        <w:t>.</w:t>
      </w:r>
    </w:p>
    <w:p w14:paraId="45784992" w14:textId="544A7C81" w:rsidR="004C2BD9" w:rsidRPr="009D25D8" w:rsidRDefault="004C2BD9" w:rsidP="00C630E6">
      <w:pPr>
        <w:spacing w:line="259" w:lineRule="auto"/>
        <w:jc w:val="both"/>
      </w:pPr>
      <w:r w:rsidRPr="009D25D8">
        <w:t>Classification accuracy for PCA-SVM of bacteria suspended in ASM</w:t>
      </w:r>
      <w:r w:rsidR="004B396C" w:rsidRPr="009D25D8">
        <w:t>.</w:t>
      </w:r>
    </w:p>
    <w:p w14:paraId="7716E1E8" w14:textId="77777777" w:rsidR="004C2BD9" w:rsidRPr="009D25D8" w:rsidRDefault="004C2BD9" w:rsidP="00C630E6">
      <w:pPr>
        <w:spacing w:line="259" w:lineRule="auto"/>
        <w:jc w:val="both"/>
      </w:pPr>
    </w:p>
    <w:p w14:paraId="2E3C4ED6" w14:textId="6F1F2FA6" w:rsidR="00712291" w:rsidRPr="009D25D8" w:rsidRDefault="00712291" w:rsidP="00C630E6">
      <w:pPr>
        <w:jc w:val="both"/>
        <w:rPr>
          <w:b/>
        </w:rPr>
      </w:pPr>
      <w:r w:rsidRPr="009D25D8">
        <w:rPr>
          <w:b/>
        </w:rPr>
        <w:t>Acknowledgements</w:t>
      </w:r>
    </w:p>
    <w:p w14:paraId="1A73E366" w14:textId="647FE57A" w:rsidR="00712291" w:rsidRPr="009D25D8" w:rsidRDefault="00712291" w:rsidP="00C630E6">
      <w:pPr>
        <w:jc w:val="both"/>
        <w:rPr>
          <w:rFonts w:cstheme="minorHAnsi"/>
        </w:rPr>
      </w:pPr>
      <w:r w:rsidRPr="009D25D8">
        <w:t>The auth</w:t>
      </w:r>
      <w:r w:rsidR="000D0D28" w:rsidRPr="009D25D8">
        <w:t xml:space="preserve">ors would like to acknowledge </w:t>
      </w:r>
      <w:r w:rsidR="00162C42" w:rsidRPr="009D25D8">
        <w:t xml:space="preserve">industrial CASE </w:t>
      </w:r>
      <w:r w:rsidR="000D0D28" w:rsidRPr="009D25D8">
        <w:t xml:space="preserve">studentship </w:t>
      </w:r>
      <w:r w:rsidRPr="009D25D8">
        <w:t>fu</w:t>
      </w:r>
      <w:r w:rsidR="000D0D28" w:rsidRPr="009D25D8">
        <w:t>nding to Adam Lister by EPSRC</w:t>
      </w:r>
      <w:r w:rsidR="00162C42" w:rsidRPr="009D25D8">
        <w:t xml:space="preserve"> (EP/P510646/1)</w:t>
      </w:r>
      <w:r w:rsidR="000D0D28" w:rsidRPr="009D25D8">
        <w:t xml:space="preserve"> and </w:t>
      </w:r>
      <w:r w:rsidR="000B105D" w:rsidRPr="009D25D8">
        <w:t xml:space="preserve">the United Kingdom Ministry of Defence under contract </w:t>
      </w:r>
      <w:r w:rsidR="000B105D" w:rsidRPr="009D25D8">
        <w:lastRenderedPageBreak/>
        <w:t>DSTLX-10000110975</w:t>
      </w:r>
      <w:r w:rsidR="000D0D28" w:rsidRPr="009D25D8">
        <w:t>. We also acknowledge funding by BRC-NAMRIP University of Southampton</w:t>
      </w:r>
      <w:r w:rsidR="004F1E48" w:rsidRPr="009D25D8">
        <w:t xml:space="preserve"> and the NIHR Southampton Antimicrobial Resistance Laboratory</w:t>
      </w:r>
      <w:r w:rsidR="000D0D28" w:rsidRPr="009D25D8">
        <w:t xml:space="preserve">. SM acknowledges EPSRC grant </w:t>
      </w:r>
      <w:r w:rsidR="00162C42" w:rsidRPr="009D25D8">
        <w:t xml:space="preserve">EP/T020997/1 </w:t>
      </w:r>
      <w:r w:rsidR="000D0D28" w:rsidRPr="009D25D8">
        <w:t xml:space="preserve">and ERC </w:t>
      </w:r>
      <w:proofErr w:type="spellStart"/>
      <w:r w:rsidR="000D0D28" w:rsidRPr="009D25D8">
        <w:t>NanoChemBioVision</w:t>
      </w:r>
      <w:proofErr w:type="spellEnd"/>
      <w:r w:rsidR="00162C42" w:rsidRPr="009D25D8">
        <w:t xml:space="preserve"> (638258)</w:t>
      </w:r>
      <w:r w:rsidR="000D0D28" w:rsidRPr="009D25D8">
        <w:t xml:space="preserve">. </w:t>
      </w:r>
      <w:r w:rsidR="00823116" w:rsidRPr="009D25D8">
        <w:rPr>
          <w:rFonts w:cstheme="minorHAnsi"/>
          <w:color w:val="000000"/>
          <w:bdr w:val="none" w:sz="0" w:space="0" w:color="auto" w:frame="1"/>
          <w:shd w:val="clear" w:color="auto" w:fill="FFFFFF"/>
        </w:rPr>
        <w:t>JSW and CH acknowledge funding from BBSRC and Innovate UK, IKC National Biofilms Innovation Centre </w:t>
      </w:r>
      <w:r w:rsidR="00823116" w:rsidRPr="009D25D8">
        <w:rPr>
          <w:rFonts w:cstheme="minorHAnsi"/>
          <w:color w:val="201F1E"/>
          <w:bdr w:val="none" w:sz="0" w:space="0" w:color="auto" w:frame="1"/>
          <w:shd w:val="clear" w:color="auto" w:fill="FFFFFF"/>
        </w:rPr>
        <w:t>BB/R012415/1</w:t>
      </w:r>
      <w:r w:rsidR="004F1E48" w:rsidRPr="009D25D8">
        <w:rPr>
          <w:rFonts w:cstheme="minorHAnsi"/>
          <w:color w:val="201F1E"/>
          <w:bdr w:val="none" w:sz="0" w:space="0" w:color="auto" w:frame="1"/>
          <w:shd w:val="clear" w:color="auto" w:fill="FFFFFF"/>
        </w:rPr>
        <w:t>. SNF is an NIHR Senior Investigator.</w:t>
      </w:r>
    </w:p>
    <w:p w14:paraId="272986A0" w14:textId="77777777" w:rsidR="00712291" w:rsidRPr="009D25D8" w:rsidRDefault="00712291" w:rsidP="00A312E6">
      <w:pPr>
        <w:spacing w:line="259" w:lineRule="auto"/>
        <w:jc w:val="both"/>
      </w:pPr>
    </w:p>
    <w:p w14:paraId="0A4A32AB" w14:textId="6F6CB62B" w:rsidR="001720AC" w:rsidRPr="009D25D8" w:rsidRDefault="00A64C33" w:rsidP="00A312E6">
      <w:pPr>
        <w:rPr>
          <w:b/>
        </w:rPr>
      </w:pPr>
      <w:r w:rsidRPr="009D25D8">
        <w:rPr>
          <w:b/>
        </w:rPr>
        <w:t>References</w:t>
      </w:r>
    </w:p>
    <w:p w14:paraId="0F1C9AE7" w14:textId="77777777" w:rsidR="00EE4D73" w:rsidRPr="009D25D8" w:rsidRDefault="001720AC" w:rsidP="00EE4D73">
      <w:pPr>
        <w:pStyle w:val="EndNoteBibliography"/>
        <w:spacing w:after="0"/>
      </w:pPr>
      <w:r w:rsidRPr="009D25D8">
        <w:fldChar w:fldCharType="begin"/>
      </w:r>
      <w:r w:rsidRPr="009D25D8">
        <w:instrText xml:space="preserve"> ADDIN EN.REFLIST </w:instrText>
      </w:r>
      <w:r w:rsidRPr="009D25D8">
        <w:fldChar w:fldCharType="separate"/>
      </w:r>
      <w:r w:rsidR="00EE4D73" w:rsidRPr="009D25D8">
        <w:t>1.</w:t>
      </w:r>
      <w:r w:rsidR="00EE4D73" w:rsidRPr="009D25D8">
        <w:tab/>
        <w:t xml:space="preserve">Høiby, N.; Bjarnsholt, T.; Moser, C.; Jensen, P. Ø.; Kolpen, M.; Qvist, T.; Aanæs, K.; Pressler, T.; Skov, M.; Ciofu, O., Diagnosis of biofilm infections in cystic fibrosis patients. </w:t>
      </w:r>
      <w:r w:rsidR="00EE4D73" w:rsidRPr="009D25D8">
        <w:rPr>
          <w:i/>
        </w:rPr>
        <w:t xml:space="preserve">APMIS </w:t>
      </w:r>
      <w:r w:rsidR="00EE4D73" w:rsidRPr="009D25D8">
        <w:rPr>
          <w:b/>
        </w:rPr>
        <w:t>2017,</w:t>
      </w:r>
      <w:r w:rsidR="00EE4D73" w:rsidRPr="009D25D8">
        <w:t xml:space="preserve"> </w:t>
      </w:r>
      <w:r w:rsidR="00EE4D73" w:rsidRPr="009D25D8">
        <w:rPr>
          <w:i/>
        </w:rPr>
        <w:t>125</w:t>
      </w:r>
      <w:r w:rsidR="00EE4D73" w:rsidRPr="009D25D8">
        <w:t xml:space="preserve"> (4), 339-343.</w:t>
      </w:r>
    </w:p>
    <w:p w14:paraId="61D093BF" w14:textId="77777777" w:rsidR="00EE4D73" w:rsidRPr="009D25D8" w:rsidRDefault="00EE4D73" w:rsidP="00EE4D73">
      <w:pPr>
        <w:pStyle w:val="EndNoteBibliography"/>
        <w:spacing w:after="0"/>
      </w:pPr>
      <w:r w:rsidRPr="009D25D8">
        <w:t>2.</w:t>
      </w:r>
      <w:r w:rsidRPr="009D25D8">
        <w:tab/>
        <w:t xml:space="preserve">Farrell, P. M., The prevalence of cystic fibrosis in the European Union. </w:t>
      </w:r>
      <w:r w:rsidRPr="009D25D8">
        <w:rPr>
          <w:i/>
        </w:rPr>
        <w:t xml:space="preserve">Journal of Cystic Fibrosis </w:t>
      </w:r>
      <w:r w:rsidRPr="009D25D8">
        <w:rPr>
          <w:b/>
        </w:rPr>
        <w:t>2008,</w:t>
      </w:r>
      <w:r w:rsidRPr="009D25D8">
        <w:t xml:space="preserve"> </w:t>
      </w:r>
      <w:r w:rsidRPr="009D25D8">
        <w:rPr>
          <w:i/>
        </w:rPr>
        <w:t>7</w:t>
      </w:r>
      <w:r w:rsidRPr="009D25D8">
        <w:t xml:space="preserve"> (5), 450-453.</w:t>
      </w:r>
    </w:p>
    <w:p w14:paraId="005D7930" w14:textId="77777777" w:rsidR="00EE4D73" w:rsidRPr="009D25D8" w:rsidRDefault="00EE4D73" w:rsidP="00EE4D73">
      <w:pPr>
        <w:pStyle w:val="EndNoteBibliography"/>
        <w:spacing w:after="0"/>
      </w:pPr>
      <w:r w:rsidRPr="009D25D8">
        <w:t>3.</w:t>
      </w:r>
      <w:r w:rsidRPr="009D25D8">
        <w:tab/>
        <w:t xml:space="preserve">Munro, A. P. S.; Highmore, C. J.; Webb, J. S.; Faust, S. N., Diagnosis and treatment of biofilm infections in children. </w:t>
      </w:r>
      <w:r w:rsidRPr="009D25D8">
        <w:rPr>
          <w:i/>
        </w:rPr>
        <w:t xml:space="preserve">Current opinion in infectious diseases </w:t>
      </w:r>
      <w:r w:rsidRPr="009D25D8">
        <w:rPr>
          <w:b/>
        </w:rPr>
        <w:t>2019,</w:t>
      </w:r>
      <w:r w:rsidRPr="009D25D8">
        <w:t xml:space="preserve"> </w:t>
      </w:r>
      <w:r w:rsidRPr="009D25D8">
        <w:rPr>
          <w:i/>
        </w:rPr>
        <w:t>32</w:t>
      </w:r>
      <w:r w:rsidRPr="009D25D8">
        <w:t xml:space="preserve"> (5), 505-509.</w:t>
      </w:r>
    </w:p>
    <w:p w14:paraId="77487FB2" w14:textId="77777777" w:rsidR="00EE4D73" w:rsidRPr="009D25D8" w:rsidRDefault="00EE4D73" w:rsidP="00EE4D73">
      <w:pPr>
        <w:pStyle w:val="EndNoteBibliography"/>
        <w:spacing w:after="0"/>
      </w:pPr>
      <w:r w:rsidRPr="009D25D8">
        <w:t>4.</w:t>
      </w:r>
      <w:r w:rsidRPr="009D25D8">
        <w:tab/>
        <w:t>Registry, C. F. F. P., Annual data report. Cystic Fibrosis Foundation Bethesda, MD: 2011.</w:t>
      </w:r>
    </w:p>
    <w:p w14:paraId="122F7EBE" w14:textId="77777777" w:rsidR="00EE4D73" w:rsidRPr="009D25D8" w:rsidRDefault="00EE4D73" w:rsidP="00EE4D73">
      <w:pPr>
        <w:pStyle w:val="EndNoteBibliography"/>
        <w:spacing w:after="0"/>
      </w:pPr>
      <w:r w:rsidRPr="009D25D8">
        <w:t>5.</w:t>
      </w:r>
      <w:r w:rsidRPr="009D25D8">
        <w:tab/>
        <w:t xml:space="preserve">Döring, G.; Flume, P.; Heijerman, H.; Elborn, J. S., Treatment of lung infection in patients with cystic fibrosis: Current and future strategies. </w:t>
      </w:r>
      <w:r w:rsidRPr="009D25D8">
        <w:rPr>
          <w:i/>
        </w:rPr>
        <w:t xml:space="preserve">Journal of Cystic Fibrosis </w:t>
      </w:r>
      <w:r w:rsidRPr="009D25D8">
        <w:rPr>
          <w:b/>
        </w:rPr>
        <w:t>2012,</w:t>
      </w:r>
      <w:r w:rsidRPr="009D25D8">
        <w:t xml:space="preserve"> </w:t>
      </w:r>
      <w:r w:rsidRPr="009D25D8">
        <w:rPr>
          <w:i/>
        </w:rPr>
        <w:t>11</w:t>
      </w:r>
      <w:r w:rsidRPr="009D25D8">
        <w:t xml:space="preserve"> (6), 461-479.</w:t>
      </w:r>
    </w:p>
    <w:p w14:paraId="749E67C5" w14:textId="77777777" w:rsidR="00EE4D73" w:rsidRPr="009D25D8" w:rsidRDefault="00EE4D73" w:rsidP="00EE4D73">
      <w:pPr>
        <w:pStyle w:val="EndNoteBibliography"/>
        <w:spacing w:after="0"/>
      </w:pPr>
      <w:r w:rsidRPr="009D25D8">
        <w:t>6.</w:t>
      </w:r>
      <w:r w:rsidRPr="009D25D8">
        <w:tab/>
        <w:t xml:space="preserve">Gibson, R. L.; Emerson, J.; McNamara, S.; Burns, J. L.; Rosenfeld, M.; Yunker, A.; Hamblett, N.; Accurso, F.; Dovey, M.; Hiatt, P., Significant microbiological effect of inhaled tobramycin in young children with cystic fibrosis. </w:t>
      </w:r>
      <w:r w:rsidRPr="009D25D8">
        <w:rPr>
          <w:i/>
        </w:rPr>
        <w:t xml:space="preserve">American journal of respiratory and critical care medicine </w:t>
      </w:r>
      <w:r w:rsidRPr="009D25D8">
        <w:rPr>
          <w:b/>
        </w:rPr>
        <w:t>2003,</w:t>
      </w:r>
      <w:r w:rsidRPr="009D25D8">
        <w:t xml:space="preserve"> </w:t>
      </w:r>
      <w:r w:rsidRPr="009D25D8">
        <w:rPr>
          <w:i/>
        </w:rPr>
        <w:t>167</w:t>
      </w:r>
      <w:r w:rsidRPr="009D25D8">
        <w:t xml:space="preserve"> (6), 841-849.</w:t>
      </w:r>
    </w:p>
    <w:p w14:paraId="53898B60" w14:textId="77777777" w:rsidR="00EE4D73" w:rsidRPr="009D25D8" w:rsidRDefault="00EE4D73" w:rsidP="00EE4D73">
      <w:pPr>
        <w:pStyle w:val="EndNoteBibliography"/>
        <w:spacing w:after="0"/>
      </w:pPr>
      <w:r w:rsidRPr="009D25D8">
        <w:t>7.</w:t>
      </w:r>
      <w:r w:rsidRPr="009D25D8">
        <w:tab/>
        <w:t xml:space="preserve">Murray, T. S.; Egan, M.; Kazmierczak, B. I., Pseudomonas aeruginosa chronic colonization in cystic fibrosis patients. </w:t>
      </w:r>
      <w:r w:rsidRPr="009D25D8">
        <w:rPr>
          <w:i/>
        </w:rPr>
        <w:t xml:space="preserve">Current opinion in pediatrics </w:t>
      </w:r>
      <w:r w:rsidRPr="009D25D8">
        <w:rPr>
          <w:b/>
        </w:rPr>
        <w:t>2007,</w:t>
      </w:r>
      <w:r w:rsidRPr="009D25D8">
        <w:t xml:space="preserve"> </w:t>
      </w:r>
      <w:r w:rsidRPr="009D25D8">
        <w:rPr>
          <w:i/>
        </w:rPr>
        <w:t>19</w:t>
      </w:r>
      <w:r w:rsidRPr="009D25D8">
        <w:t xml:space="preserve"> (1), 83-8.</w:t>
      </w:r>
    </w:p>
    <w:p w14:paraId="42E10BBA" w14:textId="77777777" w:rsidR="00EE4D73" w:rsidRPr="009D25D8" w:rsidRDefault="00EE4D73" w:rsidP="00EE4D73">
      <w:pPr>
        <w:pStyle w:val="EndNoteBibliography"/>
        <w:spacing w:after="0"/>
      </w:pPr>
      <w:r w:rsidRPr="009D25D8">
        <w:t>8.</w:t>
      </w:r>
      <w:r w:rsidRPr="009D25D8">
        <w:tab/>
        <w:t xml:space="preserve">Singh, P. K.; Schaefer, A. L.; Parsek, M. R.; Moninger, T. O.; Welsh, M. J.; Greenberg, E. P., Quorum-sensing signals indicate that </w:t>
      </w:r>
      <w:r w:rsidRPr="009D25D8">
        <w:t xml:space="preserve">cystic fibrosis lungs are infected with bacterial biofilms. </w:t>
      </w:r>
      <w:r w:rsidRPr="009D25D8">
        <w:rPr>
          <w:i/>
        </w:rPr>
        <w:t xml:space="preserve">Nature </w:t>
      </w:r>
      <w:r w:rsidRPr="009D25D8">
        <w:rPr>
          <w:b/>
        </w:rPr>
        <w:t>2000,</w:t>
      </w:r>
      <w:r w:rsidRPr="009D25D8">
        <w:t xml:space="preserve"> </w:t>
      </w:r>
      <w:r w:rsidRPr="009D25D8">
        <w:rPr>
          <w:i/>
        </w:rPr>
        <w:t>407</w:t>
      </w:r>
      <w:r w:rsidRPr="009D25D8">
        <w:t xml:space="preserve"> (6805), 762-4.</w:t>
      </w:r>
    </w:p>
    <w:p w14:paraId="638FCA66" w14:textId="77777777" w:rsidR="00EE4D73" w:rsidRPr="009D25D8" w:rsidRDefault="00EE4D73" w:rsidP="00EE4D73">
      <w:pPr>
        <w:pStyle w:val="EndNoteBibliography"/>
        <w:spacing w:after="0"/>
      </w:pPr>
      <w:r w:rsidRPr="009D25D8">
        <w:t>9.</w:t>
      </w:r>
      <w:r w:rsidRPr="009D25D8">
        <w:tab/>
        <w:t xml:space="preserve">Olsen, I., Biofilm-specific antibiotic tolerance and resistance. </w:t>
      </w:r>
      <w:r w:rsidRPr="009D25D8">
        <w:rPr>
          <w:i/>
        </w:rPr>
        <w:t xml:space="preserve">European Journal of Clinical Microbiology &amp; Infectious Diseases </w:t>
      </w:r>
      <w:r w:rsidRPr="009D25D8">
        <w:rPr>
          <w:b/>
        </w:rPr>
        <w:t>2015,</w:t>
      </w:r>
      <w:r w:rsidRPr="009D25D8">
        <w:t xml:space="preserve"> </w:t>
      </w:r>
      <w:r w:rsidRPr="009D25D8">
        <w:rPr>
          <w:i/>
        </w:rPr>
        <w:t>34</w:t>
      </w:r>
      <w:r w:rsidRPr="009D25D8">
        <w:t xml:space="preserve"> (5), 877-886.</w:t>
      </w:r>
    </w:p>
    <w:p w14:paraId="0E6A75A7" w14:textId="77777777" w:rsidR="00EE4D73" w:rsidRPr="009D25D8" w:rsidRDefault="00EE4D73" w:rsidP="00EE4D73">
      <w:pPr>
        <w:pStyle w:val="EndNoteBibliography"/>
        <w:spacing w:after="0"/>
      </w:pPr>
      <w:r w:rsidRPr="009D25D8">
        <w:t>10.</w:t>
      </w:r>
      <w:r w:rsidRPr="009D25D8">
        <w:tab/>
        <w:t xml:space="preserve">Høiby, N.; Bjarnsholt, T.; Givskov, M.; Molin, S.; Ciofu, O., Antibiotic resistance of bacterial biofilms. </w:t>
      </w:r>
      <w:r w:rsidRPr="009D25D8">
        <w:rPr>
          <w:i/>
        </w:rPr>
        <w:t xml:space="preserve">Int J Antimicrob Agents </w:t>
      </w:r>
      <w:r w:rsidRPr="009D25D8">
        <w:rPr>
          <w:b/>
        </w:rPr>
        <w:t>2010,</w:t>
      </w:r>
      <w:r w:rsidRPr="009D25D8">
        <w:t xml:space="preserve"> </w:t>
      </w:r>
      <w:r w:rsidRPr="009D25D8">
        <w:rPr>
          <w:i/>
        </w:rPr>
        <w:t>35</w:t>
      </w:r>
      <w:r w:rsidRPr="009D25D8">
        <w:t xml:space="preserve"> (4), 322-32.</w:t>
      </w:r>
    </w:p>
    <w:p w14:paraId="37F1A39A" w14:textId="77777777" w:rsidR="00EE4D73" w:rsidRPr="009D25D8" w:rsidRDefault="00EE4D73" w:rsidP="00EE4D73">
      <w:pPr>
        <w:pStyle w:val="EndNoteBibliography"/>
        <w:spacing w:after="0"/>
      </w:pPr>
      <w:r w:rsidRPr="009D25D8">
        <w:t>11.</w:t>
      </w:r>
      <w:r w:rsidRPr="009D25D8">
        <w:tab/>
        <w:t xml:space="preserve">Jorth, P.; Staudinger, B. J.; Wu, X.; Hisert, K. B.; Hayden, H.; Garudathri, J.; Harding, C. L.; Radey, M. C.; Rezayat, A.; Bautista, G.; Berrington, W. R.; Goddard, A. F.; Zheng, C.; Angermeyer, A.; Brittnacher, M. J.; Kitzman, J.; Shendure, J.; Fligner, C. L.; Mittler, J.; Aitken, M. L.; Manoil, C.; Bruce, J. E.; Yahr, T. L.; Singh, P. K., Regional Isolation Drives Bacterial Diversification within Cystic Fibrosis Lungs. </w:t>
      </w:r>
      <w:r w:rsidRPr="009D25D8">
        <w:rPr>
          <w:i/>
        </w:rPr>
        <w:t xml:space="preserve">Cell Host Microbe </w:t>
      </w:r>
      <w:r w:rsidRPr="009D25D8">
        <w:rPr>
          <w:b/>
        </w:rPr>
        <w:t>2015,</w:t>
      </w:r>
      <w:r w:rsidRPr="009D25D8">
        <w:t xml:space="preserve"> </w:t>
      </w:r>
      <w:r w:rsidRPr="009D25D8">
        <w:rPr>
          <w:i/>
        </w:rPr>
        <w:t>18</w:t>
      </w:r>
      <w:r w:rsidRPr="009D25D8">
        <w:t xml:space="preserve"> (3), 307-319.</w:t>
      </w:r>
    </w:p>
    <w:p w14:paraId="73540CC9" w14:textId="77777777" w:rsidR="00EE4D73" w:rsidRPr="009D25D8" w:rsidRDefault="00EE4D73" w:rsidP="00EE4D73">
      <w:pPr>
        <w:pStyle w:val="EndNoteBibliography"/>
        <w:spacing w:after="0"/>
      </w:pPr>
      <w:r w:rsidRPr="009D25D8">
        <w:t>12.</w:t>
      </w:r>
      <w:r w:rsidRPr="009D25D8">
        <w:tab/>
        <w:t xml:space="preserve">Darch, S. E.; McNally, A.; Harrison, F.; Corander, J.; Barr, H. L.; Paszkiewicz, K.; Holden, S.; Fogarty, A.; Crusz, S. A.; Diggle, S. P., Recombination is a key driver of genomic and phenotypic diversity in a Pseudomonas aeruginosa population during cystic fibrosis infection. </w:t>
      </w:r>
      <w:r w:rsidRPr="009D25D8">
        <w:rPr>
          <w:i/>
        </w:rPr>
        <w:t xml:space="preserve">Scientific reports </w:t>
      </w:r>
      <w:r w:rsidRPr="009D25D8">
        <w:rPr>
          <w:b/>
        </w:rPr>
        <w:t>2015,</w:t>
      </w:r>
      <w:r w:rsidRPr="009D25D8">
        <w:t xml:space="preserve"> </w:t>
      </w:r>
      <w:r w:rsidRPr="009D25D8">
        <w:rPr>
          <w:i/>
        </w:rPr>
        <w:t>5</w:t>
      </w:r>
      <w:r w:rsidRPr="009D25D8">
        <w:t>, 7649.</w:t>
      </w:r>
    </w:p>
    <w:p w14:paraId="39AE9A11" w14:textId="77777777" w:rsidR="00EE4D73" w:rsidRPr="009D25D8" w:rsidRDefault="00EE4D73" w:rsidP="00EE4D73">
      <w:pPr>
        <w:pStyle w:val="EndNoteBibliography"/>
        <w:spacing w:after="0"/>
      </w:pPr>
      <w:r w:rsidRPr="009D25D8">
        <w:t>13.</w:t>
      </w:r>
      <w:r w:rsidRPr="009D25D8">
        <w:tab/>
        <w:t xml:space="preserve">Kloß, S.; Lorenz, B.; Dees, S.; Labugger, I.; Rösch, P.; Popp, J., Destruction-free procedure for the isolation of bacteria from sputum samples for Raman spectroscopic analysis. </w:t>
      </w:r>
      <w:r w:rsidRPr="009D25D8">
        <w:rPr>
          <w:i/>
        </w:rPr>
        <w:t xml:space="preserve">Analytical and Bioanalytical Chemistry </w:t>
      </w:r>
      <w:r w:rsidRPr="009D25D8">
        <w:rPr>
          <w:b/>
        </w:rPr>
        <w:t>2015,</w:t>
      </w:r>
      <w:r w:rsidRPr="009D25D8">
        <w:t xml:space="preserve"> </w:t>
      </w:r>
      <w:r w:rsidRPr="009D25D8">
        <w:rPr>
          <w:i/>
        </w:rPr>
        <w:t>407</w:t>
      </w:r>
      <w:r w:rsidRPr="009D25D8">
        <w:t xml:space="preserve"> (27), 8333-8341.</w:t>
      </w:r>
    </w:p>
    <w:p w14:paraId="48A1EB58" w14:textId="77777777" w:rsidR="00EE4D73" w:rsidRPr="009D25D8" w:rsidRDefault="00EE4D73" w:rsidP="00EE4D73">
      <w:pPr>
        <w:pStyle w:val="EndNoteBibliography"/>
        <w:spacing w:after="0"/>
      </w:pPr>
      <w:r w:rsidRPr="009D25D8">
        <w:t>14.</w:t>
      </w:r>
      <w:r w:rsidRPr="009D25D8">
        <w:tab/>
        <w:t xml:space="preserve">Ghebremedhin, M.; Heitkamp, R.; Yesupriya, S.; Clay, B.; Crane, N. J., Accurate and Rapid Differentiation of &lt;span class="named-content genus-species" id="named-content-1"&gt;Acinetobacter baumannii&lt;/span&gt; Strains by Raman Spectroscopy: a Comparative Study. </w:t>
      </w:r>
      <w:r w:rsidRPr="009D25D8">
        <w:rPr>
          <w:i/>
        </w:rPr>
        <w:t xml:space="preserve">Journal of Clinical Microbiology </w:t>
      </w:r>
      <w:r w:rsidRPr="009D25D8">
        <w:rPr>
          <w:b/>
        </w:rPr>
        <w:t>2017,</w:t>
      </w:r>
      <w:r w:rsidRPr="009D25D8">
        <w:t xml:space="preserve"> </w:t>
      </w:r>
      <w:r w:rsidRPr="009D25D8">
        <w:rPr>
          <w:i/>
        </w:rPr>
        <w:t>55</w:t>
      </w:r>
      <w:r w:rsidRPr="009D25D8">
        <w:t xml:space="preserve"> (8), 2480-2490.</w:t>
      </w:r>
    </w:p>
    <w:p w14:paraId="275698F3" w14:textId="77777777" w:rsidR="00EE4D73" w:rsidRPr="009D25D8" w:rsidRDefault="00EE4D73" w:rsidP="00EE4D73">
      <w:pPr>
        <w:pStyle w:val="EndNoteBibliography"/>
        <w:spacing w:after="0"/>
      </w:pPr>
      <w:r w:rsidRPr="009D25D8">
        <w:t>15.</w:t>
      </w:r>
      <w:r w:rsidRPr="009D25D8">
        <w:tab/>
        <w:t xml:space="preserve">Kloß, S.; Rösch, P.; Pfister, W.; Kiehntopf, M.; Popp, J., Toward Culture-Free Raman Spectroscopic Identification of Pathogens in Ascitic Fluid. </w:t>
      </w:r>
      <w:r w:rsidRPr="009D25D8">
        <w:rPr>
          <w:i/>
        </w:rPr>
        <w:t xml:space="preserve">Analytical Chemistry </w:t>
      </w:r>
      <w:r w:rsidRPr="009D25D8">
        <w:rPr>
          <w:b/>
        </w:rPr>
        <w:t>2015,</w:t>
      </w:r>
      <w:r w:rsidRPr="009D25D8">
        <w:t xml:space="preserve"> </w:t>
      </w:r>
      <w:r w:rsidRPr="009D25D8">
        <w:rPr>
          <w:i/>
        </w:rPr>
        <w:t>87</w:t>
      </w:r>
      <w:r w:rsidRPr="009D25D8">
        <w:t xml:space="preserve"> (2), 937-943.</w:t>
      </w:r>
    </w:p>
    <w:p w14:paraId="211DB21D" w14:textId="77777777" w:rsidR="00EE4D73" w:rsidRPr="009D25D8" w:rsidRDefault="00EE4D73" w:rsidP="00EE4D73">
      <w:pPr>
        <w:pStyle w:val="EndNoteBibliography"/>
        <w:spacing w:after="0"/>
      </w:pPr>
      <w:r w:rsidRPr="009D25D8">
        <w:t>16.</w:t>
      </w:r>
      <w:r w:rsidRPr="009D25D8">
        <w:tab/>
        <w:t xml:space="preserve">Li, J.; Wang, C.; Kang, H.; Shao, L.; Hu, L.; Xiao, R.; Wang, S.; Gu, B., Label-free identification carbapenem-resistant </w:t>
      </w:r>
      <w:r w:rsidRPr="009D25D8">
        <w:lastRenderedPageBreak/>
        <w:t xml:space="preserve">Escherichia coli based on surface-enhanced resonance Raman scattering. </w:t>
      </w:r>
      <w:r w:rsidRPr="009D25D8">
        <w:rPr>
          <w:i/>
        </w:rPr>
        <w:t xml:space="preserve">RSC Advances </w:t>
      </w:r>
      <w:r w:rsidRPr="009D25D8">
        <w:rPr>
          <w:b/>
        </w:rPr>
        <w:t>2018,</w:t>
      </w:r>
      <w:r w:rsidRPr="009D25D8">
        <w:t xml:space="preserve"> </w:t>
      </w:r>
      <w:r w:rsidRPr="009D25D8">
        <w:rPr>
          <w:i/>
        </w:rPr>
        <w:t>8</w:t>
      </w:r>
      <w:r w:rsidRPr="009D25D8">
        <w:t xml:space="preserve"> (9), 4761-4765.</w:t>
      </w:r>
    </w:p>
    <w:p w14:paraId="68E251EA" w14:textId="77777777" w:rsidR="00EE4D73" w:rsidRPr="009D25D8" w:rsidRDefault="00EE4D73" w:rsidP="00EE4D73">
      <w:pPr>
        <w:pStyle w:val="EndNoteBibliography"/>
        <w:spacing w:after="0"/>
      </w:pPr>
      <w:r w:rsidRPr="009D25D8">
        <w:t>17.</w:t>
      </w:r>
      <w:r w:rsidRPr="009D25D8">
        <w:tab/>
        <w:t xml:space="preserve">Allen, D.; Kelly, J.; Gilpin, D.; Bell, S.; Tunney, M., Detection and characterisation of bacteria causing lung infection in people with Cystic Fibrosis (CF) by surface-enhanced Raman spectroscopy (SERS). </w:t>
      </w:r>
      <w:r w:rsidRPr="009D25D8">
        <w:rPr>
          <w:i/>
        </w:rPr>
        <w:t xml:space="preserve">Access Microbiology </w:t>
      </w:r>
      <w:r w:rsidRPr="009D25D8">
        <w:rPr>
          <w:b/>
        </w:rPr>
        <w:t>2019,</w:t>
      </w:r>
      <w:r w:rsidRPr="009D25D8">
        <w:t xml:space="preserve"> </w:t>
      </w:r>
      <w:r w:rsidRPr="009D25D8">
        <w:rPr>
          <w:i/>
        </w:rPr>
        <w:t>1</w:t>
      </w:r>
      <w:r w:rsidRPr="009D25D8">
        <w:t xml:space="preserve"> (1A).</w:t>
      </w:r>
    </w:p>
    <w:p w14:paraId="6306D5F6" w14:textId="77777777" w:rsidR="00EE4D73" w:rsidRPr="009D25D8" w:rsidRDefault="00EE4D73" w:rsidP="00EE4D73">
      <w:pPr>
        <w:pStyle w:val="EndNoteBibliography"/>
        <w:spacing w:after="0"/>
      </w:pPr>
      <w:r w:rsidRPr="009D25D8">
        <w:t>18.</w:t>
      </w:r>
      <w:r w:rsidRPr="009D25D8">
        <w:tab/>
        <w:t xml:space="preserve">Polisetti, S.; Baig, N. F.; Morales-Soto, N.; Shrout, J. D.; Bohn, P. W., Spatial Mapping of Pyocyanin in Pseudomonas Aeruginosa Bacterial Communities Using Surface Enhanced Raman Scattering. </w:t>
      </w:r>
      <w:r w:rsidRPr="009D25D8">
        <w:rPr>
          <w:i/>
        </w:rPr>
        <w:t xml:space="preserve">Applied Spectroscopy </w:t>
      </w:r>
      <w:r w:rsidRPr="009D25D8">
        <w:rPr>
          <w:b/>
        </w:rPr>
        <w:t>2017,</w:t>
      </w:r>
      <w:r w:rsidRPr="009D25D8">
        <w:t xml:space="preserve"> </w:t>
      </w:r>
      <w:r w:rsidRPr="009D25D8">
        <w:rPr>
          <w:i/>
        </w:rPr>
        <w:t>71</w:t>
      </w:r>
      <w:r w:rsidRPr="009D25D8">
        <w:t xml:space="preserve"> (2), 215-223.</w:t>
      </w:r>
    </w:p>
    <w:p w14:paraId="186A4733" w14:textId="77777777" w:rsidR="00EE4D73" w:rsidRPr="009D25D8" w:rsidRDefault="00EE4D73" w:rsidP="00EE4D73">
      <w:pPr>
        <w:pStyle w:val="EndNoteBibliography"/>
        <w:spacing w:after="0"/>
      </w:pPr>
      <w:r w:rsidRPr="009D25D8">
        <w:t>19.</w:t>
      </w:r>
      <w:r w:rsidRPr="009D25D8">
        <w:tab/>
        <w:t xml:space="preserve">Jarvis, R. M.; Goodacre, R., Discrimination of Bacteria Using Surface-Enhanced Raman Spectroscopy. </w:t>
      </w:r>
      <w:r w:rsidRPr="009D25D8">
        <w:rPr>
          <w:i/>
        </w:rPr>
        <w:t xml:space="preserve">Analytical Chemistry </w:t>
      </w:r>
      <w:r w:rsidRPr="009D25D8">
        <w:rPr>
          <w:b/>
        </w:rPr>
        <w:t>2004,</w:t>
      </w:r>
      <w:r w:rsidRPr="009D25D8">
        <w:t xml:space="preserve"> </w:t>
      </w:r>
      <w:r w:rsidRPr="009D25D8">
        <w:rPr>
          <w:i/>
        </w:rPr>
        <w:t>76</w:t>
      </w:r>
      <w:r w:rsidRPr="009D25D8">
        <w:t xml:space="preserve"> (1), 40-47.</w:t>
      </w:r>
    </w:p>
    <w:p w14:paraId="20D0E891" w14:textId="77777777" w:rsidR="00EE4D73" w:rsidRPr="009D25D8" w:rsidRDefault="00EE4D73" w:rsidP="00EE4D73">
      <w:pPr>
        <w:pStyle w:val="EndNoteBibliography"/>
        <w:spacing w:after="0"/>
      </w:pPr>
      <w:r w:rsidRPr="009D25D8">
        <w:t>20.</w:t>
      </w:r>
      <w:r w:rsidRPr="009D25D8">
        <w:tab/>
        <w:t xml:space="preserve">Jarvis, R. M.; Goodacre, R., Characterisation and identification of bacteria using SERS. </w:t>
      </w:r>
      <w:r w:rsidRPr="009D25D8">
        <w:rPr>
          <w:i/>
        </w:rPr>
        <w:t xml:space="preserve">Chemical Society Reviews </w:t>
      </w:r>
      <w:r w:rsidRPr="009D25D8">
        <w:rPr>
          <w:b/>
        </w:rPr>
        <w:t>2008,</w:t>
      </w:r>
      <w:r w:rsidRPr="009D25D8">
        <w:t xml:space="preserve"> </w:t>
      </w:r>
      <w:r w:rsidRPr="009D25D8">
        <w:rPr>
          <w:i/>
        </w:rPr>
        <w:t>37</w:t>
      </w:r>
      <w:r w:rsidRPr="009D25D8">
        <w:t xml:space="preserve"> (5), 931-936.</w:t>
      </w:r>
    </w:p>
    <w:p w14:paraId="648FB5FE" w14:textId="77777777" w:rsidR="00EE4D73" w:rsidRPr="009D25D8" w:rsidRDefault="00EE4D73" w:rsidP="00EE4D73">
      <w:pPr>
        <w:pStyle w:val="EndNoteBibliography"/>
        <w:spacing w:after="0"/>
      </w:pPr>
      <w:r w:rsidRPr="009D25D8">
        <w:t>21.</w:t>
      </w:r>
      <w:r w:rsidRPr="009D25D8">
        <w:tab/>
        <w:t xml:space="preserve">Premasiri, W. R.; Lee, J. C.; Sauer-Budge, A.; Théberge, R.; Costello, C. E.; Ziegler, L. D., The biochemical origins of the surface-enhanced Raman spectra of bacteria: a metabolomics profiling by SERS. </w:t>
      </w:r>
      <w:r w:rsidRPr="009D25D8">
        <w:rPr>
          <w:i/>
        </w:rPr>
        <w:t xml:space="preserve">Analytical and Bioanalytical Chemistry </w:t>
      </w:r>
      <w:r w:rsidRPr="009D25D8">
        <w:rPr>
          <w:b/>
        </w:rPr>
        <w:t>2016,</w:t>
      </w:r>
      <w:r w:rsidRPr="009D25D8">
        <w:t xml:space="preserve"> </w:t>
      </w:r>
      <w:r w:rsidRPr="009D25D8">
        <w:rPr>
          <w:i/>
        </w:rPr>
        <w:t>408</w:t>
      </w:r>
      <w:r w:rsidRPr="009D25D8">
        <w:t xml:space="preserve"> (17), 4631-4647.</w:t>
      </w:r>
    </w:p>
    <w:p w14:paraId="1E1D9A2F" w14:textId="77777777" w:rsidR="00EE4D73" w:rsidRPr="009D25D8" w:rsidRDefault="00EE4D73" w:rsidP="00EE4D73">
      <w:pPr>
        <w:pStyle w:val="EndNoteBibliography"/>
        <w:spacing w:after="0"/>
      </w:pPr>
      <w:r w:rsidRPr="009D25D8">
        <w:t>22.</w:t>
      </w:r>
      <w:r w:rsidRPr="009D25D8">
        <w:tab/>
        <w:t xml:space="preserve">Tadesse, L. F.; Safir, F.; Ho, C.-S.; Hasbach, X.; Khuri-Yakub, B.; Jeffrey, S. S.; Saleh, A. A. E.; Dionne, J., Toward rapid infectious disease diagnosis with advances in surface-enhanced Raman spectroscopy. </w:t>
      </w:r>
      <w:r w:rsidRPr="009D25D8">
        <w:rPr>
          <w:i/>
        </w:rPr>
        <w:t xml:space="preserve">The Journal of Chemical Physics </w:t>
      </w:r>
      <w:r w:rsidRPr="009D25D8">
        <w:rPr>
          <w:b/>
        </w:rPr>
        <w:t>2020,</w:t>
      </w:r>
      <w:r w:rsidRPr="009D25D8">
        <w:t xml:space="preserve"> </w:t>
      </w:r>
      <w:r w:rsidRPr="009D25D8">
        <w:rPr>
          <w:i/>
        </w:rPr>
        <w:t>152</w:t>
      </w:r>
      <w:r w:rsidRPr="009D25D8">
        <w:t xml:space="preserve"> (24), 240902.</w:t>
      </w:r>
    </w:p>
    <w:p w14:paraId="47DBE717" w14:textId="77777777" w:rsidR="00EE4D73" w:rsidRPr="009D25D8" w:rsidRDefault="00EE4D73" w:rsidP="00EE4D73">
      <w:pPr>
        <w:pStyle w:val="EndNoteBibliography"/>
        <w:spacing w:after="0"/>
      </w:pPr>
      <w:r w:rsidRPr="009D25D8">
        <w:t>23.</w:t>
      </w:r>
      <w:r w:rsidRPr="009D25D8">
        <w:tab/>
        <w:t xml:space="preserve">Cotton, T. M.; Timkovich, R.; Cork, M. S., Resonance Raman and surface-enhanced resonance Raman studies of cytochrome cd 1. </w:t>
      </w:r>
      <w:r w:rsidRPr="009D25D8">
        <w:rPr>
          <w:i/>
        </w:rPr>
        <w:t xml:space="preserve">FEBS Letters </w:t>
      </w:r>
      <w:r w:rsidRPr="009D25D8">
        <w:rPr>
          <w:b/>
        </w:rPr>
        <w:t>1981,</w:t>
      </w:r>
      <w:r w:rsidRPr="009D25D8">
        <w:t xml:space="preserve"> </w:t>
      </w:r>
      <w:r w:rsidRPr="009D25D8">
        <w:rPr>
          <w:i/>
        </w:rPr>
        <w:t>133</w:t>
      </w:r>
      <w:r w:rsidRPr="009D25D8">
        <w:t xml:space="preserve"> (1), 39-44.</w:t>
      </w:r>
    </w:p>
    <w:p w14:paraId="47187709" w14:textId="77777777" w:rsidR="00EE4D73" w:rsidRPr="009D25D8" w:rsidRDefault="00EE4D73" w:rsidP="00EE4D73">
      <w:pPr>
        <w:pStyle w:val="EndNoteBibliography"/>
        <w:spacing w:after="0"/>
      </w:pPr>
      <w:r w:rsidRPr="009D25D8">
        <w:t>24.</w:t>
      </w:r>
      <w:r w:rsidRPr="009D25D8">
        <w:tab/>
        <w:t xml:space="preserve">Manoharan, R.; Ghiamati, E.; Dalterio, R. A.; Britton, K. A.; Nelson, W. H.; Sperry, J. F., UV resonance Raman spectra of bacteria, bacterial spores, protoplasts and calcium dipicolinate. </w:t>
      </w:r>
      <w:r w:rsidRPr="009D25D8">
        <w:rPr>
          <w:i/>
        </w:rPr>
        <w:t xml:space="preserve">Journal of Microbiological Methods </w:t>
      </w:r>
      <w:r w:rsidRPr="009D25D8">
        <w:rPr>
          <w:b/>
        </w:rPr>
        <w:t>1990,</w:t>
      </w:r>
      <w:r w:rsidRPr="009D25D8">
        <w:t xml:space="preserve"> </w:t>
      </w:r>
      <w:r w:rsidRPr="009D25D8">
        <w:rPr>
          <w:i/>
        </w:rPr>
        <w:t>11</w:t>
      </w:r>
      <w:r w:rsidRPr="009D25D8">
        <w:t xml:space="preserve"> (1), 1-15.</w:t>
      </w:r>
    </w:p>
    <w:p w14:paraId="3B41133D" w14:textId="77777777" w:rsidR="00EE4D73" w:rsidRPr="009D25D8" w:rsidRDefault="00EE4D73" w:rsidP="00EE4D73">
      <w:pPr>
        <w:pStyle w:val="EndNoteBibliography"/>
        <w:spacing w:after="0"/>
      </w:pPr>
      <w:r w:rsidRPr="009D25D8">
        <w:t>25.</w:t>
      </w:r>
      <w:r w:rsidRPr="009D25D8">
        <w:tab/>
        <w:t xml:space="preserve">Yellampelle, B.; Sluch, M.; Asher, S.; Lemoff, B., </w:t>
      </w:r>
      <w:r w:rsidRPr="009D25D8">
        <w:rPr>
          <w:i/>
        </w:rPr>
        <w:t>Multiple-excitation-wavelength resonance-Raman explosives detection</w:t>
      </w:r>
      <w:r w:rsidRPr="009D25D8">
        <w:t>. SPIE: 2011; Vol. 8018.</w:t>
      </w:r>
    </w:p>
    <w:p w14:paraId="384C74B2" w14:textId="77777777" w:rsidR="00EE4D73" w:rsidRPr="009D25D8" w:rsidRDefault="00EE4D73" w:rsidP="00EE4D73">
      <w:pPr>
        <w:pStyle w:val="EndNoteBibliography"/>
        <w:spacing w:after="0"/>
      </w:pPr>
      <w:r w:rsidRPr="009D25D8">
        <w:t>26.</w:t>
      </w:r>
      <w:r w:rsidRPr="009D25D8">
        <w:tab/>
        <w:t xml:space="preserve">Asher, S. A., UV resonance Raman spectroscopy for analytical, physical, and biophysical chemistry. Part 2. </w:t>
      </w:r>
      <w:r w:rsidRPr="009D25D8">
        <w:rPr>
          <w:i/>
        </w:rPr>
        <w:t xml:space="preserve">Analytical chemistry </w:t>
      </w:r>
      <w:r w:rsidRPr="009D25D8">
        <w:rPr>
          <w:b/>
        </w:rPr>
        <w:t>1993,</w:t>
      </w:r>
      <w:r w:rsidRPr="009D25D8">
        <w:t xml:space="preserve"> </w:t>
      </w:r>
      <w:r w:rsidRPr="009D25D8">
        <w:rPr>
          <w:i/>
        </w:rPr>
        <w:t>65</w:t>
      </w:r>
      <w:r w:rsidRPr="009D25D8">
        <w:t xml:space="preserve"> (4), 201A-210A.</w:t>
      </w:r>
    </w:p>
    <w:p w14:paraId="05140AAE" w14:textId="77777777" w:rsidR="00EE4D73" w:rsidRPr="009D25D8" w:rsidRDefault="00EE4D73" w:rsidP="00EE4D73">
      <w:pPr>
        <w:pStyle w:val="EndNoteBibliography"/>
        <w:spacing w:after="0"/>
      </w:pPr>
      <w:r w:rsidRPr="009D25D8">
        <w:t>27.</w:t>
      </w:r>
      <w:r w:rsidRPr="009D25D8">
        <w:tab/>
        <w:t xml:space="preserve">Sriramulu, D., Artificial Sputum Medium. </w:t>
      </w:r>
      <w:r w:rsidRPr="009D25D8">
        <w:rPr>
          <w:i/>
        </w:rPr>
        <w:t xml:space="preserve">Protocol Exchange </w:t>
      </w:r>
      <w:r w:rsidRPr="009D25D8">
        <w:rPr>
          <w:b/>
        </w:rPr>
        <w:t>2010</w:t>
      </w:r>
      <w:r w:rsidRPr="009D25D8">
        <w:t>.</w:t>
      </w:r>
    </w:p>
    <w:p w14:paraId="21704F9A" w14:textId="77777777" w:rsidR="00EE4D73" w:rsidRPr="009D25D8" w:rsidRDefault="00EE4D73" w:rsidP="00EE4D73">
      <w:pPr>
        <w:pStyle w:val="EndNoteBibliography"/>
        <w:spacing w:after="0"/>
      </w:pPr>
      <w:r w:rsidRPr="009D25D8">
        <w:t>28.</w:t>
      </w:r>
      <w:r w:rsidRPr="009D25D8">
        <w:tab/>
        <w:t xml:space="preserve">Trevisan, J.; Angelov, P. P.; Scott, A. D.; Carmichael, P. L.; Martin, F. L., IRootLab: a free and open-source MATLAB toolbox for vibrational biospectroscopy data analysis. </w:t>
      </w:r>
      <w:r w:rsidRPr="009D25D8">
        <w:rPr>
          <w:i/>
        </w:rPr>
        <w:t xml:space="preserve">Bioinformatics </w:t>
      </w:r>
      <w:r w:rsidRPr="009D25D8">
        <w:rPr>
          <w:b/>
        </w:rPr>
        <w:t>2013,</w:t>
      </w:r>
      <w:r w:rsidRPr="009D25D8">
        <w:t xml:space="preserve"> </w:t>
      </w:r>
      <w:r w:rsidRPr="009D25D8">
        <w:rPr>
          <w:i/>
        </w:rPr>
        <w:t>29</w:t>
      </w:r>
      <w:r w:rsidRPr="009D25D8">
        <w:t xml:space="preserve"> (8), 1095-1097.</w:t>
      </w:r>
    </w:p>
    <w:p w14:paraId="74410F54" w14:textId="77777777" w:rsidR="00EE4D73" w:rsidRPr="009D25D8" w:rsidRDefault="00EE4D73" w:rsidP="00EE4D73">
      <w:pPr>
        <w:pStyle w:val="EndNoteBibliography"/>
        <w:spacing w:after="0"/>
      </w:pPr>
      <w:r w:rsidRPr="009D25D8">
        <w:t>29.</w:t>
      </w:r>
      <w:r w:rsidRPr="009D25D8">
        <w:tab/>
        <w:t xml:space="preserve">Asher, S. A., UV Resonance Raman Studies of Molecular Structure and Dynamics: Applications in Physical and Biophysical Chemistry. </w:t>
      </w:r>
      <w:r w:rsidRPr="009D25D8">
        <w:rPr>
          <w:i/>
        </w:rPr>
        <w:t xml:space="preserve">Annual Review of Physical Chemistry </w:t>
      </w:r>
      <w:r w:rsidRPr="009D25D8">
        <w:rPr>
          <w:b/>
        </w:rPr>
        <w:t>1988,</w:t>
      </w:r>
      <w:r w:rsidRPr="009D25D8">
        <w:t xml:space="preserve"> </w:t>
      </w:r>
      <w:r w:rsidRPr="009D25D8">
        <w:rPr>
          <w:i/>
        </w:rPr>
        <w:t>39</w:t>
      </w:r>
      <w:r w:rsidRPr="009D25D8">
        <w:t xml:space="preserve"> (1), 537-588.</w:t>
      </w:r>
    </w:p>
    <w:p w14:paraId="3B8CFB75" w14:textId="77777777" w:rsidR="00EE4D73" w:rsidRPr="009D25D8" w:rsidRDefault="00EE4D73" w:rsidP="00EE4D73">
      <w:pPr>
        <w:pStyle w:val="EndNoteBibliography"/>
        <w:spacing w:after="0"/>
      </w:pPr>
      <w:r w:rsidRPr="009D25D8">
        <w:t>30.</w:t>
      </w:r>
      <w:r w:rsidRPr="009D25D8">
        <w:tab/>
        <w:t xml:space="preserve">Deng, J. L.; Wei, Q.; Zhang, M. H.; Wang, Y. Z.; Li, Y. Q., Study of the effect of alcohol on single human red blood cells using near-infrared laser tweezers Raman spectroscopy. </w:t>
      </w:r>
      <w:r w:rsidRPr="009D25D8">
        <w:rPr>
          <w:i/>
        </w:rPr>
        <w:t xml:space="preserve">Journal of Raman Spectroscopy </w:t>
      </w:r>
      <w:r w:rsidRPr="009D25D8">
        <w:rPr>
          <w:b/>
        </w:rPr>
        <w:t>2005,</w:t>
      </w:r>
      <w:r w:rsidRPr="009D25D8">
        <w:t xml:space="preserve"> </w:t>
      </w:r>
      <w:r w:rsidRPr="009D25D8">
        <w:rPr>
          <w:i/>
        </w:rPr>
        <w:t>36</w:t>
      </w:r>
      <w:r w:rsidRPr="009D25D8">
        <w:t xml:space="preserve"> (3), 257-261.</w:t>
      </w:r>
    </w:p>
    <w:p w14:paraId="15166B27" w14:textId="77777777" w:rsidR="00EE4D73" w:rsidRPr="009D25D8" w:rsidRDefault="00EE4D73" w:rsidP="00EE4D73">
      <w:pPr>
        <w:pStyle w:val="EndNoteBibliography"/>
        <w:spacing w:after="0"/>
      </w:pPr>
      <w:r w:rsidRPr="009D25D8">
        <w:t>31.</w:t>
      </w:r>
      <w:r w:rsidRPr="009D25D8">
        <w:tab/>
        <w:t xml:space="preserve">Berezhna, S.; Wohlrab, H.; Champion, P. M., Resonance Raman Investigations of Cytochrome c Conformational Change upon Interaction with the Membranes of Intact and Ca2+-Exposed Mitochondria. </w:t>
      </w:r>
      <w:r w:rsidRPr="009D25D8">
        <w:rPr>
          <w:i/>
        </w:rPr>
        <w:t xml:space="preserve">Biochemistry </w:t>
      </w:r>
      <w:r w:rsidRPr="009D25D8">
        <w:rPr>
          <w:b/>
        </w:rPr>
        <w:t>2003,</w:t>
      </w:r>
      <w:r w:rsidRPr="009D25D8">
        <w:t xml:space="preserve"> </w:t>
      </w:r>
      <w:r w:rsidRPr="009D25D8">
        <w:rPr>
          <w:i/>
        </w:rPr>
        <w:t>42</w:t>
      </w:r>
      <w:r w:rsidRPr="009D25D8">
        <w:t xml:space="preserve"> (20), 6149-6158.</w:t>
      </w:r>
    </w:p>
    <w:p w14:paraId="611B7552" w14:textId="77777777" w:rsidR="00EE4D73" w:rsidRPr="009D25D8" w:rsidRDefault="00EE4D73" w:rsidP="00EE4D73">
      <w:pPr>
        <w:pStyle w:val="EndNoteBibliography"/>
        <w:spacing w:after="0"/>
      </w:pPr>
      <w:r w:rsidRPr="009D25D8">
        <w:t>32.</w:t>
      </w:r>
      <w:r w:rsidRPr="009D25D8">
        <w:tab/>
        <w:t xml:space="preserve">Rönnberg, M.; Österlund, K.; Ellfolk, N., Resonance Raman spectra of Pseudomonas cytochrome c peroxidase. </w:t>
      </w:r>
      <w:r w:rsidRPr="009D25D8">
        <w:rPr>
          <w:i/>
        </w:rPr>
        <w:t xml:space="preserve">Biochimica et Biophysica Acta (BBA) - Protein Structure </w:t>
      </w:r>
      <w:r w:rsidRPr="009D25D8">
        <w:rPr>
          <w:b/>
        </w:rPr>
        <w:t>1980,</w:t>
      </w:r>
      <w:r w:rsidRPr="009D25D8">
        <w:t xml:space="preserve"> </w:t>
      </w:r>
      <w:r w:rsidRPr="009D25D8">
        <w:rPr>
          <w:i/>
        </w:rPr>
        <w:t>626</w:t>
      </w:r>
      <w:r w:rsidRPr="009D25D8">
        <w:t xml:space="preserve"> (1), 23-30.</w:t>
      </w:r>
    </w:p>
    <w:p w14:paraId="33E292B1" w14:textId="77777777" w:rsidR="00EE4D73" w:rsidRPr="009D25D8" w:rsidRDefault="00EE4D73" w:rsidP="00EE4D73">
      <w:pPr>
        <w:pStyle w:val="EndNoteBibliography"/>
        <w:spacing w:after="0"/>
      </w:pPr>
      <w:r w:rsidRPr="009D25D8">
        <w:t>33.</w:t>
      </w:r>
      <w:r w:rsidRPr="009D25D8">
        <w:tab/>
        <w:t xml:space="preserve">Gorski, A.; Starukhin, A.; Stavrov, S.; Gawinkowski, S.; Waluk, J., Resonance Raman spectroscopy study of protonated porphyrin. </w:t>
      </w:r>
      <w:r w:rsidRPr="009D25D8">
        <w:rPr>
          <w:i/>
        </w:rPr>
        <w:t xml:space="preserve">Spectrochimica Acta Part A: Molecular and Biomolecular Spectroscopy </w:t>
      </w:r>
      <w:r w:rsidRPr="009D25D8">
        <w:rPr>
          <w:b/>
        </w:rPr>
        <w:t>2017,</w:t>
      </w:r>
      <w:r w:rsidRPr="009D25D8">
        <w:t xml:space="preserve"> </w:t>
      </w:r>
      <w:r w:rsidRPr="009D25D8">
        <w:rPr>
          <w:i/>
        </w:rPr>
        <w:t>173</w:t>
      </w:r>
      <w:r w:rsidRPr="009D25D8">
        <w:t>, 350-355.</w:t>
      </w:r>
    </w:p>
    <w:p w14:paraId="4B754401" w14:textId="77777777" w:rsidR="00EE4D73" w:rsidRPr="009D25D8" w:rsidRDefault="00EE4D73" w:rsidP="00EE4D73">
      <w:pPr>
        <w:pStyle w:val="EndNoteBibliography"/>
        <w:spacing w:after="0"/>
      </w:pPr>
      <w:r w:rsidRPr="009D25D8">
        <w:t>34.</w:t>
      </w:r>
      <w:r w:rsidRPr="009D25D8">
        <w:tab/>
        <w:t xml:space="preserve">Spiro, T. G.; Strekas, T. C., Resonance Raman Spectra of Hemoglobin and Cytochrome c; Inverse Polarization and Vibronic Scattering. </w:t>
      </w:r>
      <w:r w:rsidRPr="009D25D8">
        <w:rPr>
          <w:i/>
        </w:rPr>
        <w:t xml:space="preserve">Proceedings of the National Academy of Sciences </w:t>
      </w:r>
      <w:r w:rsidRPr="009D25D8">
        <w:rPr>
          <w:b/>
        </w:rPr>
        <w:t>1972,</w:t>
      </w:r>
      <w:r w:rsidRPr="009D25D8">
        <w:t xml:space="preserve"> </w:t>
      </w:r>
      <w:r w:rsidRPr="009D25D8">
        <w:rPr>
          <w:i/>
        </w:rPr>
        <w:t>69</w:t>
      </w:r>
      <w:r w:rsidRPr="009D25D8">
        <w:t xml:space="preserve"> (9), 2622.</w:t>
      </w:r>
    </w:p>
    <w:p w14:paraId="6BC358AC" w14:textId="77777777" w:rsidR="00EE4D73" w:rsidRPr="009D25D8" w:rsidRDefault="00EE4D73" w:rsidP="00EE4D73">
      <w:pPr>
        <w:pStyle w:val="EndNoteBibliography"/>
        <w:spacing w:after="0"/>
      </w:pPr>
      <w:r w:rsidRPr="009D25D8">
        <w:t>35.</w:t>
      </w:r>
      <w:r w:rsidRPr="009D25D8">
        <w:tab/>
        <w:t xml:space="preserve">Naumann, D., </w:t>
      </w:r>
      <w:r w:rsidRPr="009D25D8">
        <w:rPr>
          <w:i/>
        </w:rPr>
        <w:t>Infrared and NIR Raman spectroscopy in medical microbiology</w:t>
      </w:r>
      <w:r w:rsidRPr="009D25D8">
        <w:t>. SPIE: 1998; Vol. 3257.</w:t>
      </w:r>
    </w:p>
    <w:p w14:paraId="25A2F46C" w14:textId="77777777" w:rsidR="00EE4D73" w:rsidRPr="009D25D8" w:rsidRDefault="00EE4D73" w:rsidP="00EE4D73">
      <w:pPr>
        <w:pStyle w:val="EndNoteBibliography"/>
        <w:spacing w:after="0"/>
      </w:pPr>
      <w:r w:rsidRPr="009D25D8">
        <w:t>36.</w:t>
      </w:r>
      <w:r w:rsidRPr="009D25D8">
        <w:tab/>
        <w:t xml:space="preserve">Huang, Z.; McWilliams, A.; Lui, H.; McLean, D. I.; Lam, S.; Zeng, H., Near-infrared Raman spectroscopy for optical diagnosis of </w:t>
      </w:r>
      <w:r w:rsidRPr="009D25D8">
        <w:lastRenderedPageBreak/>
        <w:t xml:space="preserve">lung cancer. </w:t>
      </w:r>
      <w:r w:rsidRPr="009D25D8">
        <w:rPr>
          <w:i/>
        </w:rPr>
        <w:t xml:space="preserve">International Journal of Cancer </w:t>
      </w:r>
      <w:r w:rsidRPr="009D25D8">
        <w:rPr>
          <w:b/>
        </w:rPr>
        <w:t>2003,</w:t>
      </w:r>
      <w:r w:rsidRPr="009D25D8">
        <w:t xml:space="preserve"> </w:t>
      </w:r>
      <w:r w:rsidRPr="009D25D8">
        <w:rPr>
          <w:i/>
        </w:rPr>
        <w:t>107</w:t>
      </w:r>
      <w:r w:rsidRPr="009D25D8">
        <w:t xml:space="preserve"> (6), 1047-1052.</w:t>
      </w:r>
    </w:p>
    <w:p w14:paraId="3DB7BDDB" w14:textId="77777777" w:rsidR="00EE4D73" w:rsidRPr="009D25D8" w:rsidRDefault="00EE4D73" w:rsidP="00EE4D73">
      <w:pPr>
        <w:pStyle w:val="EndNoteBibliography"/>
        <w:spacing w:after="0"/>
      </w:pPr>
      <w:r w:rsidRPr="009D25D8">
        <w:t>37.</w:t>
      </w:r>
      <w:r w:rsidRPr="009D25D8">
        <w:tab/>
        <w:t xml:space="preserve">McAdam, P. R.; Templeton, K. E.; Edwards, G. F.; Holden, M. T. G.; Feil, E. J.; Aanensen, D. M.; Bargawi, H. J. A.; Spratt, B. G.; Bentley, S. D.; Parkhill, J.; Enright, M. C.; Holmes, A.; Girvan, E. K.; Godfrey, P. A.; Feldgarden, M.; Kearns, A. M.; Rambaut, A.; Robinson, D. A.; Fitzgerald, J. R., Molecular tracing of the emergence, adaptation, and transmission of hospital-associated methicillin-resistant &amp;lt;em&amp;gt;Staphylococcus aureus&amp;lt;/em&amp;gt. </w:t>
      </w:r>
      <w:r w:rsidRPr="009D25D8">
        <w:rPr>
          <w:i/>
        </w:rPr>
        <w:t xml:space="preserve">Proceedings of the National Academy of Sciences </w:t>
      </w:r>
      <w:r w:rsidRPr="009D25D8">
        <w:rPr>
          <w:b/>
        </w:rPr>
        <w:t>2012,</w:t>
      </w:r>
      <w:r w:rsidRPr="009D25D8">
        <w:t xml:space="preserve"> </w:t>
      </w:r>
      <w:r w:rsidRPr="009D25D8">
        <w:rPr>
          <w:i/>
        </w:rPr>
        <w:t>109</w:t>
      </w:r>
      <w:r w:rsidRPr="009D25D8">
        <w:t xml:space="preserve"> (23), 9107.</w:t>
      </w:r>
    </w:p>
    <w:p w14:paraId="5453CD7E" w14:textId="77777777" w:rsidR="00EE4D73" w:rsidRPr="009D25D8" w:rsidRDefault="00EE4D73" w:rsidP="00EE4D73">
      <w:pPr>
        <w:pStyle w:val="EndNoteBibliography"/>
        <w:spacing w:after="0"/>
      </w:pPr>
      <w:r w:rsidRPr="009D25D8">
        <w:t>38.</w:t>
      </w:r>
      <w:r w:rsidRPr="009D25D8">
        <w:tab/>
        <w:t xml:space="preserve">Igor, V. E.; Mohsen, S.; Maia, R. E.; Werner, G., Resonance Raman detection of carotenoid antioxidants in living human tissue. </w:t>
      </w:r>
      <w:r w:rsidRPr="009D25D8">
        <w:rPr>
          <w:i/>
        </w:rPr>
        <w:t xml:space="preserve">BIOMEDO </w:t>
      </w:r>
      <w:r w:rsidRPr="009D25D8">
        <w:rPr>
          <w:b/>
        </w:rPr>
        <w:t>2005,</w:t>
      </w:r>
      <w:r w:rsidRPr="009D25D8">
        <w:t xml:space="preserve"> </w:t>
      </w:r>
      <w:r w:rsidRPr="009D25D8">
        <w:rPr>
          <w:i/>
        </w:rPr>
        <w:t>10</w:t>
      </w:r>
      <w:r w:rsidRPr="009D25D8">
        <w:t xml:space="preserve"> (6), 1-18.</w:t>
      </w:r>
    </w:p>
    <w:p w14:paraId="1B5110C2" w14:textId="77777777" w:rsidR="00EE4D73" w:rsidRPr="009D25D8" w:rsidRDefault="00EE4D73" w:rsidP="00EE4D73">
      <w:pPr>
        <w:pStyle w:val="EndNoteBibliography"/>
        <w:spacing w:after="0"/>
      </w:pPr>
      <w:r w:rsidRPr="009D25D8">
        <w:t>39.</w:t>
      </w:r>
      <w:r w:rsidRPr="009D25D8">
        <w:tab/>
        <w:t xml:space="preserve">Bernstein, P. S.; Zhao, D.-Y.; Wintch, S. W.; Ermakov, I. V.; McClane, R. W.; Gellermann, W., Resonance Raman measurement of macular carotenoids in normal subjects and in age-related macular degeneration patients. </w:t>
      </w:r>
      <w:r w:rsidRPr="009D25D8">
        <w:rPr>
          <w:i/>
        </w:rPr>
        <w:t xml:space="preserve">Ophthalmology </w:t>
      </w:r>
      <w:r w:rsidRPr="009D25D8">
        <w:rPr>
          <w:b/>
        </w:rPr>
        <w:t>2002,</w:t>
      </w:r>
      <w:r w:rsidRPr="009D25D8">
        <w:t xml:space="preserve"> </w:t>
      </w:r>
      <w:r w:rsidRPr="009D25D8">
        <w:rPr>
          <w:i/>
        </w:rPr>
        <w:t>109</w:t>
      </w:r>
      <w:r w:rsidRPr="009D25D8">
        <w:t xml:space="preserve"> (10), 1780-1787.</w:t>
      </w:r>
    </w:p>
    <w:p w14:paraId="6BA959ED" w14:textId="77777777" w:rsidR="00EE4D73" w:rsidRPr="009D25D8" w:rsidRDefault="00EE4D73" w:rsidP="00EE4D73">
      <w:pPr>
        <w:pStyle w:val="EndNoteBibliography"/>
        <w:spacing w:after="0"/>
      </w:pPr>
      <w:r w:rsidRPr="009D25D8">
        <w:t>40.</w:t>
      </w:r>
      <w:r w:rsidRPr="009D25D8">
        <w:tab/>
        <w:t xml:space="preserve">Merlin, J. C., Resonance Raman spectroscopy of carotenoids and carotenoid-containing systems. </w:t>
      </w:r>
      <w:r w:rsidRPr="009D25D8">
        <w:rPr>
          <w:i/>
        </w:rPr>
        <w:t xml:space="preserve">Pure and Applied Chemistry </w:t>
      </w:r>
      <w:r w:rsidRPr="009D25D8">
        <w:rPr>
          <w:b/>
        </w:rPr>
        <w:t>1985,</w:t>
      </w:r>
      <w:r w:rsidRPr="009D25D8">
        <w:t xml:space="preserve"> </w:t>
      </w:r>
      <w:r w:rsidRPr="009D25D8">
        <w:rPr>
          <w:i/>
        </w:rPr>
        <w:t>57</w:t>
      </w:r>
      <w:r w:rsidRPr="009D25D8">
        <w:t xml:space="preserve"> (5), 785-792.</w:t>
      </w:r>
    </w:p>
    <w:p w14:paraId="2F6FFCDA" w14:textId="77777777" w:rsidR="00EE4D73" w:rsidRPr="009D25D8" w:rsidRDefault="00EE4D73" w:rsidP="00EE4D73">
      <w:pPr>
        <w:pStyle w:val="EndNoteBibliography"/>
        <w:spacing w:after="0"/>
      </w:pPr>
      <w:r w:rsidRPr="009D25D8">
        <w:t>41.</w:t>
      </w:r>
      <w:r w:rsidRPr="009D25D8">
        <w:tab/>
        <w:t xml:space="preserve">Rebrošová, K.; Šiler, M.; Samek, O.; Růžička, F.; Bernatová, S.; Ježek, J.; Zemánek, P.; Holá, V., Differentiation between Staphylococcus aureus and Staphylococcus epidermidis strains using Raman spectroscopy. </w:t>
      </w:r>
      <w:r w:rsidRPr="009D25D8">
        <w:rPr>
          <w:i/>
        </w:rPr>
        <w:t xml:space="preserve">Future Microbiology </w:t>
      </w:r>
      <w:r w:rsidRPr="009D25D8">
        <w:rPr>
          <w:b/>
        </w:rPr>
        <w:t>2017,</w:t>
      </w:r>
      <w:r w:rsidRPr="009D25D8">
        <w:t xml:space="preserve"> </w:t>
      </w:r>
      <w:r w:rsidRPr="009D25D8">
        <w:rPr>
          <w:i/>
        </w:rPr>
        <w:t>12</w:t>
      </w:r>
      <w:r w:rsidRPr="009D25D8">
        <w:t xml:space="preserve"> (10), 881-890.</w:t>
      </w:r>
    </w:p>
    <w:p w14:paraId="0427C556" w14:textId="77777777" w:rsidR="00EE4D73" w:rsidRPr="009D25D8" w:rsidRDefault="00EE4D73" w:rsidP="00EE4D73">
      <w:pPr>
        <w:pStyle w:val="EndNoteBibliography"/>
        <w:spacing w:after="0"/>
      </w:pPr>
      <w:r w:rsidRPr="009D25D8">
        <w:t>42.</w:t>
      </w:r>
      <w:r w:rsidRPr="009D25D8">
        <w:tab/>
        <w:t xml:space="preserve">Lindsay, J. A., Genomic variation and evolution of Staphylococcus aureus. </w:t>
      </w:r>
      <w:r w:rsidRPr="009D25D8">
        <w:rPr>
          <w:i/>
        </w:rPr>
        <w:t xml:space="preserve">International Journal of Medical Microbiology </w:t>
      </w:r>
      <w:r w:rsidRPr="009D25D8">
        <w:rPr>
          <w:b/>
        </w:rPr>
        <w:t>2010,</w:t>
      </w:r>
      <w:r w:rsidRPr="009D25D8">
        <w:t xml:space="preserve"> </w:t>
      </w:r>
      <w:r w:rsidRPr="009D25D8">
        <w:rPr>
          <w:i/>
        </w:rPr>
        <w:t>300</w:t>
      </w:r>
      <w:r w:rsidRPr="009D25D8">
        <w:t xml:space="preserve"> (2), 98-103.</w:t>
      </w:r>
    </w:p>
    <w:p w14:paraId="744AF735" w14:textId="77777777" w:rsidR="00EE4D73" w:rsidRPr="009D25D8" w:rsidRDefault="00EE4D73" w:rsidP="00EE4D73">
      <w:pPr>
        <w:pStyle w:val="EndNoteBibliography"/>
        <w:spacing w:after="0"/>
      </w:pPr>
      <w:r w:rsidRPr="009D25D8">
        <w:t>43.</w:t>
      </w:r>
      <w:r w:rsidRPr="009D25D8">
        <w:tab/>
        <w:t xml:space="preserve">Patel, D.; Ellington, M. J.; Hope, R.; Reynolds, R.; Arnold, C.; Desai, M., Identification of genetic variation exclusive to specific lineages associated with Staphylococcus aureus bacteraemia. </w:t>
      </w:r>
      <w:r w:rsidRPr="009D25D8">
        <w:rPr>
          <w:i/>
        </w:rPr>
        <w:t xml:space="preserve">Journal of Hospital Infection </w:t>
      </w:r>
      <w:r w:rsidRPr="009D25D8">
        <w:rPr>
          <w:b/>
        </w:rPr>
        <w:t>2015,</w:t>
      </w:r>
      <w:r w:rsidRPr="009D25D8">
        <w:t xml:space="preserve"> </w:t>
      </w:r>
      <w:r w:rsidRPr="009D25D8">
        <w:rPr>
          <w:i/>
        </w:rPr>
        <w:t>91</w:t>
      </w:r>
      <w:r w:rsidRPr="009D25D8">
        <w:t xml:space="preserve"> (2), 136-145.</w:t>
      </w:r>
    </w:p>
    <w:p w14:paraId="76A876EB" w14:textId="77777777" w:rsidR="00EE4D73" w:rsidRPr="009D25D8" w:rsidRDefault="00EE4D73" w:rsidP="00EE4D73">
      <w:pPr>
        <w:pStyle w:val="EndNoteBibliography"/>
        <w:spacing w:after="0"/>
      </w:pPr>
      <w:r w:rsidRPr="009D25D8">
        <w:t>44.</w:t>
      </w:r>
      <w:r w:rsidRPr="009D25D8">
        <w:tab/>
        <w:t xml:space="preserve">Sriramulu, D. D.; Lünsdorf, H.; Lam, J. S.; Römling, U., Microcolony formation: a novel biofilm model of Pseudomonas aeruginosa for the cystic fibrosis lung. </w:t>
      </w:r>
      <w:r w:rsidRPr="009D25D8">
        <w:rPr>
          <w:i/>
        </w:rPr>
        <w:t xml:space="preserve">Journal </w:t>
      </w:r>
      <w:r w:rsidRPr="009D25D8">
        <w:rPr>
          <w:i/>
        </w:rPr>
        <w:t xml:space="preserve">of Medical Microbiology </w:t>
      </w:r>
      <w:r w:rsidRPr="009D25D8">
        <w:rPr>
          <w:b/>
        </w:rPr>
        <w:t>2005,</w:t>
      </w:r>
      <w:r w:rsidRPr="009D25D8">
        <w:t xml:space="preserve"> </w:t>
      </w:r>
      <w:r w:rsidRPr="009D25D8">
        <w:rPr>
          <w:i/>
        </w:rPr>
        <w:t>54</w:t>
      </w:r>
      <w:r w:rsidRPr="009D25D8">
        <w:t xml:space="preserve"> (7), 667-676.</w:t>
      </w:r>
    </w:p>
    <w:p w14:paraId="39608719" w14:textId="77777777" w:rsidR="00EE4D73" w:rsidRPr="009D25D8" w:rsidRDefault="00EE4D73" w:rsidP="00EE4D73">
      <w:pPr>
        <w:pStyle w:val="EndNoteBibliography"/>
        <w:spacing w:after="0"/>
      </w:pPr>
      <w:r w:rsidRPr="009D25D8">
        <w:t>45.</w:t>
      </w:r>
      <w:r w:rsidRPr="009D25D8">
        <w:tab/>
        <w:t xml:space="preserve">Behrends, V.; Geier, B.; Williams, H. D.; Bundy, J. G., Direct Assessment of Metabolite Utilization by Pseudomonas aeruginosa during Growth on Artificial Sputum Medium. </w:t>
      </w:r>
      <w:r w:rsidRPr="009D25D8">
        <w:rPr>
          <w:i/>
        </w:rPr>
        <w:t xml:space="preserve">Applied and Environmental Microbiology </w:t>
      </w:r>
      <w:r w:rsidRPr="009D25D8">
        <w:rPr>
          <w:b/>
        </w:rPr>
        <w:t>2013,</w:t>
      </w:r>
      <w:r w:rsidRPr="009D25D8">
        <w:t xml:space="preserve"> </w:t>
      </w:r>
      <w:r w:rsidRPr="009D25D8">
        <w:rPr>
          <w:i/>
        </w:rPr>
        <w:t>79</w:t>
      </w:r>
      <w:r w:rsidRPr="009D25D8">
        <w:t xml:space="preserve"> (7), 2467.</w:t>
      </w:r>
    </w:p>
    <w:p w14:paraId="0DBB96D3" w14:textId="77777777" w:rsidR="00EE4D73" w:rsidRPr="009D25D8" w:rsidRDefault="00EE4D73" w:rsidP="00EE4D73">
      <w:pPr>
        <w:pStyle w:val="EndNoteBibliography"/>
        <w:spacing w:after="0"/>
      </w:pPr>
      <w:r w:rsidRPr="009D25D8">
        <w:t>46.</w:t>
      </w:r>
      <w:r w:rsidRPr="009D25D8">
        <w:tab/>
        <w:t xml:space="preserve">Kirchner, S.; Fothergill, J. L.; Wright, E. A.; James, C. E.; Mowat, E.; Winstanley, C., Use of Artificial Sputum Medium to Test Antibiotic Efficacy Against Pseudomonas aeruginosa in Conditions More Relevant to the Cystic Fibrosis Lung. </w:t>
      </w:r>
      <w:r w:rsidRPr="009D25D8">
        <w:rPr>
          <w:i/>
        </w:rPr>
        <w:t xml:space="preserve">JoVE </w:t>
      </w:r>
      <w:r w:rsidRPr="009D25D8">
        <w:rPr>
          <w:b/>
        </w:rPr>
        <w:t>2012,</w:t>
      </w:r>
      <w:r w:rsidRPr="009D25D8">
        <w:t xml:space="preserve">  (64), e3857.</w:t>
      </w:r>
    </w:p>
    <w:p w14:paraId="12BAB10F" w14:textId="77777777" w:rsidR="00EE4D73" w:rsidRPr="009D25D8" w:rsidRDefault="00EE4D73" w:rsidP="00EE4D73">
      <w:pPr>
        <w:pStyle w:val="EndNoteBibliography"/>
        <w:spacing w:after="0"/>
      </w:pPr>
      <w:r w:rsidRPr="009D25D8">
        <w:t>47.</w:t>
      </w:r>
      <w:r w:rsidRPr="009D25D8">
        <w:tab/>
        <w:t xml:space="preserve">Horii, S.; Ando, M.; Samuel, A. Z.; Take, A.; Nakashima, T.; Matsumoto, A.; Takahashi, Y. k.; Takeyama, H., Detection of Penicillin G Produced by Penicillium chrysogenum with Raman Microspectroscopy and Multivariate Curve Resolution-Alternating Least-Squares Methods. </w:t>
      </w:r>
      <w:r w:rsidRPr="009D25D8">
        <w:rPr>
          <w:i/>
        </w:rPr>
        <w:t xml:space="preserve">Journal of Natural Products </w:t>
      </w:r>
      <w:r w:rsidRPr="009D25D8">
        <w:rPr>
          <w:b/>
        </w:rPr>
        <w:t>2020,</w:t>
      </w:r>
      <w:r w:rsidRPr="009D25D8">
        <w:t xml:space="preserve"> </w:t>
      </w:r>
      <w:r w:rsidRPr="009D25D8">
        <w:rPr>
          <w:i/>
        </w:rPr>
        <w:t>83</w:t>
      </w:r>
      <w:r w:rsidRPr="009D25D8">
        <w:t xml:space="preserve"> (11), 3223-3229.</w:t>
      </w:r>
    </w:p>
    <w:p w14:paraId="0AFD2331" w14:textId="77777777" w:rsidR="00EE4D73" w:rsidRPr="009D25D8" w:rsidRDefault="00EE4D73" w:rsidP="00EE4D73">
      <w:pPr>
        <w:pStyle w:val="EndNoteBibliography"/>
        <w:spacing w:after="0"/>
      </w:pPr>
      <w:r w:rsidRPr="009D25D8">
        <w:t>48.</w:t>
      </w:r>
      <w:r w:rsidRPr="009D25D8">
        <w:tab/>
        <w:t xml:space="preserve">Barzan, G.; Sacco, A.; Mandrile, L.; Giovannozzi, A. M.; Portesi, C.; Rossi, A. M., Hyperspectral Chemical Imaging of Single Bacterial Cell Structure by Raman Spectroscopy and Machine Learning. </w:t>
      </w:r>
      <w:r w:rsidRPr="009D25D8">
        <w:rPr>
          <w:i/>
        </w:rPr>
        <w:t xml:space="preserve">Applied Sciences </w:t>
      </w:r>
      <w:r w:rsidRPr="009D25D8">
        <w:rPr>
          <w:b/>
        </w:rPr>
        <w:t>2021,</w:t>
      </w:r>
      <w:r w:rsidRPr="009D25D8">
        <w:t xml:space="preserve"> </w:t>
      </w:r>
      <w:r w:rsidRPr="009D25D8">
        <w:rPr>
          <w:i/>
        </w:rPr>
        <w:t>11</w:t>
      </w:r>
      <w:r w:rsidRPr="009D25D8">
        <w:t xml:space="preserve"> (8).</w:t>
      </w:r>
    </w:p>
    <w:p w14:paraId="08F549C0" w14:textId="77777777" w:rsidR="00EE4D73" w:rsidRPr="009D25D8" w:rsidRDefault="00EE4D73" w:rsidP="00EE4D73">
      <w:pPr>
        <w:pStyle w:val="EndNoteBibliography"/>
        <w:spacing w:after="0"/>
      </w:pPr>
      <w:r w:rsidRPr="009D25D8">
        <w:t>49.</w:t>
      </w:r>
      <w:r w:rsidRPr="009D25D8">
        <w:tab/>
        <w:t xml:space="preserve">Rusciano, G. C., P.; Pesce, G.; Abete, P.; Carnovale, V.; Sasso, A., Raman spectroscopy as a new tool for early detection of bacteria in patients with cystic fibrosis. </w:t>
      </w:r>
      <w:r w:rsidRPr="009D25D8">
        <w:rPr>
          <w:i/>
        </w:rPr>
        <w:t xml:space="preserve">Laser Physics Letters </w:t>
      </w:r>
      <w:r w:rsidRPr="009D25D8">
        <w:rPr>
          <w:b/>
        </w:rPr>
        <w:t>2013,</w:t>
      </w:r>
      <w:r w:rsidRPr="009D25D8">
        <w:t xml:space="preserve"> </w:t>
      </w:r>
      <w:r w:rsidRPr="009D25D8">
        <w:rPr>
          <w:i/>
        </w:rPr>
        <w:t>10</w:t>
      </w:r>
      <w:r w:rsidRPr="009D25D8">
        <w:t xml:space="preserve"> (7).</w:t>
      </w:r>
    </w:p>
    <w:p w14:paraId="235FC600" w14:textId="77777777" w:rsidR="00EE4D73" w:rsidRPr="009D25D8" w:rsidRDefault="00EE4D73" w:rsidP="00EE4D73">
      <w:pPr>
        <w:pStyle w:val="EndNoteBibliography"/>
        <w:spacing w:after="0"/>
      </w:pPr>
      <w:r w:rsidRPr="009D25D8">
        <w:t>50.</w:t>
      </w:r>
      <w:r w:rsidRPr="009D25D8">
        <w:tab/>
        <w:t xml:space="preserve">Ho, C.-S.; Jean, N.; Hogan, C. A.; Blackmon, L.; Jeffrey, S. S.; Holodniy, M.; Banaei, N.; Saleh, A. A. E.; Ermon, S.; Dionne, J., Rapid identification of pathogenic bacteria using Raman spectroscopy and deep learning. </w:t>
      </w:r>
      <w:r w:rsidRPr="009D25D8">
        <w:rPr>
          <w:i/>
        </w:rPr>
        <w:t xml:space="preserve">Nature Communications </w:t>
      </w:r>
      <w:r w:rsidRPr="009D25D8">
        <w:rPr>
          <w:b/>
        </w:rPr>
        <w:t>2019,</w:t>
      </w:r>
      <w:r w:rsidRPr="009D25D8">
        <w:t xml:space="preserve"> </w:t>
      </w:r>
      <w:r w:rsidRPr="009D25D8">
        <w:rPr>
          <w:i/>
        </w:rPr>
        <w:t>10</w:t>
      </w:r>
      <w:r w:rsidRPr="009D25D8">
        <w:t xml:space="preserve"> (1), 4927.</w:t>
      </w:r>
    </w:p>
    <w:p w14:paraId="0AB3A8B2" w14:textId="77777777" w:rsidR="00EE4D73" w:rsidRPr="009D25D8" w:rsidRDefault="00EE4D73" w:rsidP="00EE4D73">
      <w:pPr>
        <w:pStyle w:val="EndNoteBibliography"/>
        <w:spacing w:after="0"/>
      </w:pPr>
      <w:r w:rsidRPr="009D25D8">
        <w:t>51.</w:t>
      </w:r>
      <w:r w:rsidRPr="009D25D8">
        <w:tab/>
        <w:t xml:space="preserve">Sandrin, T. R.; Goldstein, J. E.; Schumaker, S., MALDI TOF MS profiling of bacteria at the strain level: A review. </w:t>
      </w:r>
      <w:r w:rsidRPr="009D25D8">
        <w:rPr>
          <w:i/>
        </w:rPr>
        <w:t xml:space="preserve">Mass Spectrometry Reviews </w:t>
      </w:r>
      <w:r w:rsidRPr="009D25D8">
        <w:rPr>
          <w:b/>
        </w:rPr>
        <w:t>2013,</w:t>
      </w:r>
      <w:r w:rsidRPr="009D25D8">
        <w:t xml:space="preserve"> </w:t>
      </w:r>
      <w:r w:rsidRPr="009D25D8">
        <w:rPr>
          <w:i/>
        </w:rPr>
        <w:t>32</w:t>
      </w:r>
      <w:r w:rsidRPr="009D25D8">
        <w:t xml:space="preserve"> (3), 188-217.</w:t>
      </w:r>
    </w:p>
    <w:p w14:paraId="5C286766" w14:textId="77777777" w:rsidR="00EE4D73" w:rsidRPr="009D25D8" w:rsidRDefault="00EE4D73" w:rsidP="00EE4D73">
      <w:pPr>
        <w:pStyle w:val="EndNoteBibliography"/>
        <w:spacing w:after="0"/>
      </w:pPr>
      <w:r w:rsidRPr="009D25D8">
        <w:t>52.</w:t>
      </w:r>
      <w:r w:rsidRPr="009D25D8">
        <w:tab/>
        <w:t xml:space="preserve">Palmer, K. L.; Mashburn, L. M.; Singh, P. K.; Whiteley, M., Cystic fibrosis sputum supports growth and cues key aspects of Pseudomonas aeruginosa physiology. </w:t>
      </w:r>
      <w:r w:rsidRPr="009D25D8">
        <w:rPr>
          <w:i/>
        </w:rPr>
        <w:t xml:space="preserve">J Bacteriol </w:t>
      </w:r>
      <w:r w:rsidRPr="009D25D8">
        <w:rPr>
          <w:b/>
        </w:rPr>
        <w:t>2005,</w:t>
      </w:r>
      <w:r w:rsidRPr="009D25D8">
        <w:t xml:space="preserve"> </w:t>
      </w:r>
      <w:r w:rsidRPr="009D25D8">
        <w:rPr>
          <w:i/>
        </w:rPr>
        <w:t>187</w:t>
      </w:r>
      <w:r w:rsidRPr="009D25D8">
        <w:t xml:space="preserve"> (15), 5267-5277.</w:t>
      </w:r>
    </w:p>
    <w:p w14:paraId="2094E4E3" w14:textId="77777777" w:rsidR="00EE4D73" w:rsidRPr="009D25D8" w:rsidRDefault="00EE4D73" w:rsidP="00EE4D73">
      <w:pPr>
        <w:pStyle w:val="EndNoteBibliography"/>
      </w:pPr>
      <w:r w:rsidRPr="009D25D8">
        <w:t>53.</w:t>
      </w:r>
      <w:r w:rsidRPr="009D25D8">
        <w:tab/>
        <w:t xml:space="preserve">Stressmann, F. A.; Rogers, G. B.; Marsh, P.; Lilley, A. K.; Daniels, T. W. V.; </w:t>
      </w:r>
      <w:r w:rsidRPr="009D25D8">
        <w:lastRenderedPageBreak/>
        <w:t xml:space="preserve">Carroll, M. P.; Hoffman, L. R.; Jones, G.; Allen, C. E.; Patel, N.; Forbes, B.; Tuck, A.; Bruce, K. D., Does bacterial density in cystic fibrosis sputum increase prior to pulmonary exacerbation? </w:t>
      </w:r>
      <w:r w:rsidRPr="009D25D8">
        <w:rPr>
          <w:i/>
        </w:rPr>
        <w:t xml:space="preserve">Journal of Cystic Fibrosis </w:t>
      </w:r>
      <w:r w:rsidRPr="009D25D8">
        <w:rPr>
          <w:b/>
        </w:rPr>
        <w:t>2011,</w:t>
      </w:r>
      <w:r w:rsidRPr="009D25D8">
        <w:t xml:space="preserve"> </w:t>
      </w:r>
      <w:r w:rsidRPr="009D25D8">
        <w:rPr>
          <w:i/>
        </w:rPr>
        <w:t>10</w:t>
      </w:r>
      <w:r w:rsidRPr="009D25D8">
        <w:t xml:space="preserve"> (5), 357-365.</w:t>
      </w:r>
    </w:p>
    <w:p w14:paraId="01ECA512" w14:textId="2C3FA475" w:rsidR="00DC3B1D" w:rsidRPr="009D25D8" w:rsidRDefault="001720AC" w:rsidP="00FE1A39">
      <w:pPr>
        <w:spacing w:line="259" w:lineRule="auto"/>
        <w:jc w:val="both"/>
      </w:pPr>
      <w:r w:rsidRPr="009D25D8">
        <w:fldChar w:fldCharType="end"/>
      </w:r>
    </w:p>
    <w:p w14:paraId="7700D047" w14:textId="77777777" w:rsidR="00DC3B1D" w:rsidRPr="009D25D8" w:rsidRDefault="00DC3B1D">
      <w:r w:rsidRPr="009D25D8">
        <w:br w:type="page"/>
      </w:r>
    </w:p>
    <w:p w14:paraId="3F4A4253" w14:textId="58230B64" w:rsidR="00694046" w:rsidRPr="009D25D8" w:rsidRDefault="00DC3B1D" w:rsidP="00FE1A39">
      <w:pPr>
        <w:spacing w:line="259" w:lineRule="auto"/>
        <w:jc w:val="both"/>
      </w:pPr>
      <w:r w:rsidRPr="009D25D8">
        <w:lastRenderedPageBreak/>
        <w:t>For Table of Contents only:</w:t>
      </w:r>
    </w:p>
    <w:p w14:paraId="5D730B1B" w14:textId="2CF35F6C" w:rsidR="00DC3B1D" w:rsidRDefault="00DC3B1D" w:rsidP="00FE1A39">
      <w:pPr>
        <w:spacing w:line="259" w:lineRule="auto"/>
        <w:jc w:val="both"/>
      </w:pPr>
      <w:r w:rsidRPr="009D25D8">
        <w:rPr>
          <w:noProof/>
          <w:lang w:eastAsia="en-GB"/>
        </w:rPr>
        <mc:AlternateContent>
          <mc:Choice Requires="wpg">
            <w:drawing>
              <wp:anchor distT="0" distB="0" distL="114300" distR="114300" simplePos="0" relativeHeight="251827200" behindDoc="0" locked="0" layoutInCell="1" allowOverlap="1" wp14:anchorId="62DC34B7" wp14:editId="746F289F">
                <wp:simplePos x="0" y="0"/>
                <wp:positionH relativeFrom="column">
                  <wp:posOffset>962025</wp:posOffset>
                </wp:positionH>
                <wp:positionV relativeFrom="paragraph">
                  <wp:posOffset>31750</wp:posOffset>
                </wp:positionV>
                <wp:extent cx="2011045" cy="2559050"/>
                <wp:effectExtent l="76200" t="0" r="0" b="12700"/>
                <wp:wrapNone/>
                <wp:docPr id="22" name="Group 54"/>
                <wp:cNvGraphicFramePr/>
                <a:graphic xmlns:a="http://schemas.openxmlformats.org/drawingml/2006/main">
                  <a:graphicData uri="http://schemas.microsoft.com/office/word/2010/wordprocessingGroup">
                    <wpg:wgp>
                      <wpg:cNvGrpSpPr/>
                      <wpg:grpSpPr>
                        <a:xfrm>
                          <a:off x="0" y="0"/>
                          <a:ext cx="2011045" cy="2559050"/>
                          <a:chOff x="0" y="0"/>
                          <a:chExt cx="2011193" cy="2288288"/>
                        </a:xfrm>
                      </wpg:grpSpPr>
                      <wps:wsp>
                        <wps:cNvPr id="24" name="Freeform 24"/>
                        <wps:cNvSpPr/>
                        <wps:spPr>
                          <a:xfrm>
                            <a:off x="1271065" y="1804346"/>
                            <a:ext cx="562990" cy="285104"/>
                          </a:xfrm>
                          <a:custGeom>
                            <a:avLst/>
                            <a:gdLst>
                              <a:gd name="connsiteX0" fmla="*/ 0 w 1223010"/>
                              <a:gd name="connsiteY0" fmla="*/ 601980 h 619344"/>
                              <a:gd name="connsiteX1" fmla="*/ 34290 w 1223010"/>
                              <a:gd name="connsiteY1" fmla="*/ 561975 h 619344"/>
                              <a:gd name="connsiteX2" fmla="*/ 104775 w 1223010"/>
                              <a:gd name="connsiteY2" fmla="*/ 594360 h 619344"/>
                              <a:gd name="connsiteX3" fmla="*/ 127635 w 1223010"/>
                              <a:gd name="connsiteY3" fmla="*/ 567690 h 619344"/>
                              <a:gd name="connsiteX4" fmla="*/ 148590 w 1223010"/>
                              <a:gd name="connsiteY4" fmla="*/ 11430 h 619344"/>
                              <a:gd name="connsiteX5" fmla="*/ 150495 w 1223010"/>
                              <a:gd name="connsiteY5" fmla="*/ 514350 h 619344"/>
                              <a:gd name="connsiteX6" fmla="*/ 171450 w 1223010"/>
                              <a:gd name="connsiteY6" fmla="*/ 596265 h 619344"/>
                              <a:gd name="connsiteX7" fmla="*/ 234315 w 1223010"/>
                              <a:gd name="connsiteY7" fmla="*/ 605790 h 619344"/>
                              <a:gd name="connsiteX8" fmla="*/ 257175 w 1223010"/>
                              <a:gd name="connsiteY8" fmla="*/ 554355 h 619344"/>
                              <a:gd name="connsiteX9" fmla="*/ 268605 w 1223010"/>
                              <a:gd name="connsiteY9" fmla="*/ 238125 h 619344"/>
                              <a:gd name="connsiteX10" fmla="*/ 287655 w 1223010"/>
                              <a:gd name="connsiteY10" fmla="*/ 546735 h 619344"/>
                              <a:gd name="connsiteX11" fmla="*/ 308610 w 1223010"/>
                              <a:gd name="connsiteY11" fmla="*/ 575310 h 619344"/>
                              <a:gd name="connsiteX12" fmla="*/ 340995 w 1223010"/>
                              <a:gd name="connsiteY12" fmla="*/ 270510 h 619344"/>
                              <a:gd name="connsiteX13" fmla="*/ 363855 w 1223010"/>
                              <a:gd name="connsiteY13" fmla="*/ 537210 h 619344"/>
                              <a:gd name="connsiteX14" fmla="*/ 403860 w 1223010"/>
                              <a:gd name="connsiteY14" fmla="*/ 579120 h 619344"/>
                              <a:gd name="connsiteX15" fmla="*/ 478155 w 1223010"/>
                              <a:gd name="connsiteY15" fmla="*/ 563880 h 619344"/>
                              <a:gd name="connsiteX16" fmla="*/ 514350 w 1223010"/>
                              <a:gd name="connsiteY16" fmla="*/ 502920 h 619344"/>
                              <a:gd name="connsiteX17" fmla="*/ 546735 w 1223010"/>
                              <a:gd name="connsiteY17" fmla="*/ 447675 h 619344"/>
                              <a:gd name="connsiteX18" fmla="*/ 579120 w 1223010"/>
                              <a:gd name="connsiteY18" fmla="*/ 422910 h 619344"/>
                              <a:gd name="connsiteX19" fmla="*/ 628650 w 1223010"/>
                              <a:gd name="connsiteY19" fmla="*/ 447675 h 619344"/>
                              <a:gd name="connsiteX20" fmla="*/ 674370 w 1223010"/>
                              <a:gd name="connsiteY20" fmla="*/ 523875 h 619344"/>
                              <a:gd name="connsiteX21" fmla="*/ 720090 w 1223010"/>
                              <a:gd name="connsiteY21" fmla="*/ 569595 h 619344"/>
                              <a:gd name="connsiteX22" fmla="*/ 771525 w 1223010"/>
                              <a:gd name="connsiteY22" fmla="*/ 525780 h 619344"/>
                              <a:gd name="connsiteX23" fmla="*/ 796290 w 1223010"/>
                              <a:gd name="connsiteY23" fmla="*/ 0 h 619344"/>
                              <a:gd name="connsiteX24" fmla="*/ 817245 w 1223010"/>
                              <a:gd name="connsiteY24" fmla="*/ 525780 h 619344"/>
                              <a:gd name="connsiteX25" fmla="*/ 845820 w 1223010"/>
                              <a:gd name="connsiteY25" fmla="*/ 565785 h 619344"/>
                              <a:gd name="connsiteX26" fmla="*/ 883920 w 1223010"/>
                              <a:gd name="connsiteY26" fmla="*/ 510540 h 619344"/>
                              <a:gd name="connsiteX27" fmla="*/ 988695 w 1223010"/>
                              <a:gd name="connsiteY27" fmla="*/ 571500 h 619344"/>
                              <a:gd name="connsiteX28" fmla="*/ 1011555 w 1223010"/>
                              <a:gd name="connsiteY28" fmla="*/ 531495 h 619344"/>
                              <a:gd name="connsiteX29" fmla="*/ 1040130 w 1223010"/>
                              <a:gd name="connsiteY29" fmla="*/ 280035 h 619344"/>
                              <a:gd name="connsiteX30" fmla="*/ 1045845 w 1223010"/>
                              <a:gd name="connsiteY30" fmla="*/ 485775 h 619344"/>
                              <a:gd name="connsiteX31" fmla="*/ 1101090 w 1223010"/>
                              <a:gd name="connsiteY31" fmla="*/ 561975 h 619344"/>
                              <a:gd name="connsiteX32" fmla="*/ 1223010 w 1223010"/>
                              <a:gd name="connsiteY32" fmla="*/ 596265 h 6193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1223010" h="619344">
                                <a:moveTo>
                                  <a:pt x="0" y="601980"/>
                                </a:moveTo>
                                <a:cubicBezTo>
                                  <a:pt x="8414" y="582612"/>
                                  <a:pt x="16828" y="563245"/>
                                  <a:pt x="34290" y="561975"/>
                                </a:cubicBezTo>
                                <a:cubicBezTo>
                                  <a:pt x="51753" y="560705"/>
                                  <a:pt x="89218" y="593408"/>
                                  <a:pt x="104775" y="594360"/>
                                </a:cubicBezTo>
                                <a:cubicBezTo>
                                  <a:pt x="120332" y="595312"/>
                                  <a:pt x="120333" y="664845"/>
                                  <a:pt x="127635" y="567690"/>
                                </a:cubicBezTo>
                                <a:cubicBezTo>
                                  <a:pt x="134938" y="470535"/>
                                  <a:pt x="144780" y="20320"/>
                                  <a:pt x="148590" y="11430"/>
                                </a:cubicBezTo>
                                <a:cubicBezTo>
                                  <a:pt x="152400" y="2540"/>
                                  <a:pt x="146685" y="416878"/>
                                  <a:pt x="150495" y="514350"/>
                                </a:cubicBezTo>
                                <a:cubicBezTo>
                                  <a:pt x="154305" y="611822"/>
                                  <a:pt x="157480" y="581025"/>
                                  <a:pt x="171450" y="596265"/>
                                </a:cubicBezTo>
                                <a:cubicBezTo>
                                  <a:pt x="185420" y="611505"/>
                                  <a:pt x="220028" y="612775"/>
                                  <a:pt x="234315" y="605790"/>
                                </a:cubicBezTo>
                                <a:cubicBezTo>
                                  <a:pt x="248602" y="598805"/>
                                  <a:pt x="251460" y="615632"/>
                                  <a:pt x="257175" y="554355"/>
                                </a:cubicBezTo>
                                <a:cubicBezTo>
                                  <a:pt x="262890" y="493078"/>
                                  <a:pt x="263525" y="239395"/>
                                  <a:pt x="268605" y="238125"/>
                                </a:cubicBezTo>
                                <a:cubicBezTo>
                                  <a:pt x="273685" y="236855"/>
                                  <a:pt x="280988" y="490538"/>
                                  <a:pt x="287655" y="546735"/>
                                </a:cubicBezTo>
                                <a:cubicBezTo>
                                  <a:pt x="294322" y="602932"/>
                                  <a:pt x="299720" y="621348"/>
                                  <a:pt x="308610" y="575310"/>
                                </a:cubicBezTo>
                                <a:cubicBezTo>
                                  <a:pt x="317500" y="529272"/>
                                  <a:pt x="331787" y="276860"/>
                                  <a:pt x="340995" y="270510"/>
                                </a:cubicBezTo>
                                <a:cubicBezTo>
                                  <a:pt x="350203" y="264160"/>
                                  <a:pt x="353378" y="485775"/>
                                  <a:pt x="363855" y="537210"/>
                                </a:cubicBezTo>
                                <a:cubicBezTo>
                                  <a:pt x="374332" y="588645"/>
                                  <a:pt x="384810" y="574675"/>
                                  <a:pt x="403860" y="579120"/>
                                </a:cubicBezTo>
                                <a:cubicBezTo>
                                  <a:pt x="422910" y="583565"/>
                                  <a:pt x="459740" y="576580"/>
                                  <a:pt x="478155" y="563880"/>
                                </a:cubicBezTo>
                                <a:cubicBezTo>
                                  <a:pt x="496570" y="551180"/>
                                  <a:pt x="502920" y="522287"/>
                                  <a:pt x="514350" y="502920"/>
                                </a:cubicBezTo>
                                <a:cubicBezTo>
                                  <a:pt x="525780" y="483553"/>
                                  <a:pt x="535940" y="461010"/>
                                  <a:pt x="546735" y="447675"/>
                                </a:cubicBezTo>
                                <a:cubicBezTo>
                                  <a:pt x="557530" y="434340"/>
                                  <a:pt x="565468" y="422910"/>
                                  <a:pt x="579120" y="422910"/>
                                </a:cubicBezTo>
                                <a:cubicBezTo>
                                  <a:pt x="592772" y="422910"/>
                                  <a:pt x="612775" y="430848"/>
                                  <a:pt x="628650" y="447675"/>
                                </a:cubicBezTo>
                                <a:cubicBezTo>
                                  <a:pt x="644525" y="464502"/>
                                  <a:pt x="659130" y="503555"/>
                                  <a:pt x="674370" y="523875"/>
                                </a:cubicBezTo>
                                <a:cubicBezTo>
                                  <a:pt x="689610" y="544195"/>
                                  <a:pt x="703898" y="569278"/>
                                  <a:pt x="720090" y="569595"/>
                                </a:cubicBezTo>
                                <a:cubicBezTo>
                                  <a:pt x="736282" y="569912"/>
                                  <a:pt x="758825" y="620713"/>
                                  <a:pt x="771525" y="525780"/>
                                </a:cubicBezTo>
                                <a:cubicBezTo>
                                  <a:pt x="784225" y="430847"/>
                                  <a:pt x="788670" y="0"/>
                                  <a:pt x="796290" y="0"/>
                                </a:cubicBezTo>
                                <a:cubicBezTo>
                                  <a:pt x="803910" y="0"/>
                                  <a:pt x="808990" y="431483"/>
                                  <a:pt x="817245" y="525780"/>
                                </a:cubicBezTo>
                                <a:cubicBezTo>
                                  <a:pt x="825500" y="620077"/>
                                  <a:pt x="834708" y="568325"/>
                                  <a:pt x="845820" y="565785"/>
                                </a:cubicBezTo>
                                <a:cubicBezTo>
                                  <a:pt x="856932" y="563245"/>
                                  <a:pt x="860108" y="509588"/>
                                  <a:pt x="883920" y="510540"/>
                                </a:cubicBezTo>
                                <a:cubicBezTo>
                                  <a:pt x="907732" y="511492"/>
                                  <a:pt x="967423" y="568008"/>
                                  <a:pt x="988695" y="571500"/>
                                </a:cubicBezTo>
                                <a:cubicBezTo>
                                  <a:pt x="1009967" y="574992"/>
                                  <a:pt x="1002982" y="580073"/>
                                  <a:pt x="1011555" y="531495"/>
                                </a:cubicBezTo>
                                <a:cubicBezTo>
                                  <a:pt x="1020128" y="482917"/>
                                  <a:pt x="1034415" y="287655"/>
                                  <a:pt x="1040130" y="280035"/>
                                </a:cubicBezTo>
                                <a:cubicBezTo>
                                  <a:pt x="1045845" y="272415"/>
                                  <a:pt x="1035685" y="438785"/>
                                  <a:pt x="1045845" y="485775"/>
                                </a:cubicBezTo>
                                <a:cubicBezTo>
                                  <a:pt x="1056005" y="532765"/>
                                  <a:pt x="1071563" y="543560"/>
                                  <a:pt x="1101090" y="561975"/>
                                </a:cubicBezTo>
                                <a:cubicBezTo>
                                  <a:pt x="1130617" y="580390"/>
                                  <a:pt x="1176813" y="588327"/>
                                  <a:pt x="1223010" y="596265"/>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 name="Freeform 25"/>
                        <wps:cNvSpPr/>
                        <wps:spPr>
                          <a:xfrm>
                            <a:off x="693139" y="716298"/>
                            <a:ext cx="562990" cy="324894"/>
                          </a:xfrm>
                          <a:custGeom>
                            <a:avLst/>
                            <a:gdLst>
                              <a:gd name="connsiteX0" fmla="*/ 0 w 1219200"/>
                              <a:gd name="connsiteY0" fmla="*/ 377194 h 377194"/>
                              <a:gd name="connsiteX1" fmla="*/ 57150 w 1219200"/>
                              <a:gd name="connsiteY1" fmla="*/ 354334 h 377194"/>
                              <a:gd name="connsiteX2" fmla="*/ 125730 w 1219200"/>
                              <a:gd name="connsiteY2" fmla="*/ 369574 h 377194"/>
                              <a:gd name="connsiteX3" fmla="*/ 156210 w 1219200"/>
                              <a:gd name="connsiteY3" fmla="*/ 304804 h 377194"/>
                              <a:gd name="connsiteX4" fmla="*/ 179070 w 1219200"/>
                              <a:gd name="connsiteY4" fmla="*/ 361954 h 377194"/>
                              <a:gd name="connsiteX5" fmla="*/ 255270 w 1219200"/>
                              <a:gd name="connsiteY5" fmla="*/ 369574 h 377194"/>
                              <a:gd name="connsiteX6" fmla="*/ 270510 w 1219200"/>
                              <a:gd name="connsiteY6" fmla="*/ 300994 h 377194"/>
                              <a:gd name="connsiteX7" fmla="*/ 285750 w 1219200"/>
                              <a:gd name="connsiteY7" fmla="*/ 11434 h 377194"/>
                              <a:gd name="connsiteX8" fmla="*/ 293370 w 1219200"/>
                              <a:gd name="connsiteY8" fmla="*/ 316234 h 377194"/>
                              <a:gd name="connsiteX9" fmla="*/ 335280 w 1219200"/>
                              <a:gd name="connsiteY9" fmla="*/ 361954 h 377194"/>
                              <a:gd name="connsiteX10" fmla="*/ 354330 w 1219200"/>
                              <a:gd name="connsiteY10" fmla="*/ 251464 h 377194"/>
                              <a:gd name="connsiteX11" fmla="*/ 381000 w 1219200"/>
                              <a:gd name="connsiteY11" fmla="*/ 354334 h 377194"/>
                              <a:gd name="connsiteX12" fmla="*/ 491490 w 1219200"/>
                              <a:gd name="connsiteY12" fmla="*/ 346714 h 377194"/>
                              <a:gd name="connsiteX13" fmla="*/ 556260 w 1219200"/>
                              <a:gd name="connsiteY13" fmla="*/ 285754 h 377194"/>
                              <a:gd name="connsiteX14" fmla="*/ 617220 w 1219200"/>
                              <a:gd name="connsiteY14" fmla="*/ 285754 h 377194"/>
                              <a:gd name="connsiteX15" fmla="*/ 674370 w 1219200"/>
                              <a:gd name="connsiteY15" fmla="*/ 339094 h 377194"/>
                              <a:gd name="connsiteX16" fmla="*/ 773430 w 1219200"/>
                              <a:gd name="connsiteY16" fmla="*/ 327664 h 377194"/>
                              <a:gd name="connsiteX17" fmla="*/ 811530 w 1219200"/>
                              <a:gd name="connsiteY17" fmla="*/ 4 h 377194"/>
                              <a:gd name="connsiteX18" fmla="*/ 819150 w 1219200"/>
                              <a:gd name="connsiteY18" fmla="*/ 320044 h 377194"/>
                              <a:gd name="connsiteX19" fmla="*/ 857250 w 1219200"/>
                              <a:gd name="connsiteY19" fmla="*/ 358144 h 377194"/>
                              <a:gd name="connsiteX20" fmla="*/ 899160 w 1219200"/>
                              <a:gd name="connsiteY20" fmla="*/ 320044 h 377194"/>
                              <a:gd name="connsiteX21" fmla="*/ 971550 w 1219200"/>
                              <a:gd name="connsiteY21" fmla="*/ 346714 h 377194"/>
                              <a:gd name="connsiteX22" fmla="*/ 1021080 w 1219200"/>
                              <a:gd name="connsiteY22" fmla="*/ 342904 h 377194"/>
                              <a:gd name="connsiteX23" fmla="*/ 1047750 w 1219200"/>
                              <a:gd name="connsiteY23" fmla="*/ 125734 h 377194"/>
                              <a:gd name="connsiteX24" fmla="*/ 1066800 w 1219200"/>
                              <a:gd name="connsiteY24" fmla="*/ 312424 h 377194"/>
                              <a:gd name="connsiteX25" fmla="*/ 1085850 w 1219200"/>
                              <a:gd name="connsiteY25" fmla="*/ 342904 h 377194"/>
                              <a:gd name="connsiteX26" fmla="*/ 1120140 w 1219200"/>
                              <a:gd name="connsiteY26" fmla="*/ 354334 h 377194"/>
                              <a:gd name="connsiteX27" fmla="*/ 1219200 w 1219200"/>
                              <a:gd name="connsiteY27" fmla="*/ 369574 h 377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219200" h="377194">
                                <a:moveTo>
                                  <a:pt x="0" y="377194"/>
                                </a:moveTo>
                                <a:cubicBezTo>
                                  <a:pt x="18097" y="366399"/>
                                  <a:pt x="36195" y="355604"/>
                                  <a:pt x="57150" y="354334"/>
                                </a:cubicBezTo>
                                <a:cubicBezTo>
                                  <a:pt x="78105" y="353064"/>
                                  <a:pt x="109220" y="377829"/>
                                  <a:pt x="125730" y="369574"/>
                                </a:cubicBezTo>
                                <a:cubicBezTo>
                                  <a:pt x="142240" y="361319"/>
                                  <a:pt x="147320" y="306074"/>
                                  <a:pt x="156210" y="304804"/>
                                </a:cubicBezTo>
                                <a:cubicBezTo>
                                  <a:pt x="165100" y="303534"/>
                                  <a:pt x="162560" y="351159"/>
                                  <a:pt x="179070" y="361954"/>
                                </a:cubicBezTo>
                                <a:cubicBezTo>
                                  <a:pt x="195580" y="372749"/>
                                  <a:pt x="240030" y="379734"/>
                                  <a:pt x="255270" y="369574"/>
                                </a:cubicBezTo>
                                <a:cubicBezTo>
                                  <a:pt x="270510" y="359414"/>
                                  <a:pt x="265430" y="360684"/>
                                  <a:pt x="270510" y="300994"/>
                                </a:cubicBezTo>
                                <a:cubicBezTo>
                                  <a:pt x="275590" y="241304"/>
                                  <a:pt x="281940" y="8894"/>
                                  <a:pt x="285750" y="11434"/>
                                </a:cubicBezTo>
                                <a:cubicBezTo>
                                  <a:pt x="289560" y="13974"/>
                                  <a:pt x="285115" y="257814"/>
                                  <a:pt x="293370" y="316234"/>
                                </a:cubicBezTo>
                                <a:cubicBezTo>
                                  <a:pt x="301625" y="374654"/>
                                  <a:pt x="325120" y="372749"/>
                                  <a:pt x="335280" y="361954"/>
                                </a:cubicBezTo>
                                <a:cubicBezTo>
                                  <a:pt x="345440" y="351159"/>
                                  <a:pt x="346710" y="252734"/>
                                  <a:pt x="354330" y="251464"/>
                                </a:cubicBezTo>
                                <a:cubicBezTo>
                                  <a:pt x="361950" y="250194"/>
                                  <a:pt x="358140" y="338459"/>
                                  <a:pt x="381000" y="354334"/>
                                </a:cubicBezTo>
                                <a:cubicBezTo>
                                  <a:pt x="403860" y="370209"/>
                                  <a:pt x="462280" y="358144"/>
                                  <a:pt x="491490" y="346714"/>
                                </a:cubicBezTo>
                                <a:cubicBezTo>
                                  <a:pt x="520700" y="335284"/>
                                  <a:pt x="535305" y="295914"/>
                                  <a:pt x="556260" y="285754"/>
                                </a:cubicBezTo>
                                <a:cubicBezTo>
                                  <a:pt x="577215" y="275594"/>
                                  <a:pt x="597535" y="276864"/>
                                  <a:pt x="617220" y="285754"/>
                                </a:cubicBezTo>
                                <a:cubicBezTo>
                                  <a:pt x="636905" y="294644"/>
                                  <a:pt x="648335" y="332109"/>
                                  <a:pt x="674370" y="339094"/>
                                </a:cubicBezTo>
                                <a:cubicBezTo>
                                  <a:pt x="700405" y="346079"/>
                                  <a:pt x="750570" y="384179"/>
                                  <a:pt x="773430" y="327664"/>
                                </a:cubicBezTo>
                                <a:cubicBezTo>
                                  <a:pt x="796290" y="271149"/>
                                  <a:pt x="803910" y="1274"/>
                                  <a:pt x="811530" y="4"/>
                                </a:cubicBezTo>
                                <a:cubicBezTo>
                                  <a:pt x="819150" y="-1266"/>
                                  <a:pt x="811530" y="260354"/>
                                  <a:pt x="819150" y="320044"/>
                                </a:cubicBezTo>
                                <a:cubicBezTo>
                                  <a:pt x="826770" y="379734"/>
                                  <a:pt x="843915" y="358144"/>
                                  <a:pt x="857250" y="358144"/>
                                </a:cubicBezTo>
                                <a:cubicBezTo>
                                  <a:pt x="870585" y="358144"/>
                                  <a:pt x="880110" y="321949"/>
                                  <a:pt x="899160" y="320044"/>
                                </a:cubicBezTo>
                                <a:cubicBezTo>
                                  <a:pt x="918210" y="318139"/>
                                  <a:pt x="951230" y="342904"/>
                                  <a:pt x="971550" y="346714"/>
                                </a:cubicBezTo>
                                <a:cubicBezTo>
                                  <a:pt x="991870" y="350524"/>
                                  <a:pt x="1008380" y="379734"/>
                                  <a:pt x="1021080" y="342904"/>
                                </a:cubicBezTo>
                                <a:cubicBezTo>
                                  <a:pt x="1033780" y="306074"/>
                                  <a:pt x="1040130" y="130814"/>
                                  <a:pt x="1047750" y="125734"/>
                                </a:cubicBezTo>
                                <a:cubicBezTo>
                                  <a:pt x="1055370" y="120654"/>
                                  <a:pt x="1060450" y="276229"/>
                                  <a:pt x="1066800" y="312424"/>
                                </a:cubicBezTo>
                                <a:cubicBezTo>
                                  <a:pt x="1073150" y="348619"/>
                                  <a:pt x="1076960" y="335919"/>
                                  <a:pt x="1085850" y="342904"/>
                                </a:cubicBezTo>
                                <a:cubicBezTo>
                                  <a:pt x="1094740" y="349889"/>
                                  <a:pt x="1097915" y="349889"/>
                                  <a:pt x="1120140" y="354334"/>
                                </a:cubicBezTo>
                                <a:cubicBezTo>
                                  <a:pt x="1142365" y="358779"/>
                                  <a:pt x="1180782" y="364176"/>
                                  <a:pt x="1219200" y="369574"/>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Rectangle 26"/>
                        <wps:cNvSpPr/>
                        <wps:spPr>
                          <a:xfrm>
                            <a:off x="416259" y="612666"/>
                            <a:ext cx="1514101" cy="1675176"/>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 name="Straight Connector 27"/>
                        <wps:cNvCnPr/>
                        <wps:spPr>
                          <a:xfrm>
                            <a:off x="693724" y="703866"/>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693724" y="1235286"/>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flipV="1">
                            <a:off x="1258468" y="703867"/>
                            <a:ext cx="4907" cy="1377395"/>
                          </a:xfrm>
                          <a:prstGeom prst="line">
                            <a:avLst/>
                          </a:prstGeom>
                          <a:ln w="12700">
                            <a:solidFill>
                              <a:schemeClr val="accent3"/>
                            </a:solidFill>
                            <a:prstDash val="sysDash"/>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745463" y="330737"/>
                            <a:ext cx="466528" cy="21046"/>
                          </a:xfrm>
                          <a:prstGeom prst="rect">
                            <a:avLst/>
                          </a:prstGeom>
                          <a:solidFill>
                            <a:srgbClr val="8BE1FF">
                              <a:alpha val="30000"/>
                            </a:srgbClr>
                          </a:solidFill>
                          <a:ln w="12700">
                            <a:solidFill>
                              <a:srgbClr val="69D8F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Chord 31"/>
                        <wps:cNvSpPr/>
                        <wps:spPr>
                          <a:xfrm rot="5400000">
                            <a:off x="963819" y="225506"/>
                            <a:ext cx="29816" cy="210463"/>
                          </a:xfrm>
                          <a:prstGeom prst="chord">
                            <a:avLst>
                              <a:gd name="adj1" fmla="val 5411154"/>
                              <a:gd name="adj2" fmla="val 16200000"/>
                            </a:avLst>
                          </a:prstGeom>
                          <a:solidFill>
                            <a:schemeClr val="accent2">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6" name="Straight Arrow Connector 1376"/>
                        <wps:cNvCnPr/>
                        <wps:spPr>
                          <a:xfrm flipV="1">
                            <a:off x="962942" y="108876"/>
                            <a:ext cx="268341" cy="196432"/>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7" name="Straight Arrow Connector 1377"/>
                        <wps:cNvCnPr/>
                        <wps:spPr>
                          <a:xfrm flipV="1">
                            <a:off x="955927" y="172452"/>
                            <a:ext cx="268341" cy="139872"/>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8" name="Straight Arrow Connector 1378"/>
                        <wps:cNvCnPr/>
                        <wps:spPr>
                          <a:xfrm flipV="1">
                            <a:off x="949788" y="94843"/>
                            <a:ext cx="227125" cy="217480"/>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9" name="Rectangle 1379"/>
                        <wps:cNvSpPr/>
                        <wps:spPr>
                          <a:xfrm>
                            <a:off x="1353761" y="330737"/>
                            <a:ext cx="466528" cy="21046"/>
                          </a:xfrm>
                          <a:prstGeom prst="rect">
                            <a:avLst/>
                          </a:prstGeom>
                          <a:solidFill>
                            <a:srgbClr val="8BE1FF">
                              <a:alpha val="30000"/>
                            </a:srgbClr>
                          </a:solidFill>
                          <a:ln w="12700">
                            <a:solidFill>
                              <a:srgbClr val="69D8F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0" name="Chord 1380"/>
                        <wps:cNvSpPr/>
                        <wps:spPr>
                          <a:xfrm rot="5400000">
                            <a:off x="1572117" y="225506"/>
                            <a:ext cx="29816" cy="210463"/>
                          </a:xfrm>
                          <a:prstGeom prst="chord">
                            <a:avLst>
                              <a:gd name="adj1" fmla="val 5411154"/>
                              <a:gd name="adj2" fmla="val 16200000"/>
                            </a:avLst>
                          </a:prstGeom>
                          <a:solidFill>
                            <a:schemeClr val="accent2">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1" name="Straight Arrow Connector 1381"/>
                        <wps:cNvCnPr/>
                        <wps:spPr>
                          <a:xfrm flipV="1">
                            <a:off x="1571240" y="108876"/>
                            <a:ext cx="268341" cy="196432"/>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2" name="Straight Arrow Connector 1382"/>
                        <wps:cNvCnPr/>
                        <wps:spPr>
                          <a:xfrm flipV="1">
                            <a:off x="1564225" y="172452"/>
                            <a:ext cx="268341" cy="139872"/>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3" name="Straight Arrow Connector 1383"/>
                        <wps:cNvCnPr/>
                        <wps:spPr>
                          <a:xfrm flipV="1">
                            <a:off x="1558086" y="94843"/>
                            <a:ext cx="227125" cy="217480"/>
                          </a:xfrm>
                          <a:prstGeom prst="straightConnector1">
                            <a:avLst/>
                          </a:prstGeom>
                          <a:ln w="15875">
                            <a:solidFill>
                              <a:srgbClr val="8E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4" name="Straight Arrow Connector 1384"/>
                        <wps:cNvCnPr/>
                        <wps:spPr>
                          <a:xfrm>
                            <a:off x="693724" y="107120"/>
                            <a:ext cx="268341" cy="206956"/>
                          </a:xfrm>
                          <a:prstGeom prst="straightConnector1">
                            <a:avLst/>
                          </a:prstGeom>
                          <a:ln w="1587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5" name="Straight Arrow Connector 1385"/>
                        <wps:cNvCnPr/>
                        <wps:spPr>
                          <a:xfrm>
                            <a:off x="1302022" y="107120"/>
                            <a:ext cx="268341" cy="206956"/>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6" name="Down Arrow 1386"/>
                        <wps:cNvSpPr/>
                        <wps:spPr>
                          <a:xfrm>
                            <a:off x="883799" y="424129"/>
                            <a:ext cx="189855" cy="147324"/>
                          </a:xfrm>
                          <a:prstGeom prst="downArrow">
                            <a:avLst/>
                          </a:prstGeom>
                          <a:solidFill>
                            <a:schemeClr val="bg1"/>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7" name="Down Arrow 1387"/>
                        <wps:cNvSpPr/>
                        <wps:spPr>
                          <a:xfrm>
                            <a:off x="1502401" y="424133"/>
                            <a:ext cx="189855" cy="147324"/>
                          </a:xfrm>
                          <a:prstGeom prst="downArrow">
                            <a:avLst/>
                          </a:prstGeom>
                          <a:solidFill>
                            <a:schemeClr val="bg1"/>
                          </a:solid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8" name="TextBox 23"/>
                        <wps:cNvSpPr txBox="1"/>
                        <wps:spPr>
                          <a:xfrm>
                            <a:off x="532106" y="141112"/>
                            <a:ext cx="309880" cy="220288"/>
                          </a:xfrm>
                          <a:prstGeom prst="rect">
                            <a:avLst/>
                          </a:prstGeom>
                          <a:noFill/>
                        </wps:spPr>
                        <wps:txbx>
                          <w:txbxContent>
                            <w:p w14:paraId="1F71D09B"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E1</w:t>
                              </w:r>
                            </w:p>
                          </w:txbxContent>
                        </wps:txbx>
                        <wps:bodyPr wrap="none" rtlCol="0">
                          <a:spAutoFit/>
                        </wps:bodyPr>
                      </wps:wsp>
                      <wps:wsp>
                        <wps:cNvPr id="1389" name="Straight Connector 1389"/>
                        <wps:cNvCnPr/>
                        <wps:spPr>
                          <a:xfrm>
                            <a:off x="693724" y="1048792"/>
                            <a:ext cx="114774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90" name="Straight Connector 1390"/>
                        <wps:cNvCnPr/>
                        <wps:spPr>
                          <a:xfrm>
                            <a:off x="693724" y="1579043"/>
                            <a:ext cx="114774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92" name="TextBox 26"/>
                        <wps:cNvSpPr txBox="1"/>
                        <wps:spPr>
                          <a:xfrm>
                            <a:off x="433853" y="2068000"/>
                            <a:ext cx="1577340" cy="220288"/>
                          </a:xfrm>
                          <a:prstGeom prst="rect">
                            <a:avLst/>
                          </a:prstGeom>
                          <a:noFill/>
                        </wps:spPr>
                        <wps:txbx>
                          <w:txbxContent>
                            <w:p w14:paraId="6C5C81D4"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Measurement variable [n]</w:t>
                              </w:r>
                            </w:p>
                          </w:txbxContent>
                        </wps:txbx>
                        <wps:bodyPr wrap="square" rtlCol="0">
                          <a:spAutoFit/>
                        </wps:bodyPr>
                      </wps:wsp>
                      <wps:wsp>
                        <wps:cNvPr id="1395" name="TextBox 27"/>
                        <wps:cNvSpPr txBox="1"/>
                        <wps:spPr>
                          <a:xfrm rot="16200000">
                            <a:off x="216844" y="1367507"/>
                            <a:ext cx="689310" cy="246221"/>
                          </a:xfrm>
                          <a:prstGeom prst="rect">
                            <a:avLst/>
                          </a:prstGeom>
                          <a:noFill/>
                        </wps:spPr>
                        <wps:txbx>
                          <w:txbxContent>
                            <w:p w14:paraId="33ED92B5"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esponse</w:t>
                              </w:r>
                            </w:p>
                          </w:txbxContent>
                        </wps:txbx>
                        <wps:bodyPr wrap="square" rtlCol="0">
                          <a:spAutoFit/>
                        </wps:bodyPr>
                      </wps:wsp>
                      <wps:wsp>
                        <wps:cNvPr id="1397" name="TextBox 30"/>
                        <wps:cNvSpPr txBox="1"/>
                        <wps:spPr>
                          <a:xfrm>
                            <a:off x="1212808" y="132355"/>
                            <a:ext cx="309880" cy="220288"/>
                          </a:xfrm>
                          <a:prstGeom prst="rect">
                            <a:avLst/>
                          </a:prstGeom>
                          <a:noFill/>
                        </wps:spPr>
                        <wps:txbx>
                          <w:txbxContent>
                            <w:p w14:paraId="3C220AC9"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E2</w:t>
                              </w:r>
                            </w:p>
                          </w:txbxContent>
                        </wps:txbx>
                        <wps:bodyPr wrap="none" rtlCol="0">
                          <a:spAutoFit/>
                        </wps:bodyPr>
                      </wps:wsp>
                      <wps:wsp>
                        <wps:cNvPr id="1398" name="TextBox 31"/>
                        <wps:cNvSpPr txBox="1"/>
                        <wps:spPr>
                          <a:xfrm>
                            <a:off x="867166" y="0"/>
                            <a:ext cx="316230" cy="220288"/>
                          </a:xfrm>
                          <a:prstGeom prst="rect">
                            <a:avLst/>
                          </a:prstGeom>
                          <a:noFill/>
                        </wps:spPr>
                        <wps:txbx>
                          <w:txbxContent>
                            <w:p w14:paraId="0104A37B"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1</w:t>
                              </w:r>
                            </w:p>
                          </w:txbxContent>
                        </wps:txbx>
                        <wps:bodyPr wrap="none" rtlCol="0">
                          <a:spAutoFit/>
                        </wps:bodyPr>
                      </wps:wsp>
                      <wps:wsp>
                        <wps:cNvPr id="1399" name="TextBox 32"/>
                        <wps:cNvSpPr txBox="1"/>
                        <wps:spPr>
                          <a:xfrm>
                            <a:off x="1445144" y="9369"/>
                            <a:ext cx="316230" cy="220288"/>
                          </a:xfrm>
                          <a:prstGeom prst="rect">
                            <a:avLst/>
                          </a:prstGeom>
                          <a:noFill/>
                        </wps:spPr>
                        <wps:txbx>
                          <w:txbxContent>
                            <w:p w14:paraId="2A004CB9"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2</w:t>
                              </w:r>
                            </w:p>
                          </w:txbxContent>
                        </wps:txbx>
                        <wps:bodyPr wrap="none" rtlCol="0">
                          <a:spAutoFit/>
                        </wps:bodyPr>
                      </wps:wsp>
                      <wps:wsp>
                        <wps:cNvPr id="1400" name="Freeform 1400"/>
                        <wps:cNvSpPr/>
                        <wps:spPr>
                          <a:xfrm>
                            <a:off x="695551" y="1359918"/>
                            <a:ext cx="562990" cy="212475"/>
                          </a:xfrm>
                          <a:custGeom>
                            <a:avLst/>
                            <a:gdLst>
                              <a:gd name="connsiteX0" fmla="*/ 0 w 1223010"/>
                              <a:gd name="connsiteY0" fmla="*/ 461571 h 461571"/>
                              <a:gd name="connsiteX1" fmla="*/ 49530 w 1223010"/>
                              <a:gd name="connsiteY1" fmla="*/ 417756 h 461571"/>
                              <a:gd name="connsiteX2" fmla="*/ 110490 w 1223010"/>
                              <a:gd name="connsiteY2" fmla="*/ 450141 h 461571"/>
                              <a:gd name="connsiteX3" fmla="*/ 129540 w 1223010"/>
                              <a:gd name="connsiteY3" fmla="*/ 450141 h 461571"/>
                              <a:gd name="connsiteX4" fmla="*/ 144780 w 1223010"/>
                              <a:gd name="connsiteY4" fmla="*/ 362511 h 461571"/>
                              <a:gd name="connsiteX5" fmla="*/ 156210 w 1223010"/>
                              <a:gd name="connsiteY5" fmla="*/ 11991 h 461571"/>
                              <a:gd name="connsiteX6" fmla="*/ 161925 w 1223010"/>
                              <a:gd name="connsiteY6" fmla="*/ 383466 h 461571"/>
                              <a:gd name="connsiteX7" fmla="*/ 186690 w 1223010"/>
                              <a:gd name="connsiteY7" fmla="*/ 440616 h 461571"/>
                              <a:gd name="connsiteX8" fmla="*/ 236220 w 1223010"/>
                              <a:gd name="connsiteY8" fmla="*/ 455856 h 461571"/>
                              <a:gd name="connsiteX9" fmla="*/ 259080 w 1223010"/>
                              <a:gd name="connsiteY9" fmla="*/ 442521 h 461571"/>
                              <a:gd name="connsiteX10" fmla="*/ 274320 w 1223010"/>
                              <a:gd name="connsiteY10" fmla="*/ 311076 h 461571"/>
                              <a:gd name="connsiteX11" fmla="*/ 278130 w 1223010"/>
                              <a:gd name="connsiteY11" fmla="*/ 561 h 461571"/>
                              <a:gd name="connsiteX12" fmla="*/ 291465 w 1223010"/>
                              <a:gd name="connsiteY12" fmla="*/ 394896 h 461571"/>
                              <a:gd name="connsiteX13" fmla="*/ 318135 w 1223010"/>
                              <a:gd name="connsiteY13" fmla="*/ 442521 h 461571"/>
                              <a:gd name="connsiteX14" fmla="*/ 329565 w 1223010"/>
                              <a:gd name="connsiteY14" fmla="*/ 444426 h 461571"/>
                              <a:gd name="connsiteX15" fmla="*/ 342900 w 1223010"/>
                              <a:gd name="connsiteY15" fmla="*/ 354891 h 461571"/>
                              <a:gd name="connsiteX16" fmla="*/ 354330 w 1223010"/>
                              <a:gd name="connsiteY16" fmla="*/ 223446 h 461571"/>
                              <a:gd name="connsiteX17" fmla="*/ 363855 w 1223010"/>
                              <a:gd name="connsiteY17" fmla="*/ 366321 h 461571"/>
                              <a:gd name="connsiteX18" fmla="*/ 396240 w 1223010"/>
                              <a:gd name="connsiteY18" fmla="*/ 429186 h 461571"/>
                              <a:gd name="connsiteX19" fmla="*/ 474345 w 1223010"/>
                              <a:gd name="connsiteY19" fmla="*/ 423471 h 461571"/>
                              <a:gd name="connsiteX20" fmla="*/ 535305 w 1223010"/>
                              <a:gd name="connsiteY20" fmla="*/ 339651 h 461571"/>
                              <a:gd name="connsiteX21" fmla="*/ 561975 w 1223010"/>
                              <a:gd name="connsiteY21" fmla="*/ 290121 h 461571"/>
                              <a:gd name="connsiteX22" fmla="*/ 579120 w 1223010"/>
                              <a:gd name="connsiteY22" fmla="*/ 286311 h 461571"/>
                              <a:gd name="connsiteX23" fmla="*/ 611505 w 1223010"/>
                              <a:gd name="connsiteY23" fmla="*/ 290121 h 461571"/>
                              <a:gd name="connsiteX24" fmla="*/ 662940 w 1223010"/>
                              <a:gd name="connsiteY24" fmla="*/ 373941 h 461571"/>
                              <a:gd name="connsiteX25" fmla="*/ 727710 w 1223010"/>
                              <a:gd name="connsiteY25" fmla="*/ 423471 h 461571"/>
                              <a:gd name="connsiteX26" fmla="*/ 760095 w 1223010"/>
                              <a:gd name="connsiteY26" fmla="*/ 413946 h 461571"/>
                              <a:gd name="connsiteX27" fmla="*/ 800100 w 1223010"/>
                              <a:gd name="connsiteY27" fmla="*/ 152961 h 461571"/>
                              <a:gd name="connsiteX28" fmla="*/ 819150 w 1223010"/>
                              <a:gd name="connsiteY28" fmla="*/ 381561 h 461571"/>
                              <a:gd name="connsiteX29" fmla="*/ 845820 w 1223010"/>
                              <a:gd name="connsiteY29" fmla="*/ 436806 h 461571"/>
                              <a:gd name="connsiteX30" fmla="*/ 876300 w 1223010"/>
                              <a:gd name="connsiteY30" fmla="*/ 391086 h 461571"/>
                              <a:gd name="connsiteX31" fmla="*/ 891540 w 1223010"/>
                              <a:gd name="connsiteY31" fmla="*/ 368226 h 461571"/>
                              <a:gd name="connsiteX32" fmla="*/ 910590 w 1223010"/>
                              <a:gd name="connsiteY32" fmla="*/ 364416 h 461571"/>
                              <a:gd name="connsiteX33" fmla="*/ 958215 w 1223010"/>
                              <a:gd name="connsiteY33" fmla="*/ 408231 h 461571"/>
                              <a:gd name="connsiteX34" fmla="*/ 1011555 w 1223010"/>
                              <a:gd name="connsiteY34" fmla="*/ 444426 h 461571"/>
                              <a:gd name="connsiteX35" fmla="*/ 1040130 w 1223010"/>
                              <a:gd name="connsiteY35" fmla="*/ 320601 h 461571"/>
                              <a:gd name="connsiteX36" fmla="*/ 1051560 w 1223010"/>
                              <a:gd name="connsiteY36" fmla="*/ 44376 h 461571"/>
                              <a:gd name="connsiteX37" fmla="*/ 1072515 w 1223010"/>
                              <a:gd name="connsiteY37" fmla="*/ 364416 h 461571"/>
                              <a:gd name="connsiteX38" fmla="*/ 1123950 w 1223010"/>
                              <a:gd name="connsiteY38" fmla="*/ 425376 h 461571"/>
                              <a:gd name="connsiteX39" fmla="*/ 1223010 w 1223010"/>
                              <a:gd name="connsiteY39" fmla="*/ 450141 h 4615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1223010" h="461571">
                                <a:moveTo>
                                  <a:pt x="0" y="461571"/>
                                </a:moveTo>
                                <a:cubicBezTo>
                                  <a:pt x="15557" y="440616"/>
                                  <a:pt x="31115" y="419661"/>
                                  <a:pt x="49530" y="417756"/>
                                </a:cubicBezTo>
                                <a:cubicBezTo>
                                  <a:pt x="67945" y="415851"/>
                                  <a:pt x="97155" y="444743"/>
                                  <a:pt x="110490" y="450141"/>
                                </a:cubicBezTo>
                                <a:cubicBezTo>
                                  <a:pt x="123825" y="455538"/>
                                  <a:pt x="123825" y="464746"/>
                                  <a:pt x="129540" y="450141"/>
                                </a:cubicBezTo>
                                <a:cubicBezTo>
                                  <a:pt x="135255" y="435536"/>
                                  <a:pt x="140335" y="435536"/>
                                  <a:pt x="144780" y="362511"/>
                                </a:cubicBezTo>
                                <a:cubicBezTo>
                                  <a:pt x="149225" y="289486"/>
                                  <a:pt x="153353" y="8498"/>
                                  <a:pt x="156210" y="11991"/>
                                </a:cubicBezTo>
                                <a:cubicBezTo>
                                  <a:pt x="159068" y="15483"/>
                                  <a:pt x="156845" y="312028"/>
                                  <a:pt x="161925" y="383466"/>
                                </a:cubicBezTo>
                                <a:cubicBezTo>
                                  <a:pt x="167005" y="454903"/>
                                  <a:pt x="174308" y="428551"/>
                                  <a:pt x="186690" y="440616"/>
                                </a:cubicBezTo>
                                <a:cubicBezTo>
                                  <a:pt x="199072" y="452681"/>
                                  <a:pt x="224155" y="455539"/>
                                  <a:pt x="236220" y="455856"/>
                                </a:cubicBezTo>
                                <a:cubicBezTo>
                                  <a:pt x="248285" y="456173"/>
                                  <a:pt x="252730" y="466651"/>
                                  <a:pt x="259080" y="442521"/>
                                </a:cubicBezTo>
                                <a:cubicBezTo>
                                  <a:pt x="265430" y="418391"/>
                                  <a:pt x="271145" y="384736"/>
                                  <a:pt x="274320" y="311076"/>
                                </a:cubicBezTo>
                                <a:cubicBezTo>
                                  <a:pt x="277495" y="237416"/>
                                  <a:pt x="275273" y="-13409"/>
                                  <a:pt x="278130" y="561"/>
                                </a:cubicBezTo>
                                <a:cubicBezTo>
                                  <a:pt x="280987" y="14531"/>
                                  <a:pt x="284798" y="321236"/>
                                  <a:pt x="291465" y="394896"/>
                                </a:cubicBezTo>
                                <a:cubicBezTo>
                                  <a:pt x="298132" y="468556"/>
                                  <a:pt x="311785" y="434266"/>
                                  <a:pt x="318135" y="442521"/>
                                </a:cubicBezTo>
                                <a:cubicBezTo>
                                  <a:pt x="324485" y="450776"/>
                                  <a:pt x="325438" y="459031"/>
                                  <a:pt x="329565" y="444426"/>
                                </a:cubicBezTo>
                                <a:cubicBezTo>
                                  <a:pt x="333692" y="429821"/>
                                  <a:pt x="338773" y="391721"/>
                                  <a:pt x="342900" y="354891"/>
                                </a:cubicBezTo>
                                <a:cubicBezTo>
                                  <a:pt x="347028" y="318061"/>
                                  <a:pt x="350838" y="221541"/>
                                  <a:pt x="354330" y="223446"/>
                                </a:cubicBezTo>
                                <a:cubicBezTo>
                                  <a:pt x="357822" y="225351"/>
                                  <a:pt x="356870" y="332031"/>
                                  <a:pt x="363855" y="366321"/>
                                </a:cubicBezTo>
                                <a:cubicBezTo>
                                  <a:pt x="370840" y="400611"/>
                                  <a:pt x="377825" y="419661"/>
                                  <a:pt x="396240" y="429186"/>
                                </a:cubicBezTo>
                                <a:cubicBezTo>
                                  <a:pt x="414655" y="438711"/>
                                  <a:pt x="451168" y="438393"/>
                                  <a:pt x="474345" y="423471"/>
                                </a:cubicBezTo>
                                <a:cubicBezTo>
                                  <a:pt x="497522" y="408549"/>
                                  <a:pt x="520700" y="361876"/>
                                  <a:pt x="535305" y="339651"/>
                                </a:cubicBezTo>
                                <a:cubicBezTo>
                                  <a:pt x="549910" y="317426"/>
                                  <a:pt x="554673" y="299011"/>
                                  <a:pt x="561975" y="290121"/>
                                </a:cubicBezTo>
                                <a:cubicBezTo>
                                  <a:pt x="569278" y="281231"/>
                                  <a:pt x="570865" y="286311"/>
                                  <a:pt x="579120" y="286311"/>
                                </a:cubicBezTo>
                                <a:cubicBezTo>
                                  <a:pt x="587375" y="286311"/>
                                  <a:pt x="597535" y="275516"/>
                                  <a:pt x="611505" y="290121"/>
                                </a:cubicBezTo>
                                <a:cubicBezTo>
                                  <a:pt x="625475" y="304726"/>
                                  <a:pt x="643573" y="351716"/>
                                  <a:pt x="662940" y="373941"/>
                                </a:cubicBezTo>
                                <a:cubicBezTo>
                                  <a:pt x="682308" y="396166"/>
                                  <a:pt x="711518" y="416803"/>
                                  <a:pt x="727710" y="423471"/>
                                </a:cubicBezTo>
                                <a:cubicBezTo>
                                  <a:pt x="743903" y="430138"/>
                                  <a:pt x="748030" y="459031"/>
                                  <a:pt x="760095" y="413946"/>
                                </a:cubicBezTo>
                                <a:cubicBezTo>
                                  <a:pt x="772160" y="368861"/>
                                  <a:pt x="790258" y="158358"/>
                                  <a:pt x="800100" y="152961"/>
                                </a:cubicBezTo>
                                <a:cubicBezTo>
                                  <a:pt x="809943" y="147563"/>
                                  <a:pt x="811530" y="334254"/>
                                  <a:pt x="819150" y="381561"/>
                                </a:cubicBezTo>
                                <a:cubicBezTo>
                                  <a:pt x="826770" y="428868"/>
                                  <a:pt x="836295" y="435218"/>
                                  <a:pt x="845820" y="436806"/>
                                </a:cubicBezTo>
                                <a:cubicBezTo>
                                  <a:pt x="855345" y="438393"/>
                                  <a:pt x="876300" y="391086"/>
                                  <a:pt x="876300" y="391086"/>
                                </a:cubicBezTo>
                                <a:cubicBezTo>
                                  <a:pt x="883920" y="379656"/>
                                  <a:pt x="885825" y="372671"/>
                                  <a:pt x="891540" y="368226"/>
                                </a:cubicBezTo>
                                <a:cubicBezTo>
                                  <a:pt x="897255" y="363781"/>
                                  <a:pt x="899478" y="357749"/>
                                  <a:pt x="910590" y="364416"/>
                                </a:cubicBezTo>
                                <a:cubicBezTo>
                                  <a:pt x="921702" y="371083"/>
                                  <a:pt x="941388" y="394896"/>
                                  <a:pt x="958215" y="408231"/>
                                </a:cubicBezTo>
                                <a:cubicBezTo>
                                  <a:pt x="975043" y="421566"/>
                                  <a:pt x="997903" y="459031"/>
                                  <a:pt x="1011555" y="444426"/>
                                </a:cubicBezTo>
                                <a:cubicBezTo>
                                  <a:pt x="1025207" y="429821"/>
                                  <a:pt x="1033463" y="387276"/>
                                  <a:pt x="1040130" y="320601"/>
                                </a:cubicBezTo>
                                <a:cubicBezTo>
                                  <a:pt x="1046798" y="253926"/>
                                  <a:pt x="1046163" y="37073"/>
                                  <a:pt x="1051560" y="44376"/>
                                </a:cubicBezTo>
                                <a:cubicBezTo>
                                  <a:pt x="1056958" y="51678"/>
                                  <a:pt x="1060450" y="300916"/>
                                  <a:pt x="1072515" y="364416"/>
                                </a:cubicBezTo>
                                <a:cubicBezTo>
                                  <a:pt x="1084580" y="427916"/>
                                  <a:pt x="1098868" y="411089"/>
                                  <a:pt x="1123950" y="425376"/>
                                </a:cubicBezTo>
                                <a:cubicBezTo>
                                  <a:pt x="1149032" y="439663"/>
                                  <a:pt x="1186021" y="444902"/>
                                  <a:pt x="1223010" y="450141"/>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1" name="Freeform 1401"/>
                        <wps:cNvSpPr/>
                        <wps:spPr>
                          <a:xfrm>
                            <a:off x="1266054" y="1408250"/>
                            <a:ext cx="563867" cy="161082"/>
                          </a:xfrm>
                          <a:custGeom>
                            <a:avLst/>
                            <a:gdLst>
                              <a:gd name="connsiteX0" fmla="*/ 0 w 1224915"/>
                              <a:gd name="connsiteY0" fmla="*/ 339098 h 349925"/>
                              <a:gd name="connsiteX1" fmla="*/ 51435 w 1224915"/>
                              <a:gd name="connsiteY1" fmla="*/ 297188 h 349925"/>
                              <a:gd name="connsiteX2" fmla="*/ 110490 w 1224915"/>
                              <a:gd name="connsiteY2" fmla="*/ 321953 h 349925"/>
                              <a:gd name="connsiteX3" fmla="*/ 131445 w 1224915"/>
                              <a:gd name="connsiteY3" fmla="*/ 325763 h 349925"/>
                              <a:gd name="connsiteX4" fmla="*/ 154305 w 1224915"/>
                              <a:gd name="connsiteY4" fmla="*/ 211463 h 349925"/>
                              <a:gd name="connsiteX5" fmla="*/ 177165 w 1224915"/>
                              <a:gd name="connsiteY5" fmla="*/ 299093 h 349925"/>
                              <a:gd name="connsiteX6" fmla="*/ 215265 w 1224915"/>
                              <a:gd name="connsiteY6" fmla="*/ 325763 h 349925"/>
                              <a:gd name="connsiteX7" fmla="*/ 260985 w 1224915"/>
                              <a:gd name="connsiteY7" fmla="*/ 325763 h 349925"/>
                              <a:gd name="connsiteX8" fmla="*/ 280035 w 1224915"/>
                              <a:gd name="connsiteY8" fmla="*/ 13343 h 349925"/>
                              <a:gd name="connsiteX9" fmla="*/ 299085 w 1224915"/>
                              <a:gd name="connsiteY9" fmla="*/ 272423 h 349925"/>
                              <a:gd name="connsiteX10" fmla="*/ 321945 w 1224915"/>
                              <a:gd name="connsiteY10" fmla="*/ 314333 h 349925"/>
                              <a:gd name="connsiteX11" fmla="*/ 333375 w 1224915"/>
                              <a:gd name="connsiteY11" fmla="*/ 320048 h 349925"/>
                              <a:gd name="connsiteX12" fmla="*/ 352425 w 1224915"/>
                              <a:gd name="connsiteY12" fmla="*/ 1913 h 349925"/>
                              <a:gd name="connsiteX13" fmla="*/ 371475 w 1224915"/>
                              <a:gd name="connsiteY13" fmla="*/ 270518 h 349925"/>
                              <a:gd name="connsiteX14" fmla="*/ 413385 w 1224915"/>
                              <a:gd name="connsiteY14" fmla="*/ 310523 h 349925"/>
                              <a:gd name="connsiteX15" fmla="*/ 489585 w 1224915"/>
                              <a:gd name="connsiteY15" fmla="*/ 289568 h 349925"/>
                              <a:gd name="connsiteX16" fmla="*/ 520065 w 1224915"/>
                              <a:gd name="connsiteY16" fmla="*/ 241943 h 349925"/>
                              <a:gd name="connsiteX17" fmla="*/ 558165 w 1224915"/>
                              <a:gd name="connsiteY17" fmla="*/ 165743 h 349925"/>
                              <a:gd name="connsiteX18" fmla="*/ 601980 w 1224915"/>
                              <a:gd name="connsiteY18" fmla="*/ 154313 h 349925"/>
                              <a:gd name="connsiteX19" fmla="*/ 655320 w 1224915"/>
                              <a:gd name="connsiteY19" fmla="*/ 217178 h 349925"/>
                              <a:gd name="connsiteX20" fmla="*/ 697230 w 1224915"/>
                              <a:gd name="connsiteY20" fmla="*/ 280043 h 349925"/>
                              <a:gd name="connsiteX21" fmla="*/ 744855 w 1224915"/>
                              <a:gd name="connsiteY21" fmla="*/ 299093 h 349925"/>
                              <a:gd name="connsiteX22" fmla="*/ 775335 w 1224915"/>
                              <a:gd name="connsiteY22" fmla="*/ 266708 h 349925"/>
                              <a:gd name="connsiteX23" fmla="*/ 803910 w 1224915"/>
                              <a:gd name="connsiteY23" fmla="*/ 8 h 349925"/>
                              <a:gd name="connsiteX24" fmla="*/ 828675 w 1224915"/>
                              <a:gd name="connsiteY24" fmla="*/ 276233 h 349925"/>
                              <a:gd name="connsiteX25" fmla="*/ 864870 w 1224915"/>
                              <a:gd name="connsiteY25" fmla="*/ 295283 h 349925"/>
                              <a:gd name="connsiteX26" fmla="*/ 899160 w 1224915"/>
                              <a:gd name="connsiteY26" fmla="*/ 238133 h 349925"/>
                              <a:gd name="connsiteX27" fmla="*/ 908685 w 1224915"/>
                              <a:gd name="connsiteY27" fmla="*/ 240038 h 349925"/>
                              <a:gd name="connsiteX28" fmla="*/ 944880 w 1224915"/>
                              <a:gd name="connsiteY28" fmla="*/ 255278 h 349925"/>
                              <a:gd name="connsiteX29" fmla="*/ 994410 w 1224915"/>
                              <a:gd name="connsiteY29" fmla="*/ 297188 h 349925"/>
                              <a:gd name="connsiteX30" fmla="*/ 1011555 w 1224915"/>
                              <a:gd name="connsiteY30" fmla="*/ 308618 h 349925"/>
                              <a:gd name="connsiteX31" fmla="*/ 1032510 w 1224915"/>
                              <a:gd name="connsiteY31" fmla="*/ 295283 h 349925"/>
                              <a:gd name="connsiteX32" fmla="*/ 1051560 w 1224915"/>
                              <a:gd name="connsiteY32" fmla="*/ 3818 h 349925"/>
                              <a:gd name="connsiteX33" fmla="*/ 1074420 w 1224915"/>
                              <a:gd name="connsiteY33" fmla="*/ 255278 h 349925"/>
                              <a:gd name="connsiteX34" fmla="*/ 1224915 w 1224915"/>
                              <a:gd name="connsiteY34" fmla="*/ 321953 h 3499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1224915" h="349925">
                                <a:moveTo>
                                  <a:pt x="0" y="339098"/>
                                </a:moveTo>
                                <a:cubicBezTo>
                                  <a:pt x="16510" y="319571"/>
                                  <a:pt x="33020" y="300045"/>
                                  <a:pt x="51435" y="297188"/>
                                </a:cubicBezTo>
                                <a:cubicBezTo>
                                  <a:pt x="69850" y="294331"/>
                                  <a:pt x="97155" y="317190"/>
                                  <a:pt x="110490" y="321953"/>
                                </a:cubicBezTo>
                                <a:cubicBezTo>
                                  <a:pt x="123825" y="326716"/>
                                  <a:pt x="124143" y="344178"/>
                                  <a:pt x="131445" y="325763"/>
                                </a:cubicBezTo>
                                <a:cubicBezTo>
                                  <a:pt x="138747" y="307348"/>
                                  <a:pt x="146685" y="215908"/>
                                  <a:pt x="154305" y="211463"/>
                                </a:cubicBezTo>
                                <a:cubicBezTo>
                                  <a:pt x="161925" y="207018"/>
                                  <a:pt x="167005" y="280043"/>
                                  <a:pt x="177165" y="299093"/>
                                </a:cubicBezTo>
                                <a:cubicBezTo>
                                  <a:pt x="187325" y="318143"/>
                                  <a:pt x="201295" y="321318"/>
                                  <a:pt x="215265" y="325763"/>
                                </a:cubicBezTo>
                                <a:cubicBezTo>
                                  <a:pt x="229235" y="330208"/>
                                  <a:pt x="250190" y="377833"/>
                                  <a:pt x="260985" y="325763"/>
                                </a:cubicBezTo>
                                <a:cubicBezTo>
                                  <a:pt x="271780" y="273693"/>
                                  <a:pt x="273685" y="22233"/>
                                  <a:pt x="280035" y="13343"/>
                                </a:cubicBezTo>
                                <a:cubicBezTo>
                                  <a:pt x="286385" y="4453"/>
                                  <a:pt x="292100" y="222258"/>
                                  <a:pt x="299085" y="272423"/>
                                </a:cubicBezTo>
                                <a:cubicBezTo>
                                  <a:pt x="306070" y="322588"/>
                                  <a:pt x="316230" y="306395"/>
                                  <a:pt x="321945" y="314333"/>
                                </a:cubicBezTo>
                                <a:cubicBezTo>
                                  <a:pt x="327660" y="322270"/>
                                  <a:pt x="328295" y="372118"/>
                                  <a:pt x="333375" y="320048"/>
                                </a:cubicBezTo>
                                <a:cubicBezTo>
                                  <a:pt x="338455" y="267978"/>
                                  <a:pt x="346075" y="10168"/>
                                  <a:pt x="352425" y="1913"/>
                                </a:cubicBezTo>
                                <a:cubicBezTo>
                                  <a:pt x="358775" y="-6342"/>
                                  <a:pt x="361315" y="219083"/>
                                  <a:pt x="371475" y="270518"/>
                                </a:cubicBezTo>
                                <a:cubicBezTo>
                                  <a:pt x="381635" y="321953"/>
                                  <a:pt x="393700" y="307348"/>
                                  <a:pt x="413385" y="310523"/>
                                </a:cubicBezTo>
                                <a:cubicBezTo>
                                  <a:pt x="433070" y="313698"/>
                                  <a:pt x="471805" y="300998"/>
                                  <a:pt x="489585" y="289568"/>
                                </a:cubicBezTo>
                                <a:cubicBezTo>
                                  <a:pt x="507365" y="278138"/>
                                  <a:pt x="508635" y="262580"/>
                                  <a:pt x="520065" y="241943"/>
                                </a:cubicBezTo>
                                <a:cubicBezTo>
                                  <a:pt x="531495" y="221306"/>
                                  <a:pt x="544513" y="180348"/>
                                  <a:pt x="558165" y="165743"/>
                                </a:cubicBezTo>
                                <a:cubicBezTo>
                                  <a:pt x="571817" y="151138"/>
                                  <a:pt x="585788" y="145740"/>
                                  <a:pt x="601980" y="154313"/>
                                </a:cubicBezTo>
                                <a:cubicBezTo>
                                  <a:pt x="618173" y="162885"/>
                                  <a:pt x="639445" y="196223"/>
                                  <a:pt x="655320" y="217178"/>
                                </a:cubicBezTo>
                                <a:cubicBezTo>
                                  <a:pt x="671195" y="238133"/>
                                  <a:pt x="682308" y="266391"/>
                                  <a:pt x="697230" y="280043"/>
                                </a:cubicBezTo>
                                <a:cubicBezTo>
                                  <a:pt x="712152" y="293695"/>
                                  <a:pt x="731838" y="301315"/>
                                  <a:pt x="744855" y="299093"/>
                                </a:cubicBezTo>
                                <a:cubicBezTo>
                                  <a:pt x="757873" y="296870"/>
                                  <a:pt x="765493" y="316555"/>
                                  <a:pt x="775335" y="266708"/>
                                </a:cubicBezTo>
                                <a:cubicBezTo>
                                  <a:pt x="785178" y="216860"/>
                                  <a:pt x="795020" y="-1579"/>
                                  <a:pt x="803910" y="8"/>
                                </a:cubicBezTo>
                                <a:cubicBezTo>
                                  <a:pt x="812800" y="1595"/>
                                  <a:pt x="818515" y="227021"/>
                                  <a:pt x="828675" y="276233"/>
                                </a:cubicBezTo>
                                <a:cubicBezTo>
                                  <a:pt x="838835" y="325445"/>
                                  <a:pt x="853123" y="301633"/>
                                  <a:pt x="864870" y="295283"/>
                                </a:cubicBezTo>
                                <a:cubicBezTo>
                                  <a:pt x="876617" y="288933"/>
                                  <a:pt x="891858" y="247340"/>
                                  <a:pt x="899160" y="238133"/>
                                </a:cubicBezTo>
                                <a:cubicBezTo>
                                  <a:pt x="906463" y="228925"/>
                                  <a:pt x="901065" y="237181"/>
                                  <a:pt x="908685" y="240038"/>
                                </a:cubicBezTo>
                                <a:cubicBezTo>
                                  <a:pt x="916305" y="242895"/>
                                  <a:pt x="930593" y="245753"/>
                                  <a:pt x="944880" y="255278"/>
                                </a:cubicBezTo>
                                <a:cubicBezTo>
                                  <a:pt x="959167" y="264803"/>
                                  <a:pt x="983297" y="288298"/>
                                  <a:pt x="994410" y="297188"/>
                                </a:cubicBezTo>
                                <a:cubicBezTo>
                                  <a:pt x="1005523" y="306078"/>
                                  <a:pt x="1005205" y="308935"/>
                                  <a:pt x="1011555" y="308618"/>
                                </a:cubicBezTo>
                                <a:cubicBezTo>
                                  <a:pt x="1017905" y="308301"/>
                                  <a:pt x="1025843" y="346083"/>
                                  <a:pt x="1032510" y="295283"/>
                                </a:cubicBezTo>
                                <a:cubicBezTo>
                                  <a:pt x="1039177" y="244483"/>
                                  <a:pt x="1044575" y="10485"/>
                                  <a:pt x="1051560" y="3818"/>
                                </a:cubicBezTo>
                                <a:cubicBezTo>
                                  <a:pt x="1058545" y="-2849"/>
                                  <a:pt x="1045528" y="202255"/>
                                  <a:pt x="1074420" y="255278"/>
                                </a:cubicBezTo>
                                <a:cubicBezTo>
                                  <a:pt x="1103313" y="308300"/>
                                  <a:pt x="1164114" y="315126"/>
                                  <a:pt x="1224915" y="321953"/>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3" name="Freeform 1403"/>
                        <wps:cNvSpPr/>
                        <wps:spPr>
                          <a:xfrm>
                            <a:off x="1261816" y="751871"/>
                            <a:ext cx="563867" cy="291280"/>
                          </a:xfrm>
                          <a:custGeom>
                            <a:avLst/>
                            <a:gdLst>
                              <a:gd name="connsiteX0" fmla="*/ 0 w 1224915"/>
                              <a:gd name="connsiteY0" fmla="*/ 623252 h 632761"/>
                              <a:gd name="connsiteX1" fmla="*/ 43815 w 1224915"/>
                              <a:gd name="connsiteY1" fmla="*/ 585152 h 632761"/>
                              <a:gd name="connsiteX2" fmla="*/ 64770 w 1224915"/>
                              <a:gd name="connsiteY2" fmla="*/ 577532 h 632761"/>
                              <a:gd name="connsiteX3" fmla="*/ 118110 w 1224915"/>
                              <a:gd name="connsiteY3" fmla="*/ 609917 h 632761"/>
                              <a:gd name="connsiteX4" fmla="*/ 146685 w 1224915"/>
                              <a:gd name="connsiteY4" fmla="*/ 566102 h 632761"/>
                              <a:gd name="connsiteX5" fmla="*/ 167640 w 1224915"/>
                              <a:gd name="connsiteY5" fmla="*/ 28892 h 632761"/>
                              <a:gd name="connsiteX6" fmla="*/ 169545 w 1224915"/>
                              <a:gd name="connsiteY6" fmla="*/ 556577 h 632761"/>
                              <a:gd name="connsiteX7" fmla="*/ 184785 w 1224915"/>
                              <a:gd name="connsiteY7" fmla="*/ 613727 h 632761"/>
                              <a:gd name="connsiteX8" fmla="*/ 238125 w 1224915"/>
                              <a:gd name="connsiteY8" fmla="*/ 621347 h 632761"/>
                              <a:gd name="connsiteX9" fmla="*/ 268605 w 1224915"/>
                              <a:gd name="connsiteY9" fmla="*/ 596582 h 632761"/>
                              <a:gd name="connsiteX10" fmla="*/ 285750 w 1224915"/>
                              <a:gd name="connsiteY10" fmla="*/ 230822 h 632761"/>
                              <a:gd name="connsiteX11" fmla="*/ 295275 w 1224915"/>
                              <a:gd name="connsiteY11" fmla="*/ 541337 h 632761"/>
                              <a:gd name="connsiteX12" fmla="*/ 323850 w 1224915"/>
                              <a:gd name="connsiteY12" fmla="*/ 606107 h 632761"/>
                              <a:gd name="connsiteX13" fmla="*/ 352425 w 1224915"/>
                              <a:gd name="connsiteY13" fmla="*/ 507047 h 632761"/>
                              <a:gd name="connsiteX14" fmla="*/ 379095 w 1224915"/>
                              <a:gd name="connsiteY14" fmla="*/ 566102 h 632761"/>
                              <a:gd name="connsiteX15" fmla="*/ 413385 w 1224915"/>
                              <a:gd name="connsiteY15" fmla="*/ 598487 h 632761"/>
                              <a:gd name="connsiteX16" fmla="*/ 470535 w 1224915"/>
                              <a:gd name="connsiteY16" fmla="*/ 585152 h 632761"/>
                              <a:gd name="connsiteX17" fmla="*/ 512445 w 1224915"/>
                              <a:gd name="connsiteY17" fmla="*/ 554672 h 632761"/>
                              <a:gd name="connsiteX18" fmla="*/ 542925 w 1224915"/>
                              <a:gd name="connsiteY18" fmla="*/ 484187 h 632761"/>
                              <a:gd name="connsiteX19" fmla="*/ 571500 w 1224915"/>
                              <a:gd name="connsiteY19" fmla="*/ 447992 h 632761"/>
                              <a:gd name="connsiteX20" fmla="*/ 605790 w 1224915"/>
                              <a:gd name="connsiteY20" fmla="*/ 438467 h 632761"/>
                              <a:gd name="connsiteX21" fmla="*/ 643890 w 1224915"/>
                              <a:gd name="connsiteY21" fmla="*/ 493712 h 632761"/>
                              <a:gd name="connsiteX22" fmla="*/ 664845 w 1224915"/>
                              <a:gd name="connsiteY22" fmla="*/ 543242 h 632761"/>
                              <a:gd name="connsiteX23" fmla="*/ 706755 w 1224915"/>
                              <a:gd name="connsiteY23" fmla="*/ 575627 h 632761"/>
                              <a:gd name="connsiteX24" fmla="*/ 746760 w 1224915"/>
                              <a:gd name="connsiteY24" fmla="*/ 590867 h 632761"/>
                              <a:gd name="connsiteX25" fmla="*/ 775335 w 1224915"/>
                              <a:gd name="connsiteY25" fmla="*/ 566102 h 632761"/>
                              <a:gd name="connsiteX26" fmla="*/ 796290 w 1224915"/>
                              <a:gd name="connsiteY26" fmla="*/ 453707 h 632761"/>
                              <a:gd name="connsiteX27" fmla="*/ 813435 w 1224915"/>
                              <a:gd name="connsiteY27" fmla="*/ 317 h 632761"/>
                              <a:gd name="connsiteX28" fmla="*/ 822960 w 1224915"/>
                              <a:gd name="connsiteY28" fmla="*/ 529907 h 632761"/>
                              <a:gd name="connsiteX29" fmla="*/ 849630 w 1224915"/>
                              <a:gd name="connsiteY29" fmla="*/ 590867 h 632761"/>
                              <a:gd name="connsiteX30" fmla="*/ 882015 w 1224915"/>
                              <a:gd name="connsiteY30" fmla="*/ 558482 h 632761"/>
                              <a:gd name="connsiteX31" fmla="*/ 901065 w 1224915"/>
                              <a:gd name="connsiteY31" fmla="*/ 520382 h 632761"/>
                              <a:gd name="connsiteX32" fmla="*/ 946785 w 1224915"/>
                              <a:gd name="connsiteY32" fmla="*/ 547052 h 632761"/>
                              <a:gd name="connsiteX33" fmla="*/ 996315 w 1224915"/>
                              <a:gd name="connsiteY33" fmla="*/ 585152 h 632761"/>
                              <a:gd name="connsiteX34" fmla="*/ 1021080 w 1224915"/>
                              <a:gd name="connsiteY34" fmla="*/ 602297 h 632761"/>
                              <a:gd name="connsiteX35" fmla="*/ 1038225 w 1224915"/>
                              <a:gd name="connsiteY35" fmla="*/ 465137 h 632761"/>
                              <a:gd name="connsiteX36" fmla="*/ 1051560 w 1224915"/>
                              <a:gd name="connsiteY36" fmla="*/ 295592 h 632761"/>
                              <a:gd name="connsiteX37" fmla="*/ 1082040 w 1224915"/>
                              <a:gd name="connsiteY37" fmla="*/ 552767 h 632761"/>
                              <a:gd name="connsiteX38" fmla="*/ 1224915 w 1224915"/>
                              <a:gd name="connsiteY38" fmla="*/ 613727 h 6327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1224915" h="632761">
                                <a:moveTo>
                                  <a:pt x="0" y="623252"/>
                                </a:moveTo>
                                <a:cubicBezTo>
                                  <a:pt x="16510" y="608012"/>
                                  <a:pt x="33020" y="592772"/>
                                  <a:pt x="43815" y="585152"/>
                                </a:cubicBezTo>
                                <a:cubicBezTo>
                                  <a:pt x="54610" y="577532"/>
                                  <a:pt x="52388" y="573404"/>
                                  <a:pt x="64770" y="577532"/>
                                </a:cubicBezTo>
                                <a:cubicBezTo>
                                  <a:pt x="77153" y="581659"/>
                                  <a:pt x="104458" y="611822"/>
                                  <a:pt x="118110" y="609917"/>
                                </a:cubicBezTo>
                                <a:cubicBezTo>
                                  <a:pt x="131763" y="608012"/>
                                  <a:pt x="138430" y="662939"/>
                                  <a:pt x="146685" y="566102"/>
                                </a:cubicBezTo>
                                <a:cubicBezTo>
                                  <a:pt x="154940" y="469265"/>
                                  <a:pt x="163830" y="30480"/>
                                  <a:pt x="167640" y="28892"/>
                                </a:cubicBezTo>
                                <a:cubicBezTo>
                                  <a:pt x="171450" y="27304"/>
                                  <a:pt x="166688" y="459105"/>
                                  <a:pt x="169545" y="556577"/>
                                </a:cubicBezTo>
                                <a:cubicBezTo>
                                  <a:pt x="172402" y="654049"/>
                                  <a:pt x="173355" y="602932"/>
                                  <a:pt x="184785" y="613727"/>
                                </a:cubicBezTo>
                                <a:cubicBezTo>
                                  <a:pt x="196215" y="624522"/>
                                  <a:pt x="224155" y="624204"/>
                                  <a:pt x="238125" y="621347"/>
                                </a:cubicBezTo>
                                <a:cubicBezTo>
                                  <a:pt x="252095" y="618490"/>
                                  <a:pt x="260668" y="661669"/>
                                  <a:pt x="268605" y="596582"/>
                                </a:cubicBezTo>
                                <a:cubicBezTo>
                                  <a:pt x="276542" y="531495"/>
                                  <a:pt x="281305" y="240029"/>
                                  <a:pt x="285750" y="230822"/>
                                </a:cubicBezTo>
                                <a:cubicBezTo>
                                  <a:pt x="290195" y="221614"/>
                                  <a:pt x="288925" y="478789"/>
                                  <a:pt x="295275" y="541337"/>
                                </a:cubicBezTo>
                                <a:cubicBezTo>
                                  <a:pt x="301625" y="603884"/>
                                  <a:pt x="314325" y="611822"/>
                                  <a:pt x="323850" y="606107"/>
                                </a:cubicBezTo>
                                <a:cubicBezTo>
                                  <a:pt x="333375" y="600392"/>
                                  <a:pt x="343217" y="513715"/>
                                  <a:pt x="352425" y="507047"/>
                                </a:cubicBezTo>
                                <a:cubicBezTo>
                                  <a:pt x="361633" y="500379"/>
                                  <a:pt x="368935" y="550862"/>
                                  <a:pt x="379095" y="566102"/>
                                </a:cubicBezTo>
                                <a:cubicBezTo>
                                  <a:pt x="389255" y="581342"/>
                                  <a:pt x="398145" y="595312"/>
                                  <a:pt x="413385" y="598487"/>
                                </a:cubicBezTo>
                                <a:cubicBezTo>
                                  <a:pt x="428625" y="601662"/>
                                  <a:pt x="454025" y="592454"/>
                                  <a:pt x="470535" y="585152"/>
                                </a:cubicBezTo>
                                <a:cubicBezTo>
                                  <a:pt x="487045" y="577850"/>
                                  <a:pt x="500380" y="571499"/>
                                  <a:pt x="512445" y="554672"/>
                                </a:cubicBezTo>
                                <a:cubicBezTo>
                                  <a:pt x="524510" y="537845"/>
                                  <a:pt x="533083" y="501967"/>
                                  <a:pt x="542925" y="484187"/>
                                </a:cubicBezTo>
                                <a:cubicBezTo>
                                  <a:pt x="552768" y="466407"/>
                                  <a:pt x="561023" y="455612"/>
                                  <a:pt x="571500" y="447992"/>
                                </a:cubicBezTo>
                                <a:cubicBezTo>
                                  <a:pt x="581978" y="440372"/>
                                  <a:pt x="593725" y="430847"/>
                                  <a:pt x="605790" y="438467"/>
                                </a:cubicBezTo>
                                <a:cubicBezTo>
                                  <a:pt x="617855" y="446087"/>
                                  <a:pt x="634048" y="476250"/>
                                  <a:pt x="643890" y="493712"/>
                                </a:cubicBezTo>
                                <a:cubicBezTo>
                                  <a:pt x="653732" y="511174"/>
                                  <a:pt x="654368" y="529590"/>
                                  <a:pt x="664845" y="543242"/>
                                </a:cubicBezTo>
                                <a:cubicBezTo>
                                  <a:pt x="675322" y="556894"/>
                                  <a:pt x="693103" y="567690"/>
                                  <a:pt x="706755" y="575627"/>
                                </a:cubicBezTo>
                                <a:cubicBezTo>
                                  <a:pt x="720407" y="583564"/>
                                  <a:pt x="735330" y="592454"/>
                                  <a:pt x="746760" y="590867"/>
                                </a:cubicBezTo>
                                <a:cubicBezTo>
                                  <a:pt x="758190" y="589280"/>
                                  <a:pt x="767080" y="588962"/>
                                  <a:pt x="775335" y="566102"/>
                                </a:cubicBezTo>
                                <a:cubicBezTo>
                                  <a:pt x="783590" y="543242"/>
                                  <a:pt x="789940" y="548004"/>
                                  <a:pt x="796290" y="453707"/>
                                </a:cubicBezTo>
                                <a:cubicBezTo>
                                  <a:pt x="802640" y="359409"/>
                                  <a:pt x="808990" y="-12383"/>
                                  <a:pt x="813435" y="317"/>
                                </a:cubicBezTo>
                                <a:cubicBezTo>
                                  <a:pt x="817880" y="13017"/>
                                  <a:pt x="816928" y="431482"/>
                                  <a:pt x="822960" y="529907"/>
                                </a:cubicBezTo>
                                <a:cubicBezTo>
                                  <a:pt x="828992" y="628332"/>
                                  <a:pt x="839788" y="586105"/>
                                  <a:pt x="849630" y="590867"/>
                                </a:cubicBezTo>
                                <a:cubicBezTo>
                                  <a:pt x="859472" y="595629"/>
                                  <a:pt x="873443" y="570229"/>
                                  <a:pt x="882015" y="558482"/>
                                </a:cubicBezTo>
                                <a:cubicBezTo>
                                  <a:pt x="890588" y="546734"/>
                                  <a:pt x="890270" y="522287"/>
                                  <a:pt x="901065" y="520382"/>
                                </a:cubicBezTo>
                                <a:cubicBezTo>
                                  <a:pt x="911860" y="518477"/>
                                  <a:pt x="930910" y="536257"/>
                                  <a:pt x="946785" y="547052"/>
                                </a:cubicBezTo>
                                <a:cubicBezTo>
                                  <a:pt x="962660" y="557847"/>
                                  <a:pt x="983933" y="575944"/>
                                  <a:pt x="996315" y="585152"/>
                                </a:cubicBezTo>
                                <a:cubicBezTo>
                                  <a:pt x="1008698" y="594359"/>
                                  <a:pt x="1014095" y="622299"/>
                                  <a:pt x="1021080" y="602297"/>
                                </a:cubicBezTo>
                                <a:cubicBezTo>
                                  <a:pt x="1028065" y="582295"/>
                                  <a:pt x="1033145" y="516254"/>
                                  <a:pt x="1038225" y="465137"/>
                                </a:cubicBezTo>
                                <a:cubicBezTo>
                                  <a:pt x="1043305" y="414020"/>
                                  <a:pt x="1044258" y="280987"/>
                                  <a:pt x="1051560" y="295592"/>
                                </a:cubicBezTo>
                                <a:cubicBezTo>
                                  <a:pt x="1058862" y="310197"/>
                                  <a:pt x="1053148" y="499744"/>
                                  <a:pt x="1082040" y="552767"/>
                                </a:cubicBezTo>
                                <a:cubicBezTo>
                                  <a:pt x="1110933" y="605789"/>
                                  <a:pt x="1167924" y="609758"/>
                                  <a:pt x="1224915" y="613727"/>
                                </a:cubicBezTo>
                              </a:path>
                            </a:pathLst>
                          </a:custGeom>
                          <a:noFill/>
                          <a:ln w="12700">
                            <a:solidFill>
                              <a:srgbClr val="8E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4" name="Straight Connector 1404"/>
                        <wps:cNvCnPr/>
                        <wps:spPr>
                          <a:xfrm>
                            <a:off x="698158" y="1753583"/>
                            <a:ext cx="0" cy="347265"/>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1407" name="Straight Connector 1407"/>
                        <wps:cNvCnPr/>
                        <wps:spPr>
                          <a:xfrm>
                            <a:off x="698158" y="2097340"/>
                            <a:ext cx="11448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08" name="Oval 1408"/>
                        <wps:cNvSpPr/>
                        <wps:spPr>
                          <a:xfrm>
                            <a:off x="247640" y="70386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9" name="Oval 1409"/>
                        <wps:cNvSpPr/>
                        <wps:spPr>
                          <a:xfrm>
                            <a:off x="281665" y="77191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0" name="Oval 1410"/>
                        <wps:cNvSpPr/>
                        <wps:spPr>
                          <a:xfrm>
                            <a:off x="175731" y="77313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1" name="Oval 1411"/>
                        <wps:cNvSpPr/>
                        <wps:spPr>
                          <a:xfrm>
                            <a:off x="107681" y="80944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2" name="Oval 1412"/>
                        <wps:cNvSpPr/>
                        <wps:spPr>
                          <a:xfrm>
                            <a:off x="212738" y="877499"/>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5" name="Oval 1415"/>
                        <wps:cNvSpPr/>
                        <wps:spPr>
                          <a:xfrm>
                            <a:off x="93037" y="70035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6" name="Flowchart: Terminator 1416"/>
                        <wps:cNvSpPr/>
                        <wps:spPr>
                          <a:xfrm rot="21012060">
                            <a:off x="182493" y="1337712"/>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7" name="Flowchart: Terminator 1417"/>
                        <wps:cNvSpPr/>
                        <wps:spPr>
                          <a:xfrm>
                            <a:off x="186278" y="1433823"/>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8" name="Flowchart: Terminator 1418"/>
                        <wps:cNvSpPr/>
                        <wps:spPr>
                          <a:xfrm rot="751088">
                            <a:off x="0" y="1365941"/>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9" name="Flowchart: Terminator 1419"/>
                        <wps:cNvSpPr/>
                        <wps:spPr>
                          <a:xfrm rot="19533503">
                            <a:off x="47345" y="1227208"/>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0" name="Oval 1420"/>
                        <wps:cNvSpPr/>
                        <wps:spPr>
                          <a:xfrm>
                            <a:off x="201566" y="1786156"/>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1" name="Oval 1421"/>
                        <wps:cNvSpPr/>
                        <wps:spPr>
                          <a:xfrm>
                            <a:off x="235591" y="1854205"/>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2" name="Oval 1422"/>
                        <wps:cNvSpPr/>
                        <wps:spPr>
                          <a:xfrm>
                            <a:off x="166664" y="1959788"/>
                            <a:ext cx="68050" cy="68050"/>
                          </a:xfrm>
                          <a:prstGeom prst="ellipse">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3" name="Flowchart: Terminator 1423"/>
                        <wps:cNvSpPr/>
                        <wps:spPr>
                          <a:xfrm rot="751088">
                            <a:off x="77375" y="1860155"/>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4" name="Flowchart: Terminator 1424"/>
                        <wps:cNvSpPr/>
                        <wps:spPr>
                          <a:xfrm rot="2973991">
                            <a:off x="247291" y="1968357"/>
                            <a:ext cx="137845" cy="68050"/>
                          </a:xfrm>
                          <a:prstGeom prst="flowChartTerminator">
                            <a:avLst/>
                          </a:prstGeom>
                          <a:solidFill>
                            <a:schemeClr val="accent2">
                              <a:lumMod val="40000"/>
                              <a:lumOff val="60000"/>
                            </a:schemeClr>
                          </a:solidFill>
                          <a:ln>
                            <a:solidFill>
                              <a:schemeClr val="accent2">
                                <a:lumMod val="40000"/>
                                <a:lumOff val="60000"/>
                              </a:schemeClr>
                            </a:solidFill>
                          </a:ln>
                          <a:scene3d>
                            <a:camera prst="orthographicFront"/>
                            <a:lightRig rig="threePt" dir="t"/>
                          </a:scene3d>
                          <a:sp3d prstMaterial="matte">
                            <a:bevelT/>
                            <a:bevelB/>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5" name="Freeform 1425"/>
                        <wps:cNvSpPr/>
                        <wps:spPr>
                          <a:xfrm>
                            <a:off x="700384" y="1762932"/>
                            <a:ext cx="562990" cy="324894"/>
                          </a:xfrm>
                          <a:custGeom>
                            <a:avLst/>
                            <a:gdLst>
                              <a:gd name="connsiteX0" fmla="*/ 0 w 1219200"/>
                              <a:gd name="connsiteY0" fmla="*/ 377194 h 377194"/>
                              <a:gd name="connsiteX1" fmla="*/ 57150 w 1219200"/>
                              <a:gd name="connsiteY1" fmla="*/ 354334 h 377194"/>
                              <a:gd name="connsiteX2" fmla="*/ 125730 w 1219200"/>
                              <a:gd name="connsiteY2" fmla="*/ 369574 h 377194"/>
                              <a:gd name="connsiteX3" fmla="*/ 156210 w 1219200"/>
                              <a:gd name="connsiteY3" fmla="*/ 304804 h 377194"/>
                              <a:gd name="connsiteX4" fmla="*/ 179070 w 1219200"/>
                              <a:gd name="connsiteY4" fmla="*/ 361954 h 377194"/>
                              <a:gd name="connsiteX5" fmla="*/ 255270 w 1219200"/>
                              <a:gd name="connsiteY5" fmla="*/ 369574 h 377194"/>
                              <a:gd name="connsiteX6" fmla="*/ 270510 w 1219200"/>
                              <a:gd name="connsiteY6" fmla="*/ 300994 h 377194"/>
                              <a:gd name="connsiteX7" fmla="*/ 285750 w 1219200"/>
                              <a:gd name="connsiteY7" fmla="*/ 11434 h 377194"/>
                              <a:gd name="connsiteX8" fmla="*/ 293370 w 1219200"/>
                              <a:gd name="connsiteY8" fmla="*/ 316234 h 377194"/>
                              <a:gd name="connsiteX9" fmla="*/ 335280 w 1219200"/>
                              <a:gd name="connsiteY9" fmla="*/ 361954 h 377194"/>
                              <a:gd name="connsiteX10" fmla="*/ 354330 w 1219200"/>
                              <a:gd name="connsiteY10" fmla="*/ 251464 h 377194"/>
                              <a:gd name="connsiteX11" fmla="*/ 381000 w 1219200"/>
                              <a:gd name="connsiteY11" fmla="*/ 354334 h 377194"/>
                              <a:gd name="connsiteX12" fmla="*/ 491490 w 1219200"/>
                              <a:gd name="connsiteY12" fmla="*/ 346714 h 377194"/>
                              <a:gd name="connsiteX13" fmla="*/ 556260 w 1219200"/>
                              <a:gd name="connsiteY13" fmla="*/ 285754 h 377194"/>
                              <a:gd name="connsiteX14" fmla="*/ 617220 w 1219200"/>
                              <a:gd name="connsiteY14" fmla="*/ 285754 h 377194"/>
                              <a:gd name="connsiteX15" fmla="*/ 674370 w 1219200"/>
                              <a:gd name="connsiteY15" fmla="*/ 339094 h 377194"/>
                              <a:gd name="connsiteX16" fmla="*/ 773430 w 1219200"/>
                              <a:gd name="connsiteY16" fmla="*/ 327664 h 377194"/>
                              <a:gd name="connsiteX17" fmla="*/ 811530 w 1219200"/>
                              <a:gd name="connsiteY17" fmla="*/ 4 h 377194"/>
                              <a:gd name="connsiteX18" fmla="*/ 819150 w 1219200"/>
                              <a:gd name="connsiteY18" fmla="*/ 320044 h 377194"/>
                              <a:gd name="connsiteX19" fmla="*/ 857250 w 1219200"/>
                              <a:gd name="connsiteY19" fmla="*/ 358144 h 377194"/>
                              <a:gd name="connsiteX20" fmla="*/ 899160 w 1219200"/>
                              <a:gd name="connsiteY20" fmla="*/ 320044 h 377194"/>
                              <a:gd name="connsiteX21" fmla="*/ 971550 w 1219200"/>
                              <a:gd name="connsiteY21" fmla="*/ 346714 h 377194"/>
                              <a:gd name="connsiteX22" fmla="*/ 1021080 w 1219200"/>
                              <a:gd name="connsiteY22" fmla="*/ 342904 h 377194"/>
                              <a:gd name="connsiteX23" fmla="*/ 1047750 w 1219200"/>
                              <a:gd name="connsiteY23" fmla="*/ 125734 h 377194"/>
                              <a:gd name="connsiteX24" fmla="*/ 1066800 w 1219200"/>
                              <a:gd name="connsiteY24" fmla="*/ 312424 h 377194"/>
                              <a:gd name="connsiteX25" fmla="*/ 1085850 w 1219200"/>
                              <a:gd name="connsiteY25" fmla="*/ 342904 h 377194"/>
                              <a:gd name="connsiteX26" fmla="*/ 1120140 w 1219200"/>
                              <a:gd name="connsiteY26" fmla="*/ 354334 h 377194"/>
                              <a:gd name="connsiteX27" fmla="*/ 1219200 w 1219200"/>
                              <a:gd name="connsiteY27" fmla="*/ 369574 h 377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219200" h="377194">
                                <a:moveTo>
                                  <a:pt x="0" y="377194"/>
                                </a:moveTo>
                                <a:cubicBezTo>
                                  <a:pt x="18097" y="366399"/>
                                  <a:pt x="36195" y="355604"/>
                                  <a:pt x="57150" y="354334"/>
                                </a:cubicBezTo>
                                <a:cubicBezTo>
                                  <a:pt x="78105" y="353064"/>
                                  <a:pt x="109220" y="377829"/>
                                  <a:pt x="125730" y="369574"/>
                                </a:cubicBezTo>
                                <a:cubicBezTo>
                                  <a:pt x="142240" y="361319"/>
                                  <a:pt x="147320" y="306074"/>
                                  <a:pt x="156210" y="304804"/>
                                </a:cubicBezTo>
                                <a:cubicBezTo>
                                  <a:pt x="165100" y="303534"/>
                                  <a:pt x="162560" y="351159"/>
                                  <a:pt x="179070" y="361954"/>
                                </a:cubicBezTo>
                                <a:cubicBezTo>
                                  <a:pt x="195580" y="372749"/>
                                  <a:pt x="240030" y="379734"/>
                                  <a:pt x="255270" y="369574"/>
                                </a:cubicBezTo>
                                <a:cubicBezTo>
                                  <a:pt x="270510" y="359414"/>
                                  <a:pt x="265430" y="360684"/>
                                  <a:pt x="270510" y="300994"/>
                                </a:cubicBezTo>
                                <a:cubicBezTo>
                                  <a:pt x="275590" y="241304"/>
                                  <a:pt x="281940" y="8894"/>
                                  <a:pt x="285750" y="11434"/>
                                </a:cubicBezTo>
                                <a:cubicBezTo>
                                  <a:pt x="289560" y="13974"/>
                                  <a:pt x="285115" y="257814"/>
                                  <a:pt x="293370" y="316234"/>
                                </a:cubicBezTo>
                                <a:cubicBezTo>
                                  <a:pt x="301625" y="374654"/>
                                  <a:pt x="325120" y="372749"/>
                                  <a:pt x="335280" y="361954"/>
                                </a:cubicBezTo>
                                <a:cubicBezTo>
                                  <a:pt x="345440" y="351159"/>
                                  <a:pt x="346710" y="252734"/>
                                  <a:pt x="354330" y="251464"/>
                                </a:cubicBezTo>
                                <a:cubicBezTo>
                                  <a:pt x="361950" y="250194"/>
                                  <a:pt x="358140" y="338459"/>
                                  <a:pt x="381000" y="354334"/>
                                </a:cubicBezTo>
                                <a:cubicBezTo>
                                  <a:pt x="403860" y="370209"/>
                                  <a:pt x="462280" y="358144"/>
                                  <a:pt x="491490" y="346714"/>
                                </a:cubicBezTo>
                                <a:cubicBezTo>
                                  <a:pt x="520700" y="335284"/>
                                  <a:pt x="535305" y="295914"/>
                                  <a:pt x="556260" y="285754"/>
                                </a:cubicBezTo>
                                <a:cubicBezTo>
                                  <a:pt x="577215" y="275594"/>
                                  <a:pt x="597535" y="276864"/>
                                  <a:pt x="617220" y="285754"/>
                                </a:cubicBezTo>
                                <a:cubicBezTo>
                                  <a:pt x="636905" y="294644"/>
                                  <a:pt x="648335" y="332109"/>
                                  <a:pt x="674370" y="339094"/>
                                </a:cubicBezTo>
                                <a:cubicBezTo>
                                  <a:pt x="700405" y="346079"/>
                                  <a:pt x="750570" y="384179"/>
                                  <a:pt x="773430" y="327664"/>
                                </a:cubicBezTo>
                                <a:cubicBezTo>
                                  <a:pt x="796290" y="271149"/>
                                  <a:pt x="803910" y="1274"/>
                                  <a:pt x="811530" y="4"/>
                                </a:cubicBezTo>
                                <a:cubicBezTo>
                                  <a:pt x="819150" y="-1266"/>
                                  <a:pt x="811530" y="260354"/>
                                  <a:pt x="819150" y="320044"/>
                                </a:cubicBezTo>
                                <a:cubicBezTo>
                                  <a:pt x="826770" y="379734"/>
                                  <a:pt x="843915" y="358144"/>
                                  <a:pt x="857250" y="358144"/>
                                </a:cubicBezTo>
                                <a:cubicBezTo>
                                  <a:pt x="870585" y="358144"/>
                                  <a:pt x="880110" y="321949"/>
                                  <a:pt x="899160" y="320044"/>
                                </a:cubicBezTo>
                                <a:cubicBezTo>
                                  <a:pt x="918210" y="318139"/>
                                  <a:pt x="951230" y="342904"/>
                                  <a:pt x="971550" y="346714"/>
                                </a:cubicBezTo>
                                <a:cubicBezTo>
                                  <a:pt x="991870" y="350524"/>
                                  <a:pt x="1008380" y="379734"/>
                                  <a:pt x="1021080" y="342904"/>
                                </a:cubicBezTo>
                                <a:cubicBezTo>
                                  <a:pt x="1033780" y="306074"/>
                                  <a:pt x="1040130" y="130814"/>
                                  <a:pt x="1047750" y="125734"/>
                                </a:cubicBezTo>
                                <a:cubicBezTo>
                                  <a:pt x="1055370" y="120654"/>
                                  <a:pt x="1060450" y="276229"/>
                                  <a:pt x="1066800" y="312424"/>
                                </a:cubicBezTo>
                                <a:cubicBezTo>
                                  <a:pt x="1073150" y="348619"/>
                                  <a:pt x="1076960" y="335919"/>
                                  <a:pt x="1085850" y="342904"/>
                                </a:cubicBezTo>
                                <a:cubicBezTo>
                                  <a:pt x="1094740" y="349889"/>
                                  <a:pt x="1097915" y="349889"/>
                                  <a:pt x="1120140" y="354334"/>
                                </a:cubicBezTo>
                                <a:cubicBezTo>
                                  <a:pt x="1142365" y="358779"/>
                                  <a:pt x="1180782" y="364176"/>
                                  <a:pt x="1219200" y="369574"/>
                                </a:cubicBezTo>
                              </a:path>
                            </a:pathLst>
                          </a:cu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62DC34B7" id="Group 54" o:spid="_x0000_s1385" style="position:absolute;left:0;text-align:left;margin-left:75.75pt;margin-top:2.5pt;width:158.35pt;height:201.5pt;z-index:251827200" coordsize="20111,22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">
                <v:shape id="Freeform 24" o:spid="_x0000_s1386" style="position:absolute;left:12710;top:18043;width:5630;height:2851;visibility:visible;mso-wrap-style:square;v-text-anchor:middle" coordsize="1223010,61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" path="m,601980c8414,582612,16828,563245,34290,561975v17463,-1270,54928,31433,70485,32385c120332,595312,120333,664845,127635,567690,134938,470535,144780,20320,148590,11430v3810,-8890,-1905,405448,1905,502920c154305,611822,157480,581025,171450,596265v13970,15240,48578,16510,62865,9525c248602,598805,251460,615632,257175,554355v5715,-61277,6350,-314960,11430,-316230c273685,236855,280988,490538,287655,546735v6667,56197,12065,74613,20955,28575c317500,529272,331787,276860,340995,270510v9208,-6350,12383,215265,22860,266700c374332,588645,384810,574675,403860,579120v19050,4445,55880,-2540,74295,-15240c496570,551180,502920,522287,514350,502920v11430,-19367,21590,-41910,32385,-55245c557530,434340,565468,422910,579120,422910v13652,,33655,7938,49530,24765c644525,464502,659130,503555,674370,523875v15240,20320,29528,45403,45720,45720c736282,569912,758825,620713,771525,525780,784225,430847,788670,,796290,v7620,,12700,431483,20955,525780c825500,620077,834708,568325,845820,565785v11112,-2540,14288,-56197,38100,-55245c907732,511492,967423,568008,988695,571500v21272,3492,14287,8573,22860,-40005c1020128,482917,1034415,287655,1040130,280035v5715,-7620,-4445,158750,5715,205740c1056005,532765,1071563,543560,1101090,561975v29527,18415,75723,26352,121920,34290e" filled="f" strokecolor="#8e0000" strokeweight="1pt">
                  <v:path arrowok="t" o:connecttype="custom" o:connectlocs="0,277111;15785,258695;48231,273603;58754,261326;68401,5262;69278,236772;78924,274480;107863,278865;118386,255187;123647,109617;132417,251680;142063,264834;156971,124524;167494,247295;185909,266588;220110,259572;236771,231510;251679,206079;266587,194679;289387,206079;310434,241157;331480,262203;355157,242033;366557,0;376204,242033;389358,260449;406896,235018;455127,263080;465651,244664;478805,128909;481435,223618;506866,258695;562990,274480" o:connectangles="0,0,0,0,0,0,0,0,0,0,0,0,0,0,0,0,0,0,0,0,0,0,0,0,0,0,0,0,0,0,0,0,0"/>
                </v:shape>
                <v:shape id="Freeform 25" o:spid="_x0000_s1387" style="position:absolute;left:6931;top:7162;width:5630;height:3249;visibility:visible;mso-wrap-style:square;v-text-anchor:middle" coordsize="1219200,377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" path="m,377194c18097,366399,36195,355604,57150,354334v20955,-1270,52070,23495,68580,15240c142240,361319,147320,306074,156210,304804v8890,-1270,6350,46355,22860,57150c195580,372749,240030,379734,255270,369574v15240,-10160,10160,-8890,15240,-68580c275590,241304,281940,8894,285750,11434v3810,2540,-635,246380,7620,304800c301625,374654,325120,372749,335280,361954v10160,-10795,11430,-109220,19050,-110490c361950,250194,358140,338459,381000,354334v22860,15875,81280,3810,110490,-7620c520700,335284,535305,295914,556260,285754v20955,-10160,41275,-8890,60960,c636905,294644,648335,332109,674370,339094v26035,6985,76200,45085,99060,-11430c796290,271149,803910,1274,811530,4v7620,-1270,,260350,7620,320040c826770,379734,843915,358144,857250,358144v13335,,22860,-36195,41910,-38100c918210,318139,951230,342904,971550,346714v20320,3810,36830,33020,49530,-3810c1033780,306074,1040130,130814,1047750,125734v7620,-5080,12700,150495,19050,186690c1073150,348619,1076960,335919,1085850,342904v8890,6985,12065,6985,34290,11430c1142365,358779,1180782,364176,1219200,369574e" filled="f" strokecolor="red" strokeweight="1pt">
                  <v:path arrowok="t" o:connecttype="custom" o:connectlocs="0,324894;26390,305204;58058,318331;72133,262541;82689,311767;117876,318331;124913,259260;131951,9849;135469,272386;154822,311767;163619,216597;175934,305204;226955,298640;256864,246133;285014,246133;311404,292077;357147,282232;374740,3;378259,275668;395852,308485;415205,275668;448633,298640;471504,295358;483820,108300;492616,269105;501413,295358;517247,305204;562990,318331" o:connectangles="0,0,0,0,0,0,0,0,0,0,0,0,0,0,0,0,0,0,0,0,0,0,0,0,0,0,0,0"/>
                </v:shape>
                <v:rect id="Rectangle 26" o:spid="_x0000_s1388" style="position:absolute;left:4162;top:6126;width:15141;height:16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" filled="f" strokecolor="black [3213]" strokeweight="1.5pt"/>
                <v:line id="Straight Connector 27" o:spid="_x0000_s1389" style="position:absolute;visibility:visible;mso-wrap-style:square" from="6937,7038" to="6937,10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" strokecolor="#0d0d0d [3069]" strokeweight="1pt"/>
                <v:line id="Straight Connector 28" o:spid="_x0000_s1390" style="position:absolute;visibility:visible;mso-wrap-style:square" from="6937,12352" to="6937,15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" strokecolor="#0d0d0d [3069]" strokeweight="1pt"/>
                <v:line id="Straight Connector 29" o:spid="_x0000_s1391" style="position:absolute;flip:x y;visibility:visible;mso-wrap-style:square" from="12584,7038" to="12633,20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" strokecolor="#9bbb59 [3206]" strokeweight="1pt">
                  <v:stroke dashstyle="3 1"/>
                </v:line>
                <v:rect id="Rectangle 30" o:spid="_x0000_s1392" style="position:absolute;left:7454;top:3307;width:4665;height: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" fillcolor="#8be1ff" strokecolor="#69d8ff" strokeweight="1pt">
                  <v:fill opacity="19789f"/>
                </v:rect>
                <v:shape id="Chord 31" o:spid="_x0000_s1393" style="position:absolute;left:9638;top:2254;width:298;height:2105;rotation:90;visibility:visible;mso-wrap-style:square;v-text-anchor:middle" coordsize="29816,2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" path="m14567,210435c6467,209126,-2,162395,,105206,2,47097,6676,-2,14908,-2v-114,70146,-227,140291,-341,210437xe" fillcolor="#e5b8b7 [1301]" strokecolor="#b8cce4 [1300]" strokeweight="2pt">
                  <v:path arrowok="t" o:connecttype="custom" o:connectlocs="14567,210435;0,105206;14908,-2;14567,210435" o:connectangles="0,0,0,0"/>
                </v:shape>
                <v:shape id="Straight Arrow Connector 1376" o:spid="_x0000_s1394" type="#_x0000_t32" style="position:absolute;left:9629;top:1088;width:2683;height:19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" strokecolor="red" strokeweight="1.25pt">
                  <v:stroke endarrow="block"/>
                </v:shape>
                <v:shape id="Straight Arrow Connector 1377" o:spid="_x0000_s1395" type="#_x0000_t32" style="position:absolute;left:9559;top:1724;width:2683;height:1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" strokecolor="red" strokeweight="1.25pt">
                  <v:stroke endarrow="block"/>
                </v:shape>
                <v:shape id="Straight Arrow Connector 1378" o:spid="_x0000_s1396" type="#_x0000_t32" style="position:absolute;left:9497;top:948;width:2272;height:2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" strokecolor="red" strokeweight="1.25pt">
                  <v:stroke endarrow="block"/>
                </v:shape>
                <v:rect id="Rectangle 1379" o:spid="_x0000_s1397" style="position:absolute;left:13537;top:3307;width:4665;height: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" fillcolor="#8be1ff" strokecolor="#69d8ff" strokeweight="1pt">
                  <v:fill opacity="19789f"/>
                </v:rect>
                <v:shape id="Chord 1380" o:spid="_x0000_s1398" style="position:absolute;left:15721;top:2254;width:298;height:2105;rotation:90;visibility:visible;mso-wrap-style:square;v-text-anchor:middle" coordsize="29816,2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" path="m14567,210435c6467,209126,-2,162395,,105206,2,47097,6676,-2,14908,-2v-114,70146,-227,140291,-341,210437xe" fillcolor="#e5b8b7 [1301]" strokecolor="#b8cce4 [1300]" strokeweight="2pt">
                  <v:path arrowok="t" o:connecttype="custom" o:connectlocs="14567,210435;0,105206;14908,-2;14567,210435" o:connectangles="0,0,0,0"/>
                </v:shape>
                <v:shape id="Straight Arrow Connector 1381" o:spid="_x0000_s1399" type="#_x0000_t32" style="position:absolute;left:15712;top:1088;width:2683;height:19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" strokecolor="#8e0000" strokeweight="1.25pt">
                  <v:stroke endarrow="block"/>
                </v:shape>
                <v:shape id="Straight Arrow Connector 1382" o:spid="_x0000_s1400" type="#_x0000_t32" style="position:absolute;left:15642;top:1724;width:2683;height:13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" strokecolor="#8e0000" strokeweight="1.25pt">
                  <v:stroke endarrow="block"/>
                </v:shape>
                <v:shape id="Straight Arrow Connector 1383" o:spid="_x0000_s1401" type="#_x0000_t32" style="position:absolute;left:15580;top:948;width:2272;height:2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" strokecolor="#8e0000" strokeweight="1.25pt">
                  <v:stroke endarrow="block"/>
                </v:shape>
                <v:shape id="Straight Arrow Connector 1384" o:spid="_x0000_s1402" type="#_x0000_t32" style="position:absolute;left:6937;top:1071;width:2683;height:20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" strokecolor="#00b050" strokeweight="1.25pt">
                  <v:stroke endarrow="block"/>
                </v:shape>
                <v:shape id="Straight Arrow Connector 1385" o:spid="_x0000_s1403" type="#_x0000_t32" style="position:absolute;left:13020;top:1071;width:2683;height:20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" strokecolor="red" strokeweight="1.25pt">
                  <v:stroke endarrow="block"/>
                </v:shape>
                <v:shape id="Down Arrow 1386" o:spid="_x0000_s1404" type="#_x0000_t67" style="position:absolute;left:8837;top:4241;width:1899;height:1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" adj="10800" fillcolor="white [3212]" strokecolor="#0d0d0d [3069]" strokeweight="1.5pt"/>
                <v:shape id="Down Arrow 1387" o:spid="_x0000_s1405" type="#_x0000_t67" style="position:absolute;left:15024;top:4241;width:1898;height:1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" adj="10800" fillcolor="white [3212]" strokecolor="#0d0d0d [3069]" strokeweight="1.5pt"/>
                <v:shape id="TextBox 23" o:spid="_x0000_s1406" type="#_x0000_t202" style="position:absolute;left:5321;top:1411;width:3098;height:22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" filled="f" stroked="f">
                  <v:textbox style="mso-fit-shape-to-text:t">
                    <w:txbxContent>
                      <w:p w14:paraId="1F71D09B"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E1</w:t>
                        </w:r>
                      </w:p>
                    </w:txbxContent>
                  </v:textbox>
                </v:shape>
                <v:line id="Straight Connector 1389" o:spid="_x0000_s1407" style="position:absolute;visibility:visible;mso-wrap-style:square" from="6937,10487" to="18414,10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" strokecolor="black [3213]" strokeweight="1pt"/>
                <v:line id="Straight Connector 1390" o:spid="_x0000_s1408" style="position:absolute;visibility:visible;mso-wrap-style:square" from="6937,15790" to="18414,1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" strokecolor="black [3213]" strokeweight="1pt"/>
                <v:shape id="TextBox 26" o:spid="_x0000_s1409" type="#_x0000_t202" style="position:absolute;left:4338;top:20680;width:15773;height:2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" filled="f" stroked="f">
                  <v:textbox style="mso-fit-shape-to-text:t">
                    <w:txbxContent>
                      <w:p w14:paraId="6C5C81D4"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Measurement variable [n]</w:t>
                        </w:r>
                      </w:p>
                    </w:txbxContent>
                  </v:textbox>
                </v:shape>
                <v:shape id="TextBox 27" o:spid="_x0000_s1410" type="#_x0000_t202" style="position:absolute;left:2168;top:13674;width:6893;height:2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" filled="f" stroked="f">
                  <v:textbox style="mso-fit-shape-to-text:t">
                    <w:txbxContent>
                      <w:p w14:paraId="33ED92B5"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esponse</w:t>
                        </w:r>
                      </w:p>
                    </w:txbxContent>
                  </v:textbox>
                </v:shape>
                <v:shape id="TextBox 30" o:spid="_x0000_s1411" type="#_x0000_t202" style="position:absolute;left:12128;top:1323;width:3098;height:22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" filled="f" stroked="f">
                  <v:textbox style="mso-fit-shape-to-text:t">
                    <w:txbxContent>
                      <w:p w14:paraId="3C220AC9"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E2</w:t>
                        </w:r>
                      </w:p>
                    </w:txbxContent>
                  </v:textbox>
                </v:shape>
                <v:shape id="TextBox 31" o:spid="_x0000_s1412" type="#_x0000_t202" style="position:absolute;left:8671;width:3162;height:2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" filled="f" stroked="f">
                  <v:textbox style="mso-fit-shape-to-text:t">
                    <w:txbxContent>
                      <w:p w14:paraId="0104A37B"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1</w:t>
                        </w:r>
                      </w:p>
                    </w:txbxContent>
                  </v:textbox>
                </v:shape>
                <v:shape id="TextBox 32" o:spid="_x0000_s1413" type="#_x0000_t202" style="position:absolute;left:14451;top:93;width:3162;height:22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" filled="f" stroked="f">
                  <v:textbox style="mso-fit-shape-to-text:t">
                    <w:txbxContent>
                      <w:p w14:paraId="2A004CB9" w14:textId="77777777" w:rsidR="00DC3B1D" w:rsidRDefault="00DC3B1D" w:rsidP="00DC3B1D">
                        <w:pPr>
                          <w:pStyle w:val="NormalWeb"/>
                          <w:spacing w:before="0" w:beforeAutospacing="0" w:after="0" w:afterAutospacing="0"/>
                        </w:pPr>
                        <w:r>
                          <w:rPr>
                            <w:rFonts w:asciiTheme="minorHAnsi" w:hAnsi="Calibri" w:cstheme="minorBidi"/>
                            <w:color w:val="000000" w:themeColor="text1"/>
                            <w:kern w:val="24"/>
                            <w:sz w:val="20"/>
                            <w:szCs w:val="20"/>
                          </w:rPr>
                          <w:t>R2</w:t>
                        </w:r>
                      </w:p>
                    </w:txbxContent>
                  </v:textbox>
                </v:shape>
                <v:shape id="Freeform 1400" o:spid="_x0000_s1414" style="position:absolute;left:6955;top:13599;width:5630;height:2124;visibility:visible;mso-wrap-style:square;v-text-anchor:middle" coordsize="1223010,46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" path="m,461571c15557,440616,31115,419661,49530,417756v18415,-1905,47625,26987,60960,32385c123825,455538,123825,464746,129540,450141v5715,-14605,10795,-14605,15240,-87630c149225,289486,153353,8498,156210,11991v2858,3492,635,300037,5715,371475c167005,454903,174308,428551,186690,440616v12382,12065,37465,14923,49530,15240c248285,456173,252730,466651,259080,442521v6350,-24130,12065,-57785,15240,-131445c277495,237416,275273,-13409,278130,561v2857,13970,6668,320675,13335,394335c298132,468556,311785,434266,318135,442521v6350,8255,7303,16510,11430,1905c333692,429821,338773,391721,342900,354891v4128,-36830,7938,-133350,11430,-131445c357822,225351,356870,332031,363855,366321v6985,34290,13970,53340,32385,62865c414655,438711,451168,438393,474345,423471v23177,-14922,46355,-61595,60960,-83820c549910,317426,554673,299011,561975,290121v7303,-8890,8890,-3810,17145,-3810c587375,286311,597535,275516,611505,290121v13970,14605,32068,61595,51435,83820c682308,396166,711518,416803,727710,423471v16193,6667,20320,35560,32385,-9525c772160,368861,790258,158358,800100,152961v9843,-5398,11430,181293,19050,228600c826770,428868,836295,435218,845820,436806v9525,1587,30480,-45720,30480,-45720c883920,379656,885825,372671,891540,368226v5715,-4445,7938,-10477,19050,-3810c921702,371083,941388,394896,958215,408231v16828,13335,39688,50800,53340,36195c1025207,429821,1033463,387276,1040130,320601v6668,-66675,6033,-283528,11430,-276225c1056958,51678,1060450,300916,1072515,364416v12065,63500,26353,46673,51435,60960c1149032,439663,1186021,444902,1223010,450141e" filled="f" strokecolor="red" strokeweight="1pt">
                  <v:path arrowok="t" o:connecttype="custom" o:connectlocs="0,212475;22800,192306;50862,207213;59631,207213;66647,166875;71908,5520;74539,176521;85939,202829;108740,209844;119263,203706;126278,143198;128032,258;134171,181782;146448,203706;151709,204583;157848,163367;163109,102859;167494,168629;182402,197567;218356,194936;246418,156352;258695,133551;266587,131798;281495,133551;305172,172136;334988,194936;349896,190552;368311,70413;377081,175644;389358,201075;403388,180029;410404,169505;419173,167752;441097,187921;465651,204583;478805,147582;484066,20428;493712,167752;517390,195813;562990,207213" o:connectangles="0,0,0,0,0,0,0,0,0,0,0,0,0,0,0,0,0,0,0,0,0,0,0,0,0,0,0,0,0,0,0,0,0,0,0,0,0,0,0,0"/>
                </v:shape>
                <v:shape id="Freeform 1401" o:spid="_x0000_s1415" style="position:absolute;left:12660;top:14082;width:5639;height:1611;visibility:visible;mso-wrap-style:square;v-text-anchor:middle" coordsize="1224915,349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" path="m,339098c16510,319571,33020,300045,51435,297188v18415,-2857,45720,20002,59055,24765c123825,326716,124143,344178,131445,325763v7302,-18415,15240,-109855,22860,-114300c161925,207018,167005,280043,177165,299093v10160,19050,24130,22225,38100,26670c229235,330208,250190,377833,260985,325763,271780,273693,273685,22233,280035,13343v6350,-8890,12065,208915,19050,259080c306070,322588,316230,306395,321945,314333v5715,7937,6350,57785,11430,5715c338455,267978,346075,10168,352425,1913v6350,-8255,8890,217170,19050,268605c381635,321953,393700,307348,413385,310523v19685,3175,58420,-9525,76200,-20955c507365,278138,508635,262580,520065,241943v11430,-20637,24448,-61595,38100,-76200c571817,151138,585788,145740,601980,154313v16193,8572,37465,41910,53340,62865c671195,238133,682308,266391,697230,280043v14922,13652,34608,21272,47625,19050c757873,296870,765493,316555,775335,266708,785178,216860,795020,-1579,803910,8v8890,1587,14605,227013,24765,276225c838835,325445,853123,301633,864870,295283v11747,-6350,26988,-47943,34290,-57150c906463,228925,901065,237181,908685,240038v7620,2857,21908,5715,36195,15240c959167,264803,983297,288298,994410,297188v11113,8890,10795,11747,17145,11430c1017905,308301,1025843,346083,1032510,295283v6667,-50800,12065,-284798,19050,-291465c1058545,-2849,1045528,202255,1074420,255278v28893,53022,89694,59848,150495,66675e" filled="f" strokecolor="#8e0000" strokeweight="1pt">
                  <v:path arrowok="t" o:connecttype="custom" o:connectlocs="0,156098;23677,136805;50862,148206;60508,149959;71031,97343;81555,137682;99093,149959;120140,149959;128909,6142;137678,125405;148201,144698;153463,147329;162232,881;171002,124528;190294,142944;225371,133298;239402,111374;256941,76297;277110,71035;301664,99974;320957,128913;342880,137682;356911,122774;370065,4;381465,127159;398127,135928;413912,109620;418296,110497;434958,117513;457758,136805;465651,142067;475297,135928;484066,1758;494589,117513;563867,148206" o:connectangles="0,0,0,0,0,0,0,0,0,0,0,0,0,0,0,0,0,0,0,0,0,0,0,0,0,0,0,0,0,0,0,0,0,0,0"/>
                </v:shape>
                <v:shape id="Freeform 1403" o:spid="_x0000_s1416" style="position:absolute;left:12618;top:7518;width:5638;height:2913;visibility:visible;mso-wrap-style:square;v-text-anchor:middle" coordsize="1224915,63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" path="m,623252c16510,608012,33020,592772,43815,585152v10795,-7620,8573,-11748,20955,-7620c77153,581659,104458,611822,118110,609917v13653,-1905,20320,53022,28575,-43815c154940,469265,163830,30480,167640,28892v3810,-1588,-952,430213,1905,527685c172402,654049,173355,602932,184785,613727v11430,10795,39370,10477,53340,7620c252095,618490,260668,661669,268605,596582v7937,-65087,12700,-356553,17145,-365760c290195,221614,288925,478789,295275,541337v6350,62547,19050,70485,28575,64770c333375,600392,343217,513715,352425,507047v9208,-6668,16510,43815,26670,59055c389255,581342,398145,595312,413385,598487v15240,3175,40640,-6033,57150,-13335c487045,577850,500380,571499,512445,554672v12065,-16827,20638,-52705,30480,-70485c552768,466407,561023,455612,571500,447992v10478,-7620,22225,-17145,34290,-9525c617855,446087,634048,476250,643890,493712v9842,17462,10478,35878,20955,49530c675322,556894,693103,567690,706755,575627v13652,7937,28575,16827,40005,15240c758190,589280,767080,588962,775335,566102v8255,-22860,14605,-18098,20955,-112395c802640,359409,808990,-12383,813435,317v4445,12700,3493,431165,9525,529590c828992,628332,839788,586105,849630,590867v9842,4762,23813,-20638,32385,-32385c890588,546734,890270,522287,901065,520382v10795,-1905,29845,15875,45720,26670c962660,557847,983933,575944,996315,585152v12383,9207,17780,37147,24765,17145c1028065,582295,1033145,516254,1038225,465137v5080,-51117,6033,-184150,13335,-169545c1058862,310197,1053148,499744,1082040,552767v28893,53022,85884,56991,142875,60960e" filled="f" strokecolor="#8e0000" strokeweight="1pt">
                  <v:path arrowok="t" o:connecttype="custom" o:connectlocs="0,286903;20169,269364;29816,265856;54370,280764;67524,260595;77170,13300;78047,256210;85062,282518;109616,286026;123647,274626;131540,106255;135924,249195;149078,279010;162232,233410;174509,260595;190294,275503;216602,269364;235895,255333;249925,222887;263079,206225;278864,201840;296403,227271;306049,250072;325342,264979;343757,271995;356911,260595;366557,208856;374450,146;378834,243933;391111,271995;406019,257087;414789,239548;435835,251825;458635,269364;470035,277256;477928,214117;484066,136070;498097,254456;563867,282518" o:connectangles="0,0,0,0,0,0,0,0,0,0,0,0,0,0,0,0,0,0,0,0,0,0,0,0,0,0,0,0,0,0,0,0,0,0,0,0,0,0,0"/>
                </v:shape>
                <v:line id="Straight Connector 1404" o:spid="_x0000_s1417" style="position:absolute;visibility:visible;mso-wrap-style:square" from="6981,17535" to="6981,21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" strokecolor="#0d0d0d [3069]" strokeweight="1pt"/>
                <v:line id="Straight Connector 1407" o:spid="_x0000_s1418" style="position:absolute;visibility:visible;mso-wrap-style:square" from="6981,20973" to="18430,20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" strokecolor="black [3213]" strokeweight="1pt"/>
                <v:oval id="Oval 1408" o:spid="_x0000_s1419" style="position:absolute;left:2476;top:7038;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" fillcolor="#e5b8b7 [1301]" strokecolor="#e5b8b7 [1301]" strokeweight="2pt"/>
                <v:oval id="Oval 1409" o:spid="_x0000_s1420" style="position:absolute;left:2816;top:7719;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" fillcolor="#e5b8b7 [1301]" strokecolor="#e5b8b7 [1301]" strokeweight="2pt"/>
                <v:oval id="Oval 1410" o:spid="_x0000_s1421" style="position:absolute;left:1757;top:7731;width:680;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" fillcolor="#e5b8b7 [1301]" strokecolor="#e5b8b7 [1301]" strokeweight="2pt"/>
                <v:oval id="Oval 1411" o:spid="_x0000_s1422" style="position:absolute;left:1076;top:8094;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" fillcolor="#e5b8b7 [1301]" strokecolor="#e5b8b7 [1301]" strokeweight="2pt"/>
                <v:oval id="Oval 1412" o:spid="_x0000_s1423" style="position:absolute;left:2127;top:8774;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" fillcolor="#e5b8b7 [1301]" strokecolor="#e5b8b7 [1301]" strokeweight="2pt"/>
                <v:oval id="Oval 1415" o:spid="_x0000_s1424" style="position:absolute;left:930;top:7003;width:680;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" fillcolor="#e5b8b7 [1301]" strokecolor="#e5b8b7 [1301]" strokeweight="2pt"/>
                <v:shape id="Flowchart: Terminator 1416" o:spid="_x0000_s1425" type="#_x0000_t116" style="position:absolute;left:1824;top:13377;width:1379;height:680;rotation:-6421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" fillcolor="#e5b8b7 [1301]" strokecolor="#e5b8b7 [1301]" strokeweight="2pt"/>
                <v:shape id="Flowchart: Terminator 1417" o:spid="_x0000_s1426" type="#_x0000_t116" style="position:absolute;left:1862;top:14338;width:1379;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" fillcolor="#e5b8b7 [1301]" strokecolor="#e5b8b7 [1301]" strokeweight="2pt"/>
                <v:shape id="Flowchart: Terminator 1418" o:spid="_x0000_s1427" type="#_x0000_t116" style="position:absolute;top:13659;width:1378;height:680;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" fillcolor="#e5b8b7 [1301]" strokecolor="#e5b8b7 [1301]" strokeweight="2pt"/>
                <v:shape id="Flowchart: Terminator 1419" o:spid="_x0000_s1428" type="#_x0000_t116" style="position:absolute;left:473;top:12272;width:1378;height:680;rotation:-22571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" fillcolor="#e5b8b7 [1301]" strokecolor="#e5b8b7 [1301]" strokeweight="2pt"/>
                <v:oval id="Oval 1420" o:spid="_x0000_s1429" style="position:absolute;left:2015;top:17861;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" fillcolor="#e5b8b7 [1301]" strokecolor="#e5b8b7 [1301]" strokeweight="2pt"/>
                <v:oval id="Oval 1421" o:spid="_x0000_s1430" style="position:absolute;left:2355;top:18542;width:681;height: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" fillcolor="#e5b8b7 [1301]" strokecolor="#e5b8b7 [1301]" strokeweight="2pt"/>
                <v:oval id="Oval 1422" o:spid="_x0000_s1431" style="position:absolute;left:1666;top:19597;width:681;height: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" fillcolor="#e5b8b7 [1301]" strokecolor="#e5b8b7 [1301]" strokeweight="2pt"/>
                <v:shape id="Flowchart: Terminator 1423" o:spid="_x0000_s1432" type="#_x0000_t116" style="position:absolute;left:773;top:18601;width:1379;height:681;rotation:8203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" fillcolor="#e5b8b7 [1301]" strokecolor="#e5b8b7 [1301]" strokeweight="2pt"/>
                <v:shape id="Flowchart: Terminator 1424" o:spid="_x0000_s1433" type="#_x0000_t116" style="position:absolute;left:2472;top:19683;width:1379;height:681;rotation:324839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" fillcolor="#e5b8b7 [1301]" strokecolor="#e5b8b7 [1301]" strokeweight="2pt"/>
                <v:shape id="Freeform 1425" o:spid="_x0000_s1434" style="position:absolute;left:7003;top:17629;width:5630;height:3249;visibility:visible;mso-wrap-style:square;v-text-anchor:middle" coordsize="1219200,377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" path="m,377194c18097,366399,36195,355604,57150,354334v20955,-1270,52070,23495,68580,15240c142240,361319,147320,306074,156210,304804v8890,-1270,6350,46355,22860,57150c195580,372749,240030,379734,255270,369574v15240,-10160,10160,-8890,15240,-68580c275590,241304,281940,8894,285750,11434v3810,2540,-635,246380,7620,304800c301625,374654,325120,372749,335280,361954v10160,-10795,11430,-109220,19050,-110490c361950,250194,358140,338459,381000,354334v22860,15875,81280,3810,110490,-7620c520700,335284,535305,295914,556260,285754v20955,-10160,41275,-8890,60960,c636905,294644,648335,332109,674370,339094v26035,6985,76200,45085,99060,-11430c796290,271149,803910,1274,811530,4v7620,-1270,,260350,7620,320040c826770,379734,843915,358144,857250,358144v13335,,22860,-36195,41910,-38100c918210,318139,951230,342904,971550,346714v20320,3810,36830,33020,49530,-3810c1033780,306074,1040130,130814,1047750,125734v7620,-5080,12700,150495,19050,186690c1073150,348619,1076960,335919,1085850,342904v8890,6985,12065,6985,34290,11430c1142365,358779,1180782,364176,1219200,369574e" filled="f" strokecolor="red" strokeweight="1pt">
                  <v:path arrowok="t" o:connecttype="custom" o:connectlocs="0,324894;26390,305204;58058,318331;72133,262541;82689,311767;117876,318331;124913,259260;131951,9849;135469,272386;154822,311767;163619,216597;175934,305204;226955,298640;256864,246133;285014,246133;311404,292077;357147,282232;374740,3;378259,275668;395852,308485;415205,275668;448633,298640;471504,295358;483820,108300;492616,269105;501413,295358;517247,305204;562990,318331" o:connectangles="0,0,0,0,0,0,0,0,0,0,0,0,0,0,0,0,0,0,0,0,0,0,0,0,0,0,0,0"/>
                </v:shape>
              </v:group>
            </w:pict>
          </mc:Fallback>
        </mc:AlternateContent>
      </w:r>
    </w:p>
    <w:p w14:paraId="2F988A4C" w14:textId="7AE05D3A" w:rsidR="00694046" w:rsidRDefault="00694046"/>
    <w:sectPr w:rsidR="00694046" w:rsidSect="004B7A0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1D41B" w14:textId="77777777" w:rsidR="00587425" w:rsidRDefault="00587425" w:rsidP="00750E29">
      <w:pPr>
        <w:spacing w:after="0" w:line="240" w:lineRule="auto"/>
      </w:pPr>
      <w:r>
        <w:separator/>
      </w:r>
    </w:p>
  </w:endnote>
  <w:endnote w:type="continuationSeparator" w:id="0">
    <w:p w14:paraId="4376B002" w14:textId="77777777" w:rsidR="00587425" w:rsidRDefault="00587425" w:rsidP="00750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8D75F" w14:textId="77777777" w:rsidR="00587425" w:rsidRDefault="00587425" w:rsidP="00750E29">
      <w:pPr>
        <w:spacing w:after="0" w:line="240" w:lineRule="auto"/>
      </w:pPr>
      <w:r>
        <w:separator/>
      </w:r>
    </w:p>
  </w:footnote>
  <w:footnote w:type="continuationSeparator" w:id="0">
    <w:p w14:paraId="5F0704CB" w14:textId="77777777" w:rsidR="00587425" w:rsidRDefault="00587425" w:rsidP="00750E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8D4A1F"/>
    <w:multiLevelType w:val="hybridMultilevel"/>
    <w:tmpl w:val="B492EF9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119&lt;/item&gt;&lt;item&gt;144&lt;/item&gt;&lt;item&gt;266&lt;/item&gt;&lt;item&gt;273&lt;/item&gt;&lt;item&gt;275&lt;/item&gt;&lt;item&gt;276&lt;/item&gt;&lt;item&gt;277&lt;/item&gt;&lt;item&gt;278&lt;/item&gt;&lt;item&gt;279&lt;/item&gt;&lt;item&gt;280&lt;/item&gt;&lt;item&gt;281&lt;/item&gt;&lt;item&gt;282&lt;/item&gt;&lt;item&gt;284&lt;/item&gt;&lt;item&gt;285&lt;/item&gt;&lt;item&gt;286&lt;/item&gt;&lt;item&gt;287&lt;/item&gt;&lt;item&gt;288&lt;/item&gt;&lt;item&gt;289&lt;/item&gt;&lt;item&gt;290&lt;/item&gt;&lt;item&gt;291&lt;/item&gt;&lt;item&gt;292&lt;/item&gt;&lt;item&gt;293&lt;/item&gt;&lt;item&gt;386&lt;/item&gt;&lt;item&gt;387&lt;/item&gt;&lt;item&gt;389&lt;/item&gt;&lt;item&gt;390&lt;/item&gt;&lt;item&gt;391&lt;/item&gt;&lt;item&gt;446&lt;/item&gt;&lt;item&gt;550&lt;/item&gt;&lt;item&gt;551&lt;/item&gt;&lt;item&gt;552&lt;/item&gt;&lt;item&gt;622&lt;/item&gt;&lt;item&gt;623&lt;/item&gt;&lt;/record-ids&gt;&lt;/item&gt;&lt;/Libraries&gt;"/>
  </w:docVars>
  <w:rsids>
    <w:rsidRoot w:val="00AE61F7"/>
    <w:rsid w:val="000057CE"/>
    <w:rsid w:val="000137D4"/>
    <w:rsid w:val="00013B7D"/>
    <w:rsid w:val="0001690A"/>
    <w:rsid w:val="000211DC"/>
    <w:rsid w:val="0002224C"/>
    <w:rsid w:val="00025BB0"/>
    <w:rsid w:val="00026E0D"/>
    <w:rsid w:val="00030DA8"/>
    <w:rsid w:val="000344AC"/>
    <w:rsid w:val="00035537"/>
    <w:rsid w:val="0003647A"/>
    <w:rsid w:val="00043DEA"/>
    <w:rsid w:val="00046166"/>
    <w:rsid w:val="000526A3"/>
    <w:rsid w:val="00056D93"/>
    <w:rsid w:val="00057648"/>
    <w:rsid w:val="00067011"/>
    <w:rsid w:val="000735E9"/>
    <w:rsid w:val="00077248"/>
    <w:rsid w:val="0008439C"/>
    <w:rsid w:val="000845F7"/>
    <w:rsid w:val="000863E7"/>
    <w:rsid w:val="00086419"/>
    <w:rsid w:val="000934F6"/>
    <w:rsid w:val="0009427C"/>
    <w:rsid w:val="0009547B"/>
    <w:rsid w:val="000A1A20"/>
    <w:rsid w:val="000A260F"/>
    <w:rsid w:val="000A47F7"/>
    <w:rsid w:val="000B105D"/>
    <w:rsid w:val="000B4A5A"/>
    <w:rsid w:val="000C5E0E"/>
    <w:rsid w:val="000C6C86"/>
    <w:rsid w:val="000C7587"/>
    <w:rsid w:val="000C7E56"/>
    <w:rsid w:val="000D0438"/>
    <w:rsid w:val="000D09DE"/>
    <w:rsid w:val="000D0D28"/>
    <w:rsid w:val="000D1740"/>
    <w:rsid w:val="000D371E"/>
    <w:rsid w:val="000E385A"/>
    <w:rsid w:val="000E54F3"/>
    <w:rsid w:val="000F13F0"/>
    <w:rsid w:val="0010214A"/>
    <w:rsid w:val="00111512"/>
    <w:rsid w:val="001131EC"/>
    <w:rsid w:val="00113768"/>
    <w:rsid w:val="00117052"/>
    <w:rsid w:val="00120971"/>
    <w:rsid w:val="00126E26"/>
    <w:rsid w:val="00130B22"/>
    <w:rsid w:val="00137AE7"/>
    <w:rsid w:val="00137EB6"/>
    <w:rsid w:val="001404BB"/>
    <w:rsid w:val="00142CC4"/>
    <w:rsid w:val="00142D88"/>
    <w:rsid w:val="001436EF"/>
    <w:rsid w:val="00144F93"/>
    <w:rsid w:val="00150BF6"/>
    <w:rsid w:val="001519C9"/>
    <w:rsid w:val="00152754"/>
    <w:rsid w:val="001541FD"/>
    <w:rsid w:val="00154EB7"/>
    <w:rsid w:val="00156F6A"/>
    <w:rsid w:val="0015748A"/>
    <w:rsid w:val="00162C42"/>
    <w:rsid w:val="001633FF"/>
    <w:rsid w:val="001646BF"/>
    <w:rsid w:val="0016756D"/>
    <w:rsid w:val="00167717"/>
    <w:rsid w:val="0017027C"/>
    <w:rsid w:val="001720AC"/>
    <w:rsid w:val="001722B7"/>
    <w:rsid w:val="001731DD"/>
    <w:rsid w:val="00173346"/>
    <w:rsid w:val="00177B68"/>
    <w:rsid w:val="00182546"/>
    <w:rsid w:val="00185136"/>
    <w:rsid w:val="00186879"/>
    <w:rsid w:val="001868E4"/>
    <w:rsid w:val="0019333D"/>
    <w:rsid w:val="00193C1F"/>
    <w:rsid w:val="001A19FA"/>
    <w:rsid w:val="001A241A"/>
    <w:rsid w:val="001A697D"/>
    <w:rsid w:val="001B3B1E"/>
    <w:rsid w:val="001C6570"/>
    <w:rsid w:val="001D1765"/>
    <w:rsid w:val="001D20B4"/>
    <w:rsid w:val="001E0819"/>
    <w:rsid w:val="001E0D99"/>
    <w:rsid w:val="001E0E4A"/>
    <w:rsid w:val="001E1052"/>
    <w:rsid w:val="001E7ABF"/>
    <w:rsid w:val="001F3C73"/>
    <w:rsid w:val="001F51AE"/>
    <w:rsid w:val="001F592C"/>
    <w:rsid w:val="002021FB"/>
    <w:rsid w:val="00204B2D"/>
    <w:rsid w:val="00206EE0"/>
    <w:rsid w:val="002133A3"/>
    <w:rsid w:val="00216C43"/>
    <w:rsid w:val="0024275B"/>
    <w:rsid w:val="00244C9C"/>
    <w:rsid w:val="002451AC"/>
    <w:rsid w:val="0025170C"/>
    <w:rsid w:val="00254D02"/>
    <w:rsid w:val="0025534A"/>
    <w:rsid w:val="0026444D"/>
    <w:rsid w:val="002733AA"/>
    <w:rsid w:val="00277983"/>
    <w:rsid w:val="00282636"/>
    <w:rsid w:val="00282A0A"/>
    <w:rsid w:val="00285E77"/>
    <w:rsid w:val="00285F01"/>
    <w:rsid w:val="0028716A"/>
    <w:rsid w:val="002879F2"/>
    <w:rsid w:val="00296DD8"/>
    <w:rsid w:val="00297D50"/>
    <w:rsid w:val="002A286B"/>
    <w:rsid w:val="002A6F7F"/>
    <w:rsid w:val="002A742C"/>
    <w:rsid w:val="002B487A"/>
    <w:rsid w:val="002C1707"/>
    <w:rsid w:val="002C2A5E"/>
    <w:rsid w:val="002C3851"/>
    <w:rsid w:val="002D5135"/>
    <w:rsid w:val="002E6F99"/>
    <w:rsid w:val="002F2A97"/>
    <w:rsid w:val="002F6969"/>
    <w:rsid w:val="00300FAF"/>
    <w:rsid w:val="0030415A"/>
    <w:rsid w:val="00314457"/>
    <w:rsid w:val="0032079E"/>
    <w:rsid w:val="003234D3"/>
    <w:rsid w:val="00327B4A"/>
    <w:rsid w:val="00340248"/>
    <w:rsid w:val="00343542"/>
    <w:rsid w:val="003455B6"/>
    <w:rsid w:val="003467EF"/>
    <w:rsid w:val="0034760A"/>
    <w:rsid w:val="00350692"/>
    <w:rsid w:val="00357816"/>
    <w:rsid w:val="00357ABB"/>
    <w:rsid w:val="00361B5F"/>
    <w:rsid w:val="003640CE"/>
    <w:rsid w:val="00376321"/>
    <w:rsid w:val="00376F2D"/>
    <w:rsid w:val="00382A4C"/>
    <w:rsid w:val="0038520E"/>
    <w:rsid w:val="00387911"/>
    <w:rsid w:val="00391E9F"/>
    <w:rsid w:val="0039429B"/>
    <w:rsid w:val="003976E1"/>
    <w:rsid w:val="003A2056"/>
    <w:rsid w:val="003A43CB"/>
    <w:rsid w:val="003A675C"/>
    <w:rsid w:val="003A7F50"/>
    <w:rsid w:val="003B51EF"/>
    <w:rsid w:val="003B5AAB"/>
    <w:rsid w:val="003C1C44"/>
    <w:rsid w:val="003C4D0E"/>
    <w:rsid w:val="003D0990"/>
    <w:rsid w:val="003D0B6C"/>
    <w:rsid w:val="003D264D"/>
    <w:rsid w:val="003D2820"/>
    <w:rsid w:val="003D4CB9"/>
    <w:rsid w:val="003E0A3F"/>
    <w:rsid w:val="003E4B7C"/>
    <w:rsid w:val="003E7977"/>
    <w:rsid w:val="003F278F"/>
    <w:rsid w:val="003F5271"/>
    <w:rsid w:val="00402D11"/>
    <w:rsid w:val="00406287"/>
    <w:rsid w:val="00410F3F"/>
    <w:rsid w:val="00414CA9"/>
    <w:rsid w:val="00417228"/>
    <w:rsid w:val="00417AA2"/>
    <w:rsid w:val="00420468"/>
    <w:rsid w:val="004226D5"/>
    <w:rsid w:val="004264E8"/>
    <w:rsid w:val="0043420D"/>
    <w:rsid w:val="004368A5"/>
    <w:rsid w:val="00442239"/>
    <w:rsid w:val="00443592"/>
    <w:rsid w:val="004473F6"/>
    <w:rsid w:val="00466884"/>
    <w:rsid w:val="00474F63"/>
    <w:rsid w:val="00481132"/>
    <w:rsid w:val="00483CE1"/>
    <w:rsid w:val="0048520C"/>
    <w:rsid w:val="0048627E"/>
    <w:rsid w:val="00486FB0"/>
    <w:rsid w:val="00490BF9"/>
    <w:rsid w:val="0049169E"/>
    <w:rsid w:val="00493F11"/>
    <w:rsid w:val="00495DC6"/>
    <w:rsid w:val="004A7BAD"/>
    <w:rsid w:val="004B396C"/>
    <w:rsid w:val="004B7A00"/>
    <w:rsid w:val="004B7CB5"/>
    <w:rsid w:val="004C06E1"/>
    <w:rsid w:val="004C2BD9"/>
    <w:rsid w:val="004C3757"/>
    <w:rsid w:val="004C5C4E"/>
    <w:rsid w:val="004D17E0"/>
    <w:rsid w:val="004D7F6B"/>
    <w:rsid w:val="004E23B2"/>
    <w:rsid w:val="004E240A"/>
    <w:rsid w:val="004E4DC6"/>
    <w:rsid w:val="004E5038"/>
    <w:rsid w:val="004E6B89"/>
    <w:rsid w:val="004F1913"/>
    <w:rsid w:val="004F1E48"/>
    <w:rsid w:val="004F53BF"/>
    <w:rsid w:val="004F68F9"/>
    <w:rsid w:val="0050053E"/>
    <w:rsid w:val="00501327"/>
    <w:rsid w:val="0051011E"/>
    <w:rsid w:val="00512EB2"/>
    <w:rsid w:val="00513686"/>
    <w:rsid w:val="00513EE5"/>
    <w:rsid w:val="00531542"/>
    <w:rsid w:val="005355E6"/>
    <w:rsid w:val="0054136B"/>
    <w:rsid w:val="0054421F"/>
    <w:rsid w:val="005555D9"/>
    <w:rsid w:val="005560A4"/>
    <w:rsid w:val="00561B8F"/>
    <w:rsid w:val="00565257"/>
    <w:rsid w:val="00570FC6"/>
    <w:rsid w:val="00570FDC"/>
    <w:rsid w:val="005711B7"/>
    <w:rsid w:val="00582129"/>
    <w:rsid w:val="00584765"/>
    <w:rsid w:val="0058605F"/>
    <w:rsid w:val="00587425"/>
    <w:rsid w:val="00587AD1"/>
    <w:rsid w:val="005923CE"/>
    <w:rsid w:val="005925BA"/>
    <w:rsid w:val="00592DFD"/>
    <w:rsid w:val="00595DE3"/>
    <w:rsid w:val="005A054A"/>
    <w:rsid w:val="005A59E1"/>
    <w:rsid w:val="005A7F04"/>
    <w:rsid w:val="005B16BD"/>
    <w:rsid w:val="005B2201"/>
    <w:rsid w:val="005B2731"/>
    <w:rsid w:val="005C0109"/>
    <w:rsid w:val="005C1897"/>
    <w:rsid w:val="005C3EE1"/>
    <w:rsid w:val="005C4A54"/>
    <w:rsid w:val="005D2351"/>
    <w:rsid w:val="005D6E3B"/>
    <w:rsid w:val="005E0917"/>
    <w:rsid w:val="005F25F2"/>
    <w:rsid w:val="005F27E3"/>
    <w:rsid w:val="005F3F84"/>
    <w:rsid w:val="005F69E6"/>
    <w:rsid w:val="005F7D81"/>
    <w:rsid w:val="00601A7C"/>
    <w:rsid w:val="00601E7C"/>
    <w:rsid w:val="00602C65"/>
    <w:rsid w:val="00604E5B"/>
    <w:rsid w:val="00605282"/>
    <w:rsid w:val="006064C8"/>
    <w:rsid w:val="00612A0F"/>
    <w:rsid w:val="00612FB1"/>
    <w:rsid w:val="006157B4"/>
    <w:rsid w:val="00620548"/>
    <w:rsid w:val="00623CD5"/>
    <w:rsid w:val="006240C4"/>
    <w:rsid w:val="00624A8D"/>
    <w:rsid w:val="00625437"/>
    <w:rsid w:val="0062755C"/>
    <w:rsid w:val="00634A30"/>
    <w:rsid w:val="006456BD"/>
    <w:rsid w:val="00654A5D"/>
    <w:rsid w:val="0065620E"/>
    <w:rsid w:val="006702A6"/>
    <w:rsid w:val="00672BB2"/>
    <w:rsid w:val="00674A5D"/>
    <w:rsid w:val="006806D4"/>
    <w:rsid w:val="00680EF4"/>
    <w:rsid w:val="006821E2"/>
    <w:rsid w:val="00683775"/>
    <w:rsid w:val="006916AD"/>
    <w:rsid w:val="00694046"/>
    <w:rsid w:val="00694777"/>
    <w:rsid w:val="006977FB"/>
    <w:rsid w:val="00697802"/>
    <w:rsid w:val="006A0B91"/>
    <w:rsid w:val="006B1DAF"/>
    <w:rsid w:val="006B4D8F"/>
    <w:rsid w:val="006B68FE"/>
    <w:rsid w:val="006C4FF7"/>
    <w:rsid w:val="006C611E"/>
    <w:rsid w:val="006C692B"/>
    <w:rsid w:val="006D7567"/>
    <w:rsid w:val="006E0C6F"/>
    <w:rsid w:val="006E239D"/>
    <w:rsid w:val="006F3256"/>
    <w:rsid w:val="006F3C63"/>
    <w:rsid w:val="006F4223"/>
    <w:rsid w:val="007014FF"/>
    <w:rsid w:val="0070511D"/>
    <w:rsid w:val="00712291"/>
    <w:rsid w:val="00716E59"/>
    <w:rsid w:val="00723D06"/>
    <w:rsid w:val="00726625"/>
    <w:rsid w:val="007311F5"/>
    <w:rsid w:val="0073158E"/>
    <w:rsid w:val="007334E5"/>
    <w:rsid w:val="0074033A"/>
    <w:rsid w:val="00743E72"/>
    <w:rsid w:val="00750E29"/>
    <w:rsid w:val="00751CEC"/>
    <w:rsid w:val="00752B4C"/>
    <w:rsid w:val="00770B39"/>
    <w:rsid w:val="00770F02"/>
    <w:rsid w:val="0077244A"/>
    <w:rsid w:val="0077354C"/>
    <w:rsid w:val="00776124"/>
    <w:rsid w:val="007762EC"/>
    <w:rsid w:val="00776DA8"/>
    <w:rsid w:val="00780872"/>
    <w:rsid w:val="007873CE"/>
    <w:rsid w:val="00790CF7"/>
    <w:rsid w:val="00791BA5"/>
    <w:rsid w:val="00792D69"/>
    <w:rsid w:val="0079612A"/>
    <w:rsid w:val="007A0945"/>
    <w:rsid w:val="007B6C86"/>
    <w:rsid w:val="007B7E53"/>
    <w:rsid w:val="007C1F69"/>
    <w:rsid w:val="007D6B38"/>
    <w:rsid w:val="007E48E4"/>
    <w:rsid w:val="007E79BE"/>
    <w:rsid w:val="007F2381"/>
    <w:rsid w:val="007F2DC6"/>
    <w:rsid w:val="007F4B65"/>
    <w:rsid w:val="007F4D65"/>
    <w:rsid w:val="007F54F2"/>
    <w:rsid w:val="00800FB5"/>
    <w:rsid w:val="00803AFF"/>
    <w:rsid w:val="00811C97"/>
    <w:rsid w:val="00814EE6"/>
    <w:rsid w:val="0082037A"/>
    <w:rsid w:val="00822CC8"/>
    <w:rsid w:val="00823116"/>
    <w:rsid w:val="0083355F"/>
    <w:rsid w:val="0083743B"/>
    <w:rsid w:val="0084039B"/>
    <w:rsid w:val="00844C02"/>
    <w:rsid w:val="0084733E"/>
    <w:rsid w:val="00847532"/>
    <w:rsid w:val="00850BC4"/>
    <w:rsid w:val="00850CDC"/>
    <w:rsid w:val="00851765"/>
    <w:rsid w:val="008551AE"/>
    <w:rsid w:val="0086744E"/>
    <w:rsid w:val="008674F6"/>
    <w:rsid w:val="00872AA1"/>
    <w:rsid w:val="008740EB"/>
    <w:rsid w:val="008758B4"/>
    <w:rsid w:val="0087614C"/>
    <w:rsid w:val="00876A3C"/>
    <w:rsid w:val="008774D1"/>
    <w:rsid w:val="00886B13"/>
    <w:rsid w:val="00887CB7"/>
    <w:rsid w:val="00891D60"/>
    <w:rsid w:val="00892C42"/>
    <w:rsid w:val="008966B1"/>
    <w:rsid w:val="0089741F"/>
    <w:rsid w:val="00897C37"/>
    <w:rsid w:val="008A41E7"/>
    <w:rsid w:val="008B2F15"/>
    <w:rsid w:val="008B4069"/>
    <w:rsid w:val="008B4F10"/>
    <w:rsid w:val="008B5F73"/>
    <w:rsid w:val="008B6B26"/>
    <w:rsid w:val="008C50B7"/>
    <w:rsid w:val="008C532B"/>
    <w:rsid w:val="008D4700"/>
    <w:rsid w:val="008D4D0D"/>
    <w:rsid w:val="008D72A5"/>
    <w:rsid w:val="008D7D44"/>
    <w:rsid w:val="008F0F25"/>
    <w:rsid w:val="008F53FD"/>
    <w:rsid w:val="00906D2D"/>
    <w:rsid w:val="00910F46"/>
    <w:rsid w:val="00917DFF"/>
    <w:rsid w:val="009229D1"/>
    <w:rsid w:val="0092417D"/>
    <w:rsid w:val="00936AA2"/>
    <w:rsid w:val="00936E84"/>
    <w:rsid w:val="009423DD"/>
    <w:rsid w:val="00952F17"/>
    <w:rsid w:val="009712B6"/>
    <w:rsid w:val="00971B20"/>
    <w:rsid w:val="00977CD5"/>
    <w:rsid w:val="009802D8"/>
    <w:rsid w:val="00982ECD"/>
    <w:rsid w:val="0098343D"/>
    <w:rsid w:val="0098686B"/>
    <w:rsid w:val="00991AC5"/>
    <w:rsid w:val="009969A3"/>
    <w:rsid w:val="009A2B68"/>
    <w:rsid w:val="009A2DBB"/>
    <w:rsid w:val="009B03D8"/>
    <w:rsid w:val="009C1C3C"/>
    <w:rsid w:val="009C495C"/>
    <w:rsid w:val="009D25D8"/>
    <w:rsid w:val="009D4994"/>
    <w:rsid w:val="009D7272"/>
    <w:rsid w:val="009E1ACD"/>
    <w:rsid w:val="009E2391"/>
    <w:rsid w:val="009E2DC7"/>
    <w:rsid w:val="009E51A3"/>
    <w:rsid w:val="009F77E7"/>
    <w:rsid w:val="00A02659"/>
    <w:rsid w:val="00A02B54"/>
    <w:rsid w:val="00A04542"/>
    <w:rsid w:val="00A17C4D"/>
    <w:rsid w:val="00A17CF1"/>
    <w:rsid w:val="00A21865"/>
    <w:rsid w:val="00A22D87"/>
    <w:rsid w:val="00A234F2"/>
    <w:rsid w:val="00A2457F"/>
    <w:rsid w:val="00A3096D"/>
    <w:rsid w:val="00A312E6"/>
    <w:rsid w:val="00A35750"/>
    <w:rsid w:val="00A361A6"/>
    <w:rsid w:val="00A5053A"/>
    <w:rsid w:val="00A53176"/>
    <w:rsid w:val="00A55351"/>
    <w:rsid w:val="00A56AD6"/>
    <w:rsid w:val="00A56EC1"/>
    <w:rsid w:val="00A57450"/>
    <w:rsid w:val="00A630A3"/>
    <w:rsid w:val="00A637D9"/>
    <w:rsid w:val="00A64C33"/>
    <w:rsid w:val="00A66058"/>
    <w:rsid w:val="00A679D1"/>
    <w:rsid w:val="00A81839"/>
    <w:rsid w:val="00A82ED3"/>
    <w:rsid w:val="00A917B8"/>
    <w:rsid w:val="00A93352"/>
    <w:rsid w:val="00A95D85"/>
    <w:rsid w:val="00AA05C4"/>
    <w:rsid w:val="00AA2A3C"/>
    <w:rsid w:val="00AA7E56"/>
    <w:rsid w:val="00AB3B24"/>
    <w:rsid w:val="00AB542B"/>
    <w:rsid w:val="00AB6CF9"/>
    <w:rsid w:val="00AC152D"/>
    <w:rsid w:val="00AC2BE5"/>
    <w:rsid w:val="00AC6FD5"/>
    <w:rsid w:val="00AD6DE4"/>
    <w:rsid w:val="00AD742B"/>
    <w:rsid w:val="00AE3349"/>
    <w:rsid w:val="00AE61F7"/>
    <w:rsid w:val="00AF1B04"/>
    <w:rsid w:val="00AF26D1"/>
    <w:rsid w:val="00AF4EDC"/>
    <w:rsid w:val="00AF60EB"/>
    <w:rsid w:val="00AF6C43"/>
    <w:rsid w:val="00B00FED"/>
    <w:rsid w:val="00B04220"/>
    <w:rsid w:val="00B23E90"/>
    <w:rsid w:val="00B30123"/>
    <w:rsid w:val="00B3618F"/>
    <w:rsid w:val="00B36CF6"/>
    <w:rsid w:val="00B415E0"/>
    <w:rsid w:val="00B45771"/>
    <w:rsid w:val="00B47780"/>
    <w:rsid w:val="00B50E8E"/>
    <w:rsid w:val="00B5342F"/>
    <w:rsid w:val="00B548B0"/>
    <w:rsid w:val="00B55941"/>
    <w:rsid w:val="00B61058"/>
    <w:rsid w:val="00B626F5"/>
    <w:rsid w:val="00B65216"/>
    <w:rsid w:val="00B66171"/>
    <w:rsid w:val="00B7057C"/>
    <w:rsid w:val="00B746CC"/>
    <w:rsid w:val="00B76465"/>
    <w:rsid w:val="00B808FA"/>
    <w:rsid w:val="00B86F43"/>
    <w:rsid w:val="00B927CB"/>
    <w:rsid w:val="00B96256"/>
    <w:rsid w:val="00BA3E18"/>
    <w:rsid w:val="00BA58EC"/>
    <w:rsid w:val="00BA65F6"/>
    <w:rsid w:val="00BB1B25"/>
    <w:rsid w:val="00BC3E74"/>
    <w:rsid w:val="00BD49C0"/>
    <w:rsid w:val="00BD6610"/>
    <w:rsid w:val="00BE439E"/>
    <w:rsid w:val="00BE6D7D"/>
    <w:rsid w:val="00BE79B6"/>
    <w:rsid w:val="00BF5B96"/>
    <w:rsid w:val="00BF7684"/>
    <w:rsid w:val="00C01EDF"/>
    <w:rsid w:val="00C07CCB"/>
    <w:rsid w:val="00C11A58"/>
    <w:rsid w:val="00C13DA1"/>
    <w:rsid w:val="00C216D7"/>
    <w:rsid w:val="00C24CFE"/>
    <w:rsid w:val="00C31BBC"/>
    <w:rsid w:val="00C32080"/>
    <w:rsid w:val="00C34C18"/>
    <w:rsid w:val="00C4024E"/>
    <w:rsid w:val="00C4030C"/>
    <w:rsid w:val="00C44339"/>
    <w:rsid w:val="00C4528B"/>
    <w:rsid w:val="00C458F5"/>
    <w:rsid w:val="00C45FDD"/>
    <w:rsid w:val="00C47956"/>
    <w:rsid w:val="00C509C4"/>
    <w:rsid w:val="00C630E6"/>
    <w:rsid w:val="00C633C2"/>
    <w:rsid w:val="00C70013"/>
    <w:rsid w:val="00C70CB0"/>
    <w:rsid w:val="00C766DD"/>
    <w:rsid w:val="00C802F2"/>
    <w:rsid w:val="00C805C0"/>
    <w:rsid w:val="00C8578C"/>
    <w:rsid w:val="00CA6E31"/>
    <w:rsid w:val="00CB0FC5"/>
    <w:rsid w:val="00CD2FF5"/>
    <w:rsid w:val="00CD42BD"/>
    <w:rsid w:val="00CE1E38"/>
    <w:rsid w:val="00CE38FF"/>
    <w:rsid w:val="00CE5B0F"/>
    <w:rsid w:val="00CE65AC"/>
    <w:rsid w:val="00CE7B40"/>
    <w:rsid w:val="00CF04EF"/>
    <w:rsid w:val="00CF07A3"/>
    <w:rsid w:val="00CF2449"/>
    <w:rsid w:val="00D00A38"/>
    <w:rsid w:val="00D01FFB"/>
    <w:rsid w:val="00D02753"/>
    <w:rsid w:val="00D03EC6"/>
    <w:rsid w:val="00D13292"/>
    <w:rsid w:val="00D160D5"/>
    <w:rsid w:val="00D16AC6"/>
    <w:rsid w:val="00D21542"/>
    <w:rsid w:val="00D263E9"/>
    <w:rsid w:val="00D27C7D"/>
    <w:rsid w:val="00D30A59"/>
    <w:rsid w:val="00D34340"/>
    <w:rsid w:val="00D42BDF"/>
    <w:rsid w:val="00D4343F"/>
    <w:rsid w:val="00D4676C"/>
    <w:rsid w:val="00D5303A"/>
    <w:rsid w:val="00D60972"/>
    <w:rsid w:val="00D63ABF"/>
    <w:rsid w:val="00D6596A"/>
    <w:rsid w:val="00D66471"/>
    <w:rsid w:val="00D72B9C"/>
    <w:rsid w:val="00D73104"/>
    <w:rsid w:val="00D85A87"/>
    <w:rsid w:val="00D874FC"/>
    <w:rsid w:val="00DA1A5A"/>
    <w:rsid w:val="00DA1C96"/>
    <w:rsid w:val="00DA25B6"/>
    <w:rsid w:val="00DA3935"/>
    <w:rsid w:val="00DA6660"/>
    <w:rsid w:val="00DB355A"/>
    <w:rsid w:val="00DB49D1"/>
    <w:rsid w:val="00DC3B1D"/>
    <w:rsid w:val="00DC4BA5"/>
    <w:rsid w:val="00DD0C9A"/>
    <w:rsid w:val="00DE152C"/>
    <w:rsid w:val="00DE7D5C"/>
    <w:rsid w:val="00DF27DF"/>
    <w:rsid w:val="00E00124"/>
    <w:rsid w:val="00E076F1"/>
    <w:rsid w:val="00E10C22"/>
    <w:rsid w:val="00E11DBD"/>
    <w:rsid w:val="00E15DB8"/>
    <w:rsid w:val="00E22C86"/>
    <w:rsid w:val="00E23819"/>
    <w:rsid w:val="00E30DD3"/>
    <w:rsid w:val="00E339C4"/>
    <w:rsid w:val="00E33AE5"/>
    <w:rsid w:val="00E33AE8"/>
    <w:rsid w:val="00E42845"/>
    <w:rsid w:val="00E46D9D"/>
    <w:rsid w:val="00E47EFC"/>
    <w:rsid w:val="00E50DDF"/>
    <w:rsid w:val="00E62A69"/>
    <w:rsid w:val="00E63582"/>
    <w:rsid w:val="00E75C00"/>
    <w:rsid w:val="00E867BA"/>
    <w:rsid w:val="00E86EA2"/>
    <w:rsid w:val="00E87D49"/>
    <w:rsid w:val="00E90424"/>
    <w:rsid w:val="00EA41AB"/>
    <w:rsid w:val="00EB04F4"/>
    <w:rsid w:val="00EB5BB4"/>
    <w:rsid w:val="00EC745C"/>
    <w:rsid w:val="00ED16F6"/>
    <w:rsid w:val="00ED1AB3"/>
    <w:rsid w:val="00ED36DC"/>
    <w:rsid w:val="00ED392C"/>
    <w:rsid w:val="00ED4433"/>
    <w:rsid w:val="00EE0919"/>
    <w:rsid w:val="00EE476E"/>
    <w:rsid w:val="00EE4D73"/>
    <w:rsid w:val="00EE69C5"/>
    <w:rsid w:val="00EF038D"/>
    <w:rsid w:val="00EF0585"/>
    <w:rsid w:val="00EF2254"/>
    <w:rsid w:val="00EF4DA2"/>
    <w:rsid w:val="00EF7793"/>
    <w:rsid w:val="00F017A5"/>
    <w:rsid w:val="00F10A30"/>
    <w:rsid w:val="00F13D9C"/>
    <w:rsid w:val="00F224DD"/>
    <w:rsid w:val="00F24A06"/>
    <w:rsid w:val="00F30A57"/>
    <w:rsid w:val="00F33A4F"/>
    <w:rsid w:val="00F33BF4"/>
    <w:rsid w:val="00F41CC0"/>
    <w:rsid w:val="00F44E69"/>
    <w:rsid w:val="00F45122"/>
    <w:rsid w:val="00F46654"/>
    <w:rsid w:val="00F4755E"/>
    <w:rsid w:val="00F52328"/>
    <w:rsid w:val="00F539E7"/>
    <w:rsid w:val="00F539FB"/>
    <w:rsid w:val="00F55F9D"/>
    <w:rsid w:val="00F602B3"/>
    <w:rsid w:val="00F65BB0"/>
    <w:rsid w:val="00F6622D"/>
    <w:rsid w:val="00F6630C"/>
    <w:rsid w:val="00F66504"/>
    <w:rsid w:val="00F66D8C"/>
    <w:rsid w:val="00F7370F"/>
    <w:rsid w:val="00F74E57"/>
    <w:rsid w:val="00F760EC"/>
    <w:rsid w:val="00F81DDC"/>
    <w:rsid w:val="00F93FE1"/>
    <w:rsid w:val="00F973BE"/>
    <w:rsid w:val="00FA388E"/>
    <w:rsid w:val="00FA4DD3"/>
    <w:rsid w:val="00FA5DE7"/>
    <w:rsid w:val="00FC2991"/>
    <w:rsid w:val="00FC2CF0"/>
    <w:rsid w:val="00FC336B"/>
    <w:rsid w:val="00FD0F7A"/>
    <w:rsid w:val="00FD25D5"/>
    <w:rsid w:val="00FD2D3E"/>
    <w:rsid w:val="00FD6170"/>
    <w:rsid w:val="00FE07E1"/>
    <w:rsid w:val="00FE11A3"/>
    <w:rsid w:val="00FE1A39"/>
    <w:rsid w:val="00FE376A"/>
    <w:rsid w:val="00FE5C82"/>
    <w:rsid w:val="00FE60B0"/>
    <w:rsid w:val="00FF028F"/>
    <w:rsid w:val="00FF1AF6"/>
    <w:rsid w:val="00FF26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3E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61F7"/>
    <w:rPr>
      <w:sz w:val="16"/>
      <w:szCs w:val="16"/>
    </w:rPr>
  </w:style>
  <w:style w:type="paragraph" w:styleId="CommentText">
    <w:name w:val="annotation text"/>
    <w:basedOn w:val="Normal"/>
    <w:link w:val="CommentTextChar"/>
    <w:uiPriority w:val="99"/>
    <w:unhideWhenUsed/>
    <w:rsid w:val="00AE61F7"/>
    <w:pPr>
      <w:spacing w:line="240" w:lineRule="auto"/>
    </w:pPr>
    <w:rPr>
      <w:sz w:val="20"/>
      <w:szCs w:val="20"/>
    </w:rPr>
  </w:style>
  <w:style w:type="character" w:customStyle="1" w:styleId="CommentTextChar">
    <w:name w:val="Comment Text Char"/>
    <w:basedOn w:val="DefaultParagraphFont"/>
    <w:link w:val="CommentText"/>
    <w:uiPriority w:val="99"/>
    <w:rsid w:val="00AE61F7"/>
    <w:rPr>
      <w:sz w:val="20"/>
      <w:szCs w:val="20"/>
    </w:rPr>
  </w:style>
  <w:style w:type="paragraph" w:styleId="CommentSubject">
    <w:name w:val="annotation subject"/>
    <w:basedOn w:val="CommentText"/>
    <w:next w:val="CommentText"/>
    <w:link w:val="CommentSubjectChar"/>
    <w:uiPriority w:val="99"/>
    <w:semiHidden/>
    <w:unhideWhenUsed/>
    <w:rsid w:val="00AE61F7"/>
    <w:rPr>
      <w:b/>
      <w:bCs/>
    </w:rPr>
  </w:style>
  <w:style w:type="character" w:customStyle="1" w:styleId="CommentSubjectChar">
    <w:name w:val="Comment Subject Char"/>
    <w:basedOn w:val="CommentTextChar"/>
    <w:link w:val="CommentSubject"/>
    <w:uiPriority w:val="99"/>
    <w:semiHidden/>
    <w:rsid w:val="00AE61F7"/>
    <w:rPr>
      <w:b/>
      <w:bCs/>
      <w:sz w:val="20"/>
      <w:szCs w:val="20"/>
    </w:rPr>
  </w:style>
  <w:style w:type="paragraph" w:styleId="BalloonText">
    <w:name w:val="Balloon Text"/>
    <w:basedOn w:val="Normal"/>
    <w:link w:val="BalloonTextChar"/>
    <w:uiPriority w:val="99"/>
    <w:semiHidden/>
    <w:unhideWhenUsed/>
    <w:rsid w:val="00AE61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1F7"/>
    <w:rPr>
      <w:rFonts w:ascii="Tahoma" w:hAnsi="Tahoma" w:cs="Tahoma"/>
      <w:sz w:val="16"/>
      <w:szCs w:val="16"/>
    </w:rPr>
  </w:style>
  <w:style w:type="character" w:styleId="Hyperlink">
    <w:name w:val="Hyperlink"/>
    <w:basedOn w:val="DefaultParagraphFont"/>
    <w:uiPriority w:val="99"/>
    <w:unhideWhenUsed/>
    <w:rsid w:val="0077354C"/>
    <w:rPr>
      <w:color w:val="0000FF"/>
      <w:u w:val="single"/>
    </w:rPr>
  </w:style>
  <w:style w:type="paragraph" w:customStyle="1" w:styleId="EndNoteBibliographyTitle">
    <w:name w:val="EndNote Bibliography Title"/>
    <w:basedOn w:val="Normal"/>
    <w:link w:val="EndNoteBibliographyTitleChar"/>
    <w:rsid w:val="001720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20AC"/>
    <w:rPr>
      <w:rFonts w:ascii="Calibri" w:hAnsi="Calibri" w:cs="Calibri"/>
      <w:noProof/>
    </w:rPr>
  </w:style>
  <w:style w:type="paragraph" w:customStyle="1" w:styleId="EndNoteBibliography">
    <w:name w:val="EndNote Bibliography"/>
    <w:basedOn w:val="Normal"/>
    <w:link w:val="EndNoteBibliographyChar"/>
    <w:rsid w:val="001720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20AC"/>
    <w:rPr>
      <w:rFonts w:ascii="Calibri" w:hAnsi="Calibri" w:cs="Calibri"/>
      <w:noProof/>
    </w:rPr>
  </w:style>
  <w:style w:type="paragraph" w:styleId="Revision">
    <w:name w:val="Revision"/>
    <w:hidden/>
    <w:uiPriority w:val="99"/>
    <w:semiHidden/>
    <w:rsid w:val="006D7567"/>
    <w:pPr>
      <w:spacing w:after="0" w:line="240" w:lineRule="auto"/>
    </w:pPr>
  </w:style>
  <w:style w:type="paragraph" w:styleId="NormalWeb">
    <w:name w:val="Normal (Web)"/>
    <w:basedOn w:val="Normal"/>
    <w:uiPriority w:val="99"/>
    <w:unhideWhenUsed/>
    <w:rsid w:val="006D75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2079E"/>
    <w:rPr>
      <w:color w:val="800080" w:themeColor="followedHyperlink"/>
      <w:u w:val="single"/>
    </w:rPr>
  </w:style>
  <w:style w:type="paragraph" w:styleId="Caption">
    <w:name w:val="caption"/>
    <w:basedOn w:val="Normal"/>
    <w:next w:val="Normal"/>
    <w:link w:val="CaptionChar"/>
    <w:uiPriority w:val="99"/>
    <w:unhideWhenUsed/>
    <w:qFormat/>
    <w:rsid w:val="00410F3F"/>
    <w:pPr>
      <w:spacing w:line="240" w:lineRule="auto"/>
    </w:pPr>
    <w:rPr>
      <w:i/>
      <w:iCs/>
      <w:color w:val="1F497D" w:themeColor="text2"/>
      <w:sz w:val="18"/>
      <w:szCs w:val="18"/>
    </w:rPr>
  </w:style>
  <w:style w:type="paragraph" w:styleId="ListParagraph">
    <w:name w:val="List Paragraph"/>
    <w:basedOn w:val="Normal"/>
    <w:uiPriority w:val="34"/>
    <w:qFormat/>
    <w:rsid w:val="005B16BD"/>
    <w:pPr>
      <w:ind w:left="720"/>
      <w:contextualSpacing/>
    </w:pPr>
  </w:style>
  <w:style w:type="paragraph" w:styleId="Footer">
    <w:name w:val="footer"/>
    <w:basedOn w:val="Normal"/>
    <w:link w:val="FooterChar"/>
    <w:uiPriority w:val="99"/>
    <w:unhideWhenUsed/>
    <w:rsid w:val="005652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5257"/>
  </w:style>
  <w:style w:type="character" w:styleId="PageNumber">
    <w:name w:val="page number"/>
    <w:basedOn w:val="DefaultParagraphFont"/>
    <w:uiPriority w:val="99"/>
    <w:semiHidden/>
    <w:unhideWhenUsed/>
    <w:rsid w:val="00565257"/>
  </w:style>
  <w:style w:type="paragraph" w:styleId="Header">
    <w:name w:val="header"/>
    <w:basedOn w:val="Normal"/>
    <w:link w:val="HeaderChar"/>
    <w:uiPriority w:val="99"/>
    <w:unhideWhenUsed/>
    <w:rsid w:val="00750E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E29"/>
  </w:style>
  <w:style w:type="character" w:customStyle="1" w:styleId="UnresolvedMention1">
    <w:name w:val="Unresolved Mention1"/>
    <w:basedOn w:val="DefaultParagraphFont"/>
    <w:uiPriority w:val="99"/>
    <w:semiHidden/>
    <w:unhideWhenUsed/>
    <w:rsid w:val="00C45FDD"/>
    <w:rPr>
      <w:color w:val="605E5C"/>
      <w:shd w:val="clear" w:color="auto" w:fill="E1DFDD"/>
    </w:rPr>
  </w:style>
  <w:style w:type="table" w:styleId="TableGrid">
    <w:name w:val="Table Grid"/>
    <w:basedOn w:val="TableNormal"/>
    <w:uiPriority w:val="39"/>
    <w:rsid w:val="0069404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link w:val="Caption"/>
    <w:uiPriority w:val="99"/>
    <w:rsid w:val="00C13DA1"/>
    <w:rPr>
      <w:i/>
      <w:iCs/>
      <w:color w:val="1F497D" w:themeColor="text2"/>
      <w:sz w:val="18"/>
      <w:szCs w:val="18"/>
    </w:rPr>
  </w:style>
  <w:style w:type="character" w:styleId="UnresolvedMention">
    <w:name w:val="Unresolved Mention"/>
    <w:basedOn w:val="DefaultParagraphFont"/>
    <w:uiPriority w:val="99"/>
    <w:semiHidden/>
    <w:unhideWhenUsed/>
    <w:rsid w:val="007F4D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9704">
      <w:bodyDiv w:val="1"/>
      <w:marLeft w:val="0"/>
      <w:marRight w:val="0"/>
      <w:marTop w:val="0"/>
      <w:marBottom w:val="0"/>
      <w:divBdr>
        <w:top w:val="none" w:sz="0" w:space="0" w:color="auto"/>
        <w:left w:val="none" w:sz="0" w:space="0" w:color="auto"/>
        <w:bottom w:val="none" w:sz="0" w:space="0" w:color="auto"/>
        <w:right w:val="none" w:sz="0" w:space="0" w:color="auto"/>
      </w:divBdr>
    </w:div>
    <w:div w:id="102502229">
      <w:bodyDiv w:val="1"/>
      <w:marLeft w:val="0"/>
      <w:marRight w:val="0"/>
      <w:marTop w:val="0"/>
      <w:marBottom w:val="0"/>
      <w:divBdr>
        <w:top w:val="none" w:sz="0" w:space="0" w:color="auto"/>
        <w:left w:val="none" w:sz="0" w:space="0" w:color="auto"/>
        <w:bottom w:val="none" w:sz="0" w:space="0" w:color="auto"/>
        <w:right w:val="none" w:sz="0" w:space="0" w:color="auto"/>
      </w:divBdr>
    </w:div>
    <w:div w:id="157624921">
      <w:bodyDiv w:val="1"/>
      <w:marLeft w:val="0"/>
      <w:marRight w:val="0"/>
      <w:marTop w:val="0"/>
      <w:marBottom w:val="0"/>
      <w:divBdr>
        <w:top w:val="none" w:sz="0" w:space="0" w:color="auto"/>
        <w:left w:val="none" w:sz="0" w:space="0" w:color="auto"/>
        <w:bottom w:val="none" w:sz="0" w:space="0" w:color="auto"/>
        <w:right w:val="none" w:sz="0" w:space="0" w:color="auto"/>
      </w:divBdr>
    </w:div>
    <w:div w:id="159581605">
      <w:bodyDiv w:val="1"/>
      <w:marLeft w:val="0"/>
      <w:marRight w:val="0"/>
      <w:marTop w:val="0"/>
      <w:marBottom w:val="0"/>
      <w:divBdr>
        <w:top w:val="none" w:sz="0" w:space="0" w:color="auto"/>
        <w:left w:val="none" w:sz="0" w:space="0" w:color="auto"/>
        <w:bottom w:val="none" w:sz="0" w:space="0" w:color="auto"/>
        <w:right w:val="none" w:sz="0" w:space="0" w:color="auto"/>
      </w:divBdr>
    </w:div>
    <w:div w:id="416950603">
      <w:bodyDiv w:val="1"/>
      <w:marLeft w:val="0"/>
      <w:marRight w:val="0"/>
      <w:marTop w:val="0"/>
      <w:marBottom w:val="0"/>
      <w:divBdr>
        <w:top w:val="none" w:sz="0" w:space="0" w:color="auto"/>
        <w:left w:val="none" w:sz="0" w:space="0" w:color="auto"/>
        <w:bottom w:val="none" w:sz="0" w:space="0" w:color="auto"/>
        <w:right w:val="none" w:sz="0" w:space="0" w:color="auto"/>
      </w:divBdr>
    </w:div>
    <w:div w:id="659235801">
      <w:bodyDiv w:val="1"/>
      <w:marLeft w:val="0"/>
      <w:marRight w:val="0"/>
      <w:marTop w:val="0"/>
      <w:marBottom w:val="0"/>
      <w:divBdr>
        <w:top w:val="none" w:sz="0" w:space="0" w:color="auto"/>
        <w:left w:val="none" w:sz="0" w:space="0" w:color="auto"/>
        <w:bottom w:val="none" w:sz="0" w:space="0" w:color="auto"/>
        <w:right w:val="none" w:sz="0" w:space="0" w:color="auto"/>
      </w:divBdr>
    </w:div>
    <w:div w:id="663819724">
      <w:bodyDiv w:val="1"/>
      <w:marLeft w:val="0"/>
      <w:marRight w:val="0"/>
      <w:marTop w:val="0"/>
      <w:marBottom w:val="0"/>
      <w:divBdr>
        <w:top w:val="none" w:sz="0" w:space="0" w:color="auto"/>
        <w:left w:val="none" w:sz="0" w:space="0" w:color="auto"/>
        <w:bottom w:val="none" w:sz="0" w:space="0" w:color="auto"/>
        <w:right w:val="none" w:sz="0" w:space="0" w:color="auto"/>
      </w:divBdr>
    </w:div>
    <w:div w:id="782848099">
      <w:bodyDiv w:val="1"/>
      <w:marLeft w:val="0"/>
      <w:marRight w:val="0"/>
      <w:marTop w:val="0"/>
      <w:marBottom w:val="0"/>
      <w:divBdr>
        <w:top w:val="none" w:sz="0" w:space="0" w:color="auto"/>
        <w:left w:val="none" w:sz="0" w:space="0" w:color="auto"/>
        <w:bottom w:val="none" w:sz="0" w:space="0" w:color="auto"/>
        <w:right w:val="none" w:sz="0" w:space="0" w:color="auto"/>
      </w:divBdr>
    </w:div>
    <w:div w:id="939799154">
      <w:bodyDiv w:val="1"/>
      <w:marLeft w:val="0"/>
      <w:marRight w:val="0"/>
      <w:marTop w:val="0"/>
      <w:marBottom w:val="0"/>
      <w:divBdr>
        <w:top w:val="none" w:sz="0" w:space="0" w:color="auto"/>
        <w:left w:val="none" w:sz="0" w:space="0" w:color="auto"/>
        <w:bottom w:val="none" w:sz="0" w:space="0" w:color="auto"/>
        <w:right w:val="none" w:sz="0" w:space="0" w:color="auto"/>
      </w:divBdr>
    </w:div>
    <w:div w:id="1816332226">
      <w:bodyDiv w:val="1"/>
      <w:marLeft w:val="0"/>
      <w:marRight w:val="0"/>
      <w:marTop w:val="0"/>
      <w:marBottom w:val="0"/>
      <w:divBdr>
        <w:top w:val="none" w:sz="0" w:space="0" w:color="auto"/>
        <w:left w:val="none" w:sz="0" w:space="0" w:color="auto"/>
        <w:bottom w:val="none" w:sz="0" w:space="0" w:color="auto"/>
        <w:right w:val="none" w:sz="0" w:space="0" w:color="auto"/>
      </w:divBdr>
    </w:div>
    <w:div w:id="1903061198">
      <w:bodyDiv w:val="1"/>
      <w:marLeft w:val="0"/>
      <w:marRight w:val="0"/>
      <w:marTop w:val="0"/>
      <w:marBottom w:val="0"/>
      <w:divBdr>
        <w:top w:val="none" w:sz="0" w:space="0" w:color="auto"/>
        <w:left w:val="none" w:sz="0" w:space="0" w:color="auto"/>
        <w:bottom w:val="none" w:sz="0" w:space="0" w:color="auto"/>
        <w:right w:val="none" w:sz="0" w:space="0" w:color="auto"/>
      </w:divBdr>
    </w:div>
    <w:div w:id="197980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mailto:j.s.webb@soton.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yperlink" Target="mailto:s.mahajan@soton.ac.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133C9-DB98-40A6-8D20-2AEA892C0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720</Words>
  <Characters>6680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1-19T18:45:00Z</dcterms:created>
  <dcterms:modified xsi:type="dcterms:W3CDTF">2021-12-07T17:37:00Z</dcterms:modified>
</cp:coreProperties>
</file>